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4874" w:rsidRPr="005D0D46" w:rsidRDefault="00B04874" w:rsidP="00B04874">
      <w:pPr>
        <w:jc w:val="both"/>
        <w:rPr>
          <w:rFonts w:ascii="Times New Roman" w:hAnsi="Times New Roman" w:cs="Times New Roman"/>
          <w:b/>
          <w:sz w:val="24"/>
          <w:szCs w:val="24"/>
        </w:rPr>
      </w:pPr>
      <w:r w:rsidRPr="005D0D46">
        <w:rPr>
          <w:rFonts w:ascii="Times New Roman" w:hAnsi="Times New Roman" w:cs="Times New Roman"/>
          <w:b/>
          <w:sz w:val="24"/>
          <w:szCs w:val="24"/>
        </w:rPr>
        <w:t>INTRODUCTION</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Energy is a fundamental driver of human progress, shaping the way societies function and evolve</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16/j.esr.2023.101200","ISSN":"2211467X","abstract":"Clarifying the evolution mechanisms of energy systems is related to our understanding of the essence of energy systems, which belongs to the category of epistemology. We use the principle of ecological complexity to expound on the synergies between energy systems and ecosystems and energy systems and complex systems, respectively, summarize the evolution pattern of energy systems, and propose the evolution mechanisms of energy systems from the micro to macro level. We argue that energy systems are driven by both momentum force and random walk force at the micro level, which makes the evolution of energy systems full of uncertainty in the definite trend. At the meso level, energy systems meet four conditions to form a self-organization structure: enough openness, far from equilibrium, small fluctuation, and nonlinear interaction. Therefore, the evolution at this level follows the law of self-organization evolution. At the macro level, the three agents of energy systems, households, firms, and governments, under the constraints of the ecosystem and technology, pursue the continuous improvement of efficiency as the common goal or compete or cooperate to enable mutual benefits and coexistence, and jointly promote the evolution of energy systems.","author":[{"dropping-particle":"","family":"Li","given":"Guohao","non-dropping-particle":"","parse-names":false,"suffix":""},{"dropping-particle":"","family":"Niu","given":"Miaomiao","non-dropping-particle":"","parse-names":false,"suffix":""},{"dropping-particle":"","family":"Huang","given":"Jing","non-dropping-particle":"","parse-names":false,"suffix":""}],"container-title":"Energy Strategy Reviews","id":"ITEM-1","issue":"April","issued":{"date-parts":[["2023"]]},"page":"101200","publisher":"Elsevier Ltd","title":"Evolution of energy systems: Patterns and mechanisms","type":"article-journal","volume":"50"},"uris":["http://www.mendeley.com/documents/?uuid=a1931e46-f02d-4f45-9871-d4a6e9195e42"]}],"mendeley":{"formattedCitation":"[1]","plainTextFormattedCitation":"[1]","previouslyFormattedCitation":"[1]"},"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From the dawn of civilization, humanity's ability to harness different energy sources has fueled everything from simple fire for warmth and cooking to the sophisticated electrical grids that power modern citie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ISBN":"9783110662276","author":[{"dropping-particle":"","family":"Benvenuto","given":"Mark Anthony","non-dropping-particle":"","parse-names":false,"suffix":""}],"container-title":"Berlin, Boston: De Gruyter.","id":"ITEM-1","issued":{"date-parts":[["2022"]]},"page":"1-11","title":"In Chemistry and Energy: From Conventional to Renewable","type":"article-journal"},"uris":["http://www.mendeley.com/documents/?uuid=40bfdaa5-6c47-43e4-a74c-f8904cffe4ac"]}],"mendeley":{"formattedCitation":"[2]","plainTextFormattedCitation":"[2]","previouslyFormattedCitation":"[2]"},"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2]</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Energy has transformed industries, expanded global economies, and revolutionized transportation, communications, healthcare, and education</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7159/2413-3051/2017/v28i1a1498","ISSN":"1021447X","abstract":"Using World Bank Development Indicators, it is shown that the use of energy is strongly related to almost every conceivable aspect of development. Wealth, health, nutrition, water, infrastructure, education, even life expectancy itself, are strongly and significantly related to the consumption of energy per capita. In general, the approach taken was to break the consumption of energy into three or more classes, to calculate the average value of the relevant indicator in each class, and to demonstrate that the average value in one class was statistically different, at above the 95% confidence level, from the average in adjacent classes. In the case of life expectancy, the change in expectancy was tracked against energy consumption over 40 or more years, in India, China, Indonesia and Brazil. It is concluded that energy is such a necessary element in development that it should be seen as a basic right. The impact of energy on development is felt strongly up to about 2 000 kg oil equivalent per capita, and is essentially saturated above that level. The data are qualitatively assessed using the environmental Kuznets curve. The OECD nations appear to have peaked, and emissions may continue to drop for the foreseeable future. However, emissions from the non-OECD nations have surged in this millennium, and are likely to exceed 40 000 Mt CO2 per annum before slowing. In this light, the intent of the Paris Agreement to constrain global temperature rise to less than 1.5 °C, seems unrealistic. Any hopes of reducing carbon dioxide emissions significantly, in the face of development by the developing nations, seems doomed to failure.","author":[{"dropping-particle":"","family":"Lloyd","given":"Philip J","non-dropping-particle":"","parse-names":false,"suffix":""}],"container-title":"Journal of Energy in Southern Africa","id":"ITEM-1","issue":"1","issued":{"date-parts":[["2017"]]},"page":"54-62","title":"The role of energy in development","type":"article-journal","volume":"28"},"uris":["http://www.mendeley.com/documents/?uuid=0f2a2e6c-9567-4573-be1d-6ecdb69615d7"]}],"mendeley":{"formattedCitation":"[3]","plainTextFormattedCitation":"[3]","previouslyFormattedCitation":"[3]"},"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3]</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It is hard to imagine life without the constant flow of energy that supports virtually every aspect of daily existence. The benefits of energy to human civilization cannot be overstated. It is the lifeblood of industrial production, enabling the manufacturing of goods that range from food and clothing to electronics and automobile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bstract":"The electrical power sector plays an important role in the economic growth and develop- ment of every country around the world. Total global demand for electric energy is growing both in developed and developing economies. The commitment to the decarbonization of economies, which would mean replacing fossil fuels with renewable energy sources (RES) as well as the electrification of transport and heating as a means to tackle global warming and dangerous climate change, would lead to a surge in electricity consumption worldwide. Hence, it appears reasonable that the electric power sector should embed the principles of sustainable development into its functioning and operation. In addition, events such as the recent European gas crisis that have emerged as a result of the massive deployment of renewables need to be studied and prevented. This review aims at assessing the role of the renewable energy in the sustainable development of the electrical power sector, focusing on the energy providers and consumers represented both by businesses and households that are gradually becoming prosumers on the market of electric energy. Furthermore, it also focuses on the impact of renewables on the utility side and their benefits for the grid. In addition, it identifies the major factors of the sustainable development of the electrical power sector.","author":[{"dropping-particle":"","family":"Strielkowski","given":"Wadim","non-dropping-particle":"","parse-names":false,"suffix":""},{"dropping-particle":"","family":"Tarkhanova","given":"Elena","non-dropping-particle":"","parse-names":false,"suffix":""},{"dropping-particle":"","family":"Tvaronaviˇ","given":"Manuela","non-dropping-particle":"","parse-names":false,"suffix":""},{"dropping-particle":"","family":"Petrenko","given":"Yelena","non-dropping-particle":"","parse-names":false,"suffix":""}],"container-title":"Energies","id":"ITEM-1","issued":{"date-parts":[["2021"]]},"page":"1-24","title":"Renewable Energy in the Sustainable Development of Electrical","type":"article-journal","volume":"14"},"uris":["http://www.mendeley.com/documents/?uuid=554620a0-81ce-4c47-be88-9ae367b88dfa"]},{"id":"ITEM-2","itemData":{"DOI":"10.1016/j.renene.2018.02.135","ISSN":"18790682","abstract":"The paper analyses the effect of renewable and non-renewable energy consumption as well as the regime type on economic growth in 30 Sub-Saharan African (SSA) countries over the period 1980–2012. Using heterogeneous panel cointegration and panel-based error correction tests, we find long-run relationship between the variables. However, short-run results are not robust, which suggest that energy sector investments are long-term in nature. Specifically, the results show that while both renewable and non-renewable energy have significant positive effect on economic growth, non-renewable energy has a greater growth enhancing effect than renewable energy. A 10% increase in renewable energy consumption is associated with an increase in economic growth by 0.27%, while a 10% increase in non-renewable energy consumption leads to an increase in growth by 2.11% ceteris paribus. Further, the findings of the study show that democratic states experience higher growth rates than autocratic states.","author":[{"dropping-particle":"","family":"Adams","given":"Samuel","non-dropping-particle":"","parse-names":false,"suffix":""},{"dropping-particle":"","family":"Klobodu","given":"Edem Kwame Mensah","non-dropping-particle":"","parse-names":false,"suffix":""},{"dropping-particle":"","family":"Apio","given":"Alfred","non-dropping-particle":"","parse-names":false,"suffix":""}],"container-title":"Renewable Energy","id":"ITEM-2","issued":{"date-parts":[["2018"]]},"page":"755-767","publisher":"Elsevier Ltd","title":"Renewable and non-renewable energy, regime type and economic growth","type":"article-journal","volume":"125"},"uris":["http://www.mendeley.com/documents/?uuid=7aeec7a0-446b-43dd-a45a-47d0d95b6282"]}],"mendeley":{"formattedCitation":"[4], [5]","plainTextFormattedCitation":"[4], [5]","previouslyFormattedCitation":"[4], [5]"},"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4], [5]</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The global economy depends on energy to maintain production lines, facilitate international trade, and generate employment. Furthermore, energy plays a pivotal role in healthcare systems, powering life-saving medical equipment, maintaining the cold chain for vaccines and medicines, and ensuring the smooth operation of hospitals and clinic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371/journal.pone.0200261","ISBN":"1111111111","ISSN":"19326203","PMID":"30028861","abstract":"Background Modern energy enables health service delivery. Access to electricity is, however, unreliable in many health facilities in developing countries. Little research has explored the relationships between energy and service delivery. Methods Based on extensive literature searches and iterative discussions within the research team, we first develop a conceptual framework of the role of energy in health facilities. We then use this framework to explore how characteristics of electricity supply affect distinct energy uses in health facilities (e.g. lighting), and how functional or non-functional lighting affects the provision of night-time care services in Malawi. To do so we apply descriptive statistics and conduct logistic and multinomial regressions using data from the Service Provision Assessment (SPA) of the Demographic and Health Surveys (DHS) for all health facilities in Malawi in 2013/2014. Results The conceptual framework depicts the pathways from different energy types and their characteristics, through to distinct energy uses in health facilities (e.g. medical devices) and health-relevant service outputs (e.g. safe medical equipment). These outputs can improve outcomes for patients (e.g. infection control), facilities (e.g. efficiency) and staff (e.g. working conditions) at facilities level and, ultimately, contribute to better population health outcomes. Our exploratory analysis suggests that energy uses were less likely to be functional in facilities with lower-quality electricity supply. Descriptive statistics revealed a critical lack of functional lighting in facilities offering child delivery and night-time care; surprisingly, the provision of night-time care was not associated with whether facilities had functional lighting. Overall, the DHS SPA dataset is not well-suited for assessing the relationships depicted within the framework. Conclusion The framework conceptualizes the role of energy in health facilities in a comprehensive manner. Over time, it should be empirically validated through a combination of different research approaches, including tracking of indicators, detailed energy audits, qualitative and intervention studies.","author":[{"dropping-particle":"","family":"Suhlrie","given":"Laura","non-dropping-particle":"","parse-names":false,"suffix":""},{"dropping-particle":"","family":"Bartram","given":"Jamie","non-dropping-particle":"","parse-names":false,"suffix":""},{"dropping-particle":"","family":"Burns","given":"Jacob","non-dropping-particle":"","parse-names":false,"suffix":""},{"dropping-particle":"","family":"Joca","given":"Lauren","non-dropping-particle":"","parse-names":false,"suffix":""},{"dropping-particle":"","family":"Tomaro","given":"John","non-dropping-particle":"","parse-names":false,"suffix":""},{"dropping-particle":"","family":"Rehfuess","given":"Eva","non-dropping-particle":"","parse-names":false,"suffix":""}],"container-title":"PLoS ONE","id":"ITEM-1","issue":"7","issued":{"date-parts":[["2018"]]},"page":"1-19","title":"The role of energy in health facilities: A conceptual framework and complementary data assessment in Malawi","type":"article-journal","volume":"13"},"uris":["http://www.mendeley.com/documents/?uuid=84c97c47-8005-46a4-bf72-8aa01eba9cd4"]},{"id":"ITEM-2","itemData":{"DOI":"10.3390/en15228602","ISSN":"19961073","abstract":"Developing and underdeveloped countries face innumerable problems related to the accessibility and quality of energy that put the lives of patients, health-care infrastructures, and health workers at risk. Current approaches, such as grid power, unsustainable energy sources such as diesel or gas, and mobile health clinics, have proven insufficient to address this issue. In response, access to reliable health care and electricity has undergone multiple transformations in the last decade, especially in remote and rural areas. Good health and clean energy are two of the 17 United Nations Sustainable Development Goals, originally designed to be a “shared blueprint for peace and prosperity for people and the planet, now and into the future.” Unfortunately, little is known about the interaction between health-care access and energy access in developing and underdeveloped countries, mainly in remote or rural areas. For this reason, this study conducts a review of the literature, including current approaches, challenges, and opportunities for the implementation of solar energy in health centers. As a result, several challenges and opportunities in three impact areas are presented: (1) operational, (2) environmental, and (3) economic. This study delivers detailed information that allows the implementation of solar energy in the health-care sector (in a more effective manner) by sharing best practices.","author":[{"dropping-particle":"","family":"Soto","given":"Esteban A","non-dropping-particle":"","parse-names":false,"suffix":""},{"dropping-particle":"","family":"Hernandez-Guzman","given":"Andrea","non-dropping-particle":"","parse-names":false,"suffix":""},{"dropping-particle":"","family":"Vizcarrondo-Ortega","given":"Alexander","non-dropping-particle":"","parse-names":false,"suffix":""},{"dropping-particle":"","family":"McNealey","given":"Amaya","non-dropping-particle":"","parse-names":false,"suffix":""},{"dropping-particle":"","family":"Bosman","given":"Lisa B","non-dropping-particle":"","parse-names":false,"suffix":""}],"container-title":"Energies","id":"ITEM-2","issue":"22","issued":{"date-parts":[["2022"]]},"title":"Solar Energy Implementation for Health-Care Facilities in Developing and Underdeveloped Countries: Overview, Opportunities, and Challenges","type":"article-journal","volume":"15"},"uris":["http://www.mendeley.com/documents/?uuid=d4ce4f06-0728-47cd-9265-9488a545f6ab"]},{"id":"ITEM-3","itemData":{"DOI":"10.1596/26648","abstract":"Modern energy access is an important determinant of human health, as it plays a critical role in the capabilities of healthcare facilities and aids in the development of clean and safe household environments.But in the developing world, thousands of healthcare facilities and hundreds of millions of households lack access to modern energy services. And the situation will only get worse as the energy needs of communities and the health sectors in these countries are expected to increase dramatically in the years ahead.This special feature begins with a look at energy access and health implications, along with energy access and reliability gaps, at two levels: electrification of healthcare facilities and household energy. It then tackles the barriers to better energy access and reliability, and concludes with opportunities and options—including decentralized renewable energy, hybrid solar PV/diesel, grid extension, energy-efficient medical equipment, a greater availability of clean energy sources and technologies (such as cleaner cook stoves and fuels).The paper finds that addressing this unmet need in an efficient and timely matter will require decision-makers tobetter incorporate health considerations into energy policy,and vice-versa. The UN's 17 Sustainable Development Goals (SDGs) provide an opportunity to apply a nexus approach to energy and health—building on various linkages that energy and health have with sustainable development(including SDG 5 on gender equality, SDG 11 on sustainable urban environments, and SDG 13 on climate action).","author":[{"dropping-particle":"","family":"Porcaro","given":"Jem","non-dropping-particle":"","parse-names":false,"suffix":""},{"dropping-particle":"","family":"Mehta","given":"Sumi","non-dropping-particle":"","parse-names":false,"suffix":""},{"dropping-particle":"","family":"Shupler","given":"Matthew","non-dropping-particle":"","parse-names":false,"suffix":""},{"dropping-particle":"","family":"Kissel","given":"Sarah","non-dropping-particle":"","parse-names":false,"suffix":""},{"dropping-particle":"","family":"Pfeiffer","given":"Michaela","non-dropping-particle":"","parse-names":false,"suffix":""},{"dropping-particle":"","family":"Dora","given":"Carlos Francisco C","non-dropping-particle":"","parse-names":false,"suffix":""},{"dropping-particle":"","family":"Adair-Rohani","given":"Heather","non-dropping-particle":"","parse-names":false,"suffix":""}],"container-title":"Modern Energy Access and Health","id":"ITEM-3","issue":"July","issued":{"date-parts":[["2017"]]},"title":"Modern Energy Access and Health","type":"article-journal"},"uris":["http://www.mendeley.com/documents/?uuid=41b26445-65c5-43b9-a7b2-cc658180abaf"]}],"mendeley":{"formattedCitation":"[6], [7], [8]","plainTextFormattedCitation":"[6], [7], [8]","previouslyFormattedCitation":"[6]–[8]"},"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6], [7], [8]</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Statistics of Energy consumed by sector)</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Energy has also radically transformed transportation, shrinking the world and bringing people, goods, and ideas closer together. With the invention of the steam engine, the internal combustion engine, and eventually the electric motor, humans gained the ability to travel long distances quickly and efficiently. This has facilitated globalization, fostering economic cooperation, cultural exchange, and technological innovation. Modern transportation networks, from high-speed trains to commercial flights, depend heavily on energy, especially from fossil fuel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07/s13762-013-0240-1","ISSN":"17352630","abstract":"Transport sector is a major consumer of energy. Concern of energy scarcity and price fluctuations enhanced significance of transport sector in national planning. This paper analyses energy demand for transport services in Bangladesh for different policy scenarios. Aggregate transport demand model is integrated into Long-range Energy Alternatives Planning model to forecast consequences of transport policy on energy demand and economy. Demand for imported energy for transport sector is observed to increase from 1.7 million ton of oil equivalent (Mtoe) in 2005 to 11.8 Mtoe in 2030 for business-as-usual scenario. In increased fuel price scenario, cost of importing fuel for transport sector is projected to increase from 1.37 to more than 14.9 % of Gross Domestic Product during the same period. Country's energy demand may be reduced by 2 and 4 Mtoe in 2030 by improvement of waterway and railway, respectively. Moreover, by using compressed natural gas in motor vehicles cost of importing fuel may be reduced by US $5 billion annually in 2030 and a further reduction of transport sector energy demand by 9 % can be achieved through eliminating subsidy on fuel. ©2013 Islamic Azad University (IAU).","author":[{"dropping-particle":"","family":"Alam","given":"J B","non-dropping-particle":"","parse-names":false,"suffix":""},{"dropping-particle":"","family":"Wadud","given":"Z","non-dropping-particle":"","parse-names":false,"suffix":""},{"dropping-particle":"","family":"Alam","given":"J B","non-dropping-particle":"","parse-names":false,"suffix":""},{"dropping-particle":"","family":"Polak","given":"J W","non-dropping-particle":"","parse-names":false,"suffix":""}],"container-title":"International Journal of Environmental Science and Technology","id":"ITEM-1","issue":"5","issued":{"date-parts":[["2013"]]},"page":"1075-1082","title":"Energy demand and economic consequences of transport policy","type":"article-journal","volume":"10"},"uris":["http://www.mendeley.com/documents/?uuid=7a880494-e85a-4035-8d48-c8f5d04535b8"]},{"id":"ITEM-2","itemData":{"DOI":"10.1007/s40309-014-0045-6","ISSN":"21952248","abstract":"The world of transportation is changing. Due to increasing mobility demand, challenges like financing, dealing with emissions and volatile oil prices are accentuated. Decision-makers in the areas of policy and planning have to address these challenges and have try to develop a transportation system capable of meeting the future needs of society and the economy. Thus there is a need for conceptions of the future system as guidelines for decisions. Besides developing new mobility solutions, adapting to a changed world of energy dependencies and addressing social developments will be the main tasks for decision-makers. This paper shows the results of future-oriented research based on the qualitative analysis of megatrends, which were used to describe the main trends setting the direction for future development in transportation and their likely effects. Based on the question of whether there is a transformation - a process of actively supporting change in the transportation system according to trends and changes in frame conditions - going on, analysis of current policies provide a different conclusion. The change in transportation appears as a process of substitution within the boundaries of the fossil-fueled world rather than as transformation in the sense of a fundamental change. Finding alternative development paths would require a perception of transformation as a process of actively shaping and redirecting the system by anticipating and addressing future challenges. Starting points and impulses in this context are rare and to be found in strategies of China, in other parts of Asia and in Europe. The approach of using recent, established and prospective, uncertain megatrends with their potential impact as a basis to provide a future perspective on change processes turned out to be an appropriate way to identify starting points for further research, which should integrate quantitative analysis. Furthermore, additional future- oriented research on megatrends would be needed to accommodate the complexity of the systemic perspective.","author":[{"dropping-particle":"","family":"Hoppe","given":"Merja","non-dropping-particle":"","parse-names":false,"suffix":""},{"dropping-particle":"","family":"Christ","given":"Andreas","non-dropping-particle":"","parse-names":false,"suffix":""},{"dropping-particle":"","family":"Castro","given":"Alberto","non-dropping-particle":"","parse-names":false,"suffix":""},{"dropping-particle":"","family":"Winter","given":"Martin","non-dropping-particle":"","parse-names":false,"suffix":""},{"dropping-particle":"","family":"Seppänen","given":"Tiina Maria","non-dropping-particle":"","parse-names":false,"suffix":""}],"container-title":"European Journal of Futures Research","id":"ITEM-2","issue":"1","issued":{"date-parts":[["2014"]]},"title":"Transformation in transportation?","type":"article-journal","volume":"2"},"uris":["http://www.mendeley.com/documents/?uuid=03a2d20c-d4b0-43f7-92ae-da25f6deb10f"]},{"id":"ITEM-3","itemData":{"DOI":"10.1051/matecconf/202439001006","abstract":"Traditional transportation systems are increasingly scrutinized for their environmental footprint, driving the need for sustainable alternatives. Recent developments in renewable energy technologies have paved the way for Electric Vehicles, Hydrogen Fuel Cells, Biofuels, Solar-Powered Vehicles, and Hybrid Systems, all of which offer environmentally-friendly solutions. However, the successful integration of these technologies into existing transport systems presents challenges such as infrastructure development, policymaking, public perception, and societal acceptance. Sustainable transportation encompasses more than technology and economics. It addresses societal inclusivity, environmental conservation, and long-term viability. Social equality ensures equitable access to transport, economic considerations highlight short-term costs and long-term benefits, and health and well-being are affected by sustainable transportation patterns. Community engagement, though challenging, is essential to craft locally tailored solutions and foster a collective sense of ownership. These facets form the foundation for a greener, healthier, and more inclusive transport system. The global shift towards renewable transport technologies is multifaceted, integrating political, economic, social, technological, environmental, and legal dimensions. Using the PESTEL method, the complex transition towards renewable transport technologies can be understood, especially in contexts like Ukraine. Given its unique socio-political landscape, Ukraine's move towards sustainable transport is influenced by multiple factors, including international climate agreements, economic restructuring, public perception, and technological advancements. Ukraine's transport sector, heavily reliant on fossil fuels, has the potential to transform using its abundant renewable resources. Tapping into these resources can offer numerous benefits, though technological and infrastructural challenges persist. Strategic investments and embracing renewable technologies are key for Ukraine to build a sustainable transport and societal framework.","author":[{"dropping-particle":"","family":"Kunskaja","given":"Svetlana","non-dropping-particle":"","parse-names":false,"suffix":""},{"dropping-particle":"","family":"Budzyński","given":"Artur","non-dropping-particle":"","parse-names":false,"suffix":""}],"container-title":"MATEC Web of Conferences","id":"ITEM-3","issued":{"date-parts":[["2024"]]},"page":"1006","title":"Sustainable Societal Transformation: Shaping Renewable Energy Technologies in Transport","type":"article-journal","volume":"390"},"uris":["http://www.mendeley.com/documents/?uuid=e41cdd58-3bf6-4550-8ffb-98ad5f8a8711"]}],"mendeley":{"formattedCitation":"[9], [10], [11]","plainTextFormattedCitation":"[9], [10], [11]","previouslyFormattedCitation":"[9]–[11]"},"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9], [10], [11]</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Yet, as essential as energy is to the modern world, its production and consumption have also given rise to one of the greatest threats to our environment—pollution</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3389/fenvs.2022.972473","ISSN":"2296665X","abstract":"From the perspective of production performance, energy supply are the basic material conditions. However, greenhouse gas, air pollution and waste water are also produced in the process of production. If the undesired characteristics are ignored in the process of performance evaluation, the production efficiency will be misestimated. Based on this, this study uses Data Envelopment Analysis (DEA) to evaluate the undesired output, and discusses the production efficiency with thermal consumption in Chinese port cities, especially with severe shipping emissions, during 2015–2019. The empirical results show that the efficiency declines first (2015–2017) and then increases (2018–2019) when considering the undesired output of wastewater and SO2 generated by thermal consumption.","author":[{"dropping-particle":"","family":"Lu","given":"Qing","non-dropping-particle":"","parse-names":false,"suffix":""}],"container-title":"Frontiers in Environmental Science","id":"ITEM-1","issue":"August","issued":{"date-parts":[["2022"]]},"page":"1-8","title":"Energy consumption and pollution control from the perspective of industrial economic activity: An empirical study of China's coastal provinces","type":"article-journal","volume":"10"},"uris":["http://www.mendeley.com/documents/?uuid=e5981d6a-7a5e-4fc0-b5a0-0c9ac442010f"]},{"id":"ITEM-2","itemData":{"DOI":"10.18488/journal.82.2018.51.31.43","abstract":"Increasing concerned by authorities in developed and developing economies on environmental cleanness cause government additional spending. Economic activities are achieved at the cost of environmental pollution and degradation. The aim of this study is to investigate how energy use affects the environment in the short and long run and government effort to deal with the resulting effect in Malaysia. This paper develops autoregressive distributive lag (ARDL) approach in analyzing the time series data from 1980-2017. The results show that energy consumption affect the environment in short and the long run and government spending do little to tackle the problem. The study proposes a shift from existing energy use to energy friendly by investing in renewable energy among others.","author":[{"dropping-particle":"","family":"Haruna","given":"Muhammad Aminu","non-dropping-particle":"","parse-names":false,"suffix":""},{"dropping-particle":"","family":"Mahmood","given":"Suraya","non-dropping-particle":"","parse-names":false,"suffix":""}],"container-title":"Energy Economics Letters","id":"ITEM-2","issue":"1","issued":{"date-parts":[["2018"]]},"page":"31-43","title":"Impact of Energy Consumption and Environmental Pollution in Malaysia","type":"article-journal","volume":"5"},"uris":["http://www.mendeley.com/documents/?uuid=2a6a0c1d-5729-4a20-ae9d-53a159a048b2"]}],"mendeley":{"formattedCitation":"[12], [13]","plainTextFormattedCitation":"[12], [13]","previouslyFormattedCitation":"[12], [13]"},"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2], [13]</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At the heart of this issue is the fact that much of the energy we rely on comes from fossil fuels such as coal, oil, and natural ga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5651/GJPRAF.22.1.007","author":[{"dropping-particle":"","family":"Cong","given":"J","non-dropping-particle":"","parse-names":false,"suffix":""}],"container-title":"Global Journal of Petroleum Resources and Alternative Fuels","id":"ITEM-1","issue":"2","issued":{"date-parts":[["2022"]]},"page":"1-2","title":"Advantages and disadvantages of energy from fossil fuels","type":"article-journal","volume":"1"},"uris":["http://www.mendeley.com/documents/?uuid=60e3617d-b276-4b18-bbfb-a0eaead72c8d"]}],"mendeley":{"formattedCitation":"[14]","plainTextFormattedCitation":"[14]","previouslyFormattedCitation":"[14]"},"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4]</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These fuels, while abundant and historically accessible, have serious environmental consequences. Their extraction, refinement, and combustion release pollutants into the air, water, and soil, causing widespread damage to ecosystems and contributing to climate change. Thus, while energy is indispensable for human advancement, its unsustainable use poses a significant risk to the planet’s ecological balance and human health</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46557/001c.28135","ISSN":"26526433","abstract":"This paper reviews recent economic studies that estimate the impacts of energy accidents and energy-related policies and regulations on pollution and health. Using difference-in-differences and regression discontinuity designs, most papers show that energy accidents and consumption significantly increased pollution and had adverse health effects. However, the enforcement of clean energy policies and strict regulations have improved air quality and mitigated the negative effects on health. Hence, future research should focus more on the health effects of clean energy in developing countries.","author":[{"dropping-particle":"","family":"Ai","given":"Hongshan","non-dropping-particle":"","parse-names":false,"suffix":""},{"dropping-particle":"","family":"Tan","given":"Xiaoqing","non-dropping-particle":"","parse-names":false,"suffix":""}],"container-title":"Energy Research Letters","id":"ITEM-1","issue":"4","issued":{"date-parts":[["2021"]]},"page":"1-5","title":"A Literature Review of the Effects of Energy on Pollution and Health","type":"article-journal","volume":"2"},"uris":["http://www.mendeley.com/documents/?uuid=351ac55f-4d78-4682-a19f-2d9edf62fa01"]},{"id":"ITEM-2","itemData":{"author":[{"dropping-particle":"","family":"Allen","given":"Lucy","non-dropping-particle":"","parse-names":false,"suffix":""},{"dropping-particle":"","family":"Cohen","given":"Michael J","non-dropping-particle":"","parse-names":false,"suffix":""},{"dropping-particle":"","family":"Abelson","given":"David","non-dropping-particle":"","parse-names":false,"suffix":""},{"dropping-particle":"","family":"Miller","given":"Bart","non-dropping-particle":"","parse-names":false,"suffix":""}],"container-title":"The World's Water","id":"ITEM-2","issued":{"date-parts":[["2011"]]},"title":"Fossil Fuels and Water Quality (Chapter 4)","type":"article-journal","volume":"1994"},"uris":["http://www.mendeley.com/documents/?uuid=3a516e25-5190-4dfb-bbf4-d3e4901c37e2"]}],"mendeley":{"formattedCitation":"[15], [16]","plainTextFormattedCitation":"[15], [16]","previouslyFormattedCitation":"[15], [16]"},"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5], [16]</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However, the benefits of energy come at a steep cost. The same fossil fuels that have enabled unprecedented industrial growth are also the primary source of global pollution. Burning fossil fuels releases large quantities of carbon dioxide (CO₂), a greenhouse gas responsible for trapping heat in the Earth's atmosphere and accelerating climate change</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7159/2411-9717/1874/2022","ISSN":"22256253","abstract":"Oil, coal, and gas account for approximately 80% of global primary energy, but only a portion of total airborne CO2eq (approx. 35% at GWP20 to 65% at GWP100), even though they account for 95% of total measured CO2 emissions. The benefits of these energy sources, as well as their related costs, are not all incorporated in current energy policy discussions. Global greenhouse gas policies must include documented changes in measured airborne CO2eq to avoid spending large amounts of public funds on ineffective or sub-optimal policies. The authors examined airborne CO2, which is less than half of emitted CO2, as well as reported CH4 emissions and the global warming potential of CH4 as published by the IPCC for coal and natural gas. The surprising conclusion is that surfaced-mined coal appears ‘better for the climate’ than the average natural gas, and all coal appears beneficial over LNG. Therefore, current CO2-only reduction policies and CO2 taxes are leading to unintended consequences and the switch from coal to natural gas, especially LNG, will not have the desired impact of reducing predicted future global warming; in fact, quite the contrary. A large portion of anthropogenic global warming is attributed by the IPCC and IEA to CH4, but it must be noted that CH4 emissions from natural sources and from agriculture account for approximately 40% and 25% of annual global CH4 emissions respectively. Energy accounts for about 20% of documented CH4 emissions. CO2 contributes only approximately 35% of annual airborne anthropogenic GHG emissions after accounting for CH4, over a 20-year horizon. At a 100-year horizon, the contribution of CO2 increases to approximately 60%. Energy policies that do not consider all GHG emissions along the entire value chain will lead to undesired economic and environmental distortions. All carbon taxation and CO2 pricing schemes are incorrect and need to be revised. At IPCC’s GWP20 an approximately 2%1 higher loss of CH4 across the value chain prior to combustion of natural gas versus coal will lead to ‘climate parity’ of coal with natural gas. According to public data, natural gas value chains have high CH4 and undocumented CO2 losses. On a global average, using only IEA-documented CH4 data, natural gas emits approximately 15% more CO2eq than surface-mined coal, over a 20-year horizon. This difference will increase as the use of shale gas and LNG expands. Investors should support all energy systems in a manner that avoids an energy cr…","author":[{"dropping-particle":"","family":"Schernikau","given":"L.","non-dropping-particle":"","parse-names":false,"suffix":""},{"dropping-particle":"","family":"Smith","given":"W. H.","non-dropping-particle":"","parse-names":false,"suffix":""}],"container-title":"Journal of the Southern African Institute of Mining and Metallurgy","id":"ITEM-1","issue":"3","issued":{"date-parts":[["2022"]]},"page":"133-146","title":"Climate impacts of fossil fuels in today’s electricity systems","type":"article-journal","volume":"122"},"uris":["http://www.mendeley.com/documents/?uuid=d295001d-2b41-4ca4-9d1d-5fcac4d185a5"]},{"id":"ITEM-2","itemData":{"DOI":"10.18488/journal.82.2018.51.31.43","abstract":"Increasing concerned by authorities in developed and developing economies on environmental cleanness cause government additional spending. Economic activities are achieved at the cost of environmental pollution and degradation. The aim of this study is to investigate how energy use affects the environment in the short and long run and government effort to deal with the resulting effect in Malaysia. This paper develops autoregressive distributive lag (ARDL) approach in analyzing the time series data from 1980-2017. The results show that energy consumption affect the environment in short and the long run and government spending do little to tackle the problem. The study proposes a shift from existing energy use to energy friendly by investing in renewable energy among others.","author":[{"dropping-particle":"","family":"Haruna","given":"Muhammad Aminu","non-dropping-particle":"","parse-names":false,"suffix":""},{"dropping-particle":"","family":"Mahmood","given":"Suraya","non-dropping-particle":"","parse-names":false,"suffix":""}],"container-title":"Energy Economics Letters","id":"ITEM-2","issue":"1","issued":{"date-parts":[["2018"]]},"page":"31-43","title":"Impact of Energy Consumption and Environmental Pollution in Malaysia","type":"article-journal","volume":"5"},"uris":["http://www.mendeley.com/documents/?uuid=2a6a0c1d-5729-4a20-ae9d-53a159a048b2"]}],"mendeley":{"formattedCitation":"[13], [17]","plainTextFormattedCitation":"[13], [17]","previouslyFormattedCitation":"[13], [17]"},"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3], [17]</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Additionally, pollutants such as sulfur dioxide (SO₂), nitrogen oxides (NO</w:t>
      </w:r>
      <w:r w:rsidRPr="005D0D46">
        <w:rPr>
          <w:rFonts w:ascii="Times New Roman" w:hAnsi="Times New Roman" w:cs="Times New Roman"/>
          <w:sz w:val="24"/>
          <w:szCs w:val="24"/>
          <w:vertAlign w:val="subscript"/>
        </w:rPr>
        <w:t>X</w:t>
      </w:r>
      <w:r w:rsidRPr="005D0D46">
        <w:rPr>
          <w:rFonts w:ascii="Times New Roman" w:hAnsi="Times New Roman" w:cs="Times New Roman"/>
          <w:sz w:val="24"/>
          <w:szCs w:val="24"/>
        </w:rPr>
        <w:t>), and particulate matter contribute to the formation of smog and acid rain, which have devastating impacts on both the environment and human health</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07/b107228","ISBN":"0387253513","abstract":"Energy and Environment is a volume on energy and environmental modeling that describes a broad variety of modeling methodologies, embodied in models of varying scopes and philosophies, ranging from top-down integrated assessment models to bottom-up partial equilibrium models, to hybrid models. ©2005 by Springer Science+Business Media, Inc.All rights reserved.","author":[{"dropping-particle":"","family":"Loulou","given":"Richard","non-dropping-particle":"","parse-names":false,"suffix":""},{"dropping-particle":"","family":"Waaub","given":"Jean Philippe","non-dropping-particle":"","parse-names":false,"suffix":""},{"dropping-particle":"","family":"Zaccour","given":"Georges","non-dropping-particle":"","parse-names":false,"suffix":""}],"container-title":"Energy and Environment","id":"ITEM-1","issued":{"date-parts":[["2005"]]},"page":"1-282","title":"Energy and environment","type":"article-journal"},"uris":["http://www.mendeley.com/documents/?uuid=e9519282-387d-424e-9f5a-de196286515f"]},{"id":"ITEM-2","itemData":{"DOI":"10.3389/fenvs.2022.972473","ISSN":"2296665X","abstract":"From the perspective of production performance, energy supply are the basic material conditions. However, greenhouse gas, air pollution and waste water are also produced in the process of production. If the undesired characteristics are ignored in the process of performance evaluation, the production efficiency will be misestimated. Based on this, this study uses Data Envelopment Analysis (DEA) to evaluate the undesired output, and discusses the production efficiency with thermal consumption in Chinese port cities, especially with severe shipping emissions, during 2015–2019. The empirical results show that the efficiency declines first (2015–2017) and then increases (2018–2019) when considering the undesired output of wastewater and SO2 generated by thermal consumption.","author":[{"dropping-particle":"","family":"Lu","given":"Qing","non-dropping-particle":"","parse-names":false,"suffix":""}],"container-title":"Frontiers in Environmental Science","id":"ITEM-2","issue":"August","issued":{"date-parts":[["2022"]]},"page":"1-8","title":"Energy consumption and pollution control from the perspective of industrial economic activity: An empirical study of China's coastal provinces","type":"article-journal","volume":"10"},"uris":["http://www.mendeley.com/documents/?uuid=e5981d6a-7a5e-4fc0-b5a0-0c9ac442010f"]}],"mendeley":{"formattedCitation":"[12], [18]","plainTextFormattedCitation":"[12], [18]","previouslyFormattedCitation":"[12], [18]"},"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2], [18]</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One of the most pressing concerns is air pollution, which has reached dangerous levels in many parts of the world. Cities across Asia, Africa, and Latin America experience severe air quality problems, primarily due to the reliance on coal and oil for energy</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ISBN":"8133593557","abstract":"An energy resource as a production input plays a major role in various economic sectors, including commodity production, transportation, and electricity generation. However, increased energy consumption may lead to more air pollution, resulting in negative health impacts in a society. We investigate the relationship between energy consumption and health issues (e.g., tracheal, bronchial and lung cancer, respiratory diseases, prevalence of undernourishment, death ratio due to exposure to both outdoor and household air pollution) using generalized method of moments estimation technique for data from 18 Asian countries (both low- and middle-income) over 1991–2018. We find that CO2 emissions per capita in low- and middle-income Asian nations result in the positive prevalence of lung and respiratory diseases. With regard to fossil fuel consumption, our findings demonstrate that this variable increases the risk of lung and respiratory diseases. In addition, the results demonstrate the significant effect of CO2 emissions and fossil fuel consumption on undernourishment and death ratio. Furthermore, we find that GDP per capita and health care expenditure may help reduce undernourishment and death ratio. We recommend conducting rapid energy transition programs, improving energy efficiency, and reducing energy intensity in low- and middle-income Asian countries, in order to strengthen their national health security.","author":[{"dropping-particle":"","family":"Taghizadeh-Hesary","given":"Farhad","non-dropping-particle":"","parse-names":false,"suffix":""},{"dropping-particle":"","family":"Rasoulinezhad","given":"Ehsan","non-dropping-particle":"","parse-names":false,"suffix":""},{"dropping-particle":"","family":"Yoshino","given":"Naoyuki","non-dropping-particle":"","parse-names":false,"suffix":""},{"dropping-particle":"","family":"Chang","given":"Youngho","non-dropping-particle":"","parse-names":false,"suffix":""},{"dropping-particle":"","family":"Taghizadeh-Hesary","given":"Farzad","non-dropping-particle":"","parse-names":false,"suffix":""},{"dropping-particle":"","family":"Morgan","given":"Peter J","non-dropping-particle":"","parse-names":false,"suffix":""}],"id":"ITEM-1","issue":"1086","issued":{"date-parts":[["2020"]]},"title":"ADBI Working Paper Series THE ENERGY-POLLUTION-HEALTH NEXUS: A PANEL DATA ANALYSIS OF LOW-AND MIDDLE-INCOME ASIAN NATIONS Asian Development Bank Institute","type":"article-journal"},"uris":["http://www.mendeley.com/documents/?uuid=32b32bb7-e845-4cfb-ba8f-865d3f3e9434"]},{"id":"ITEM-2","itemData":{"abstract":"Africa has considerable reserves of fossil fuels of all kinds: oil, coal and natural gas. Much of this resource is either utilised outside of Africa or some of the resource is not developed at all for use within the continent. Meanwhile, there are concerns that the future of fossil fuel use will need to take place in the context of a low carbon development pathway. It is therefore important to explore the resource and technical challenges and opportunities associated with the expanded utilisation of fossil fuels in Africa. This paper will review existing reserves and geographical distribution of fossil fuels across the continent, review technical options for decarbonising efforts and provide policy recommendations that would enable the use of resources for the continent's development","author":[{"dropping-particle":"","family":"UNECA","given":"","non-dropping-particle":"","parse-names":false,"suffix":""}],"container-title":"United Nations economic commission for African climate policy centre","id":"ITEM-2","issue":"November","issued":{"date-parts":[["2011"]]},"page":"1-39","title":"Fossil Fuels in Africa in the Context of a Carbon Constrained Future","type":"article-journal","volume":"working pa"},"uris":["http://www.mendeley.com/documents/?uuid=b488a0bc-e5cc-4737-a1a6-b765b877d7e4"]}],"mendeley":{"formattedCitation":"[19], [20]","plainTextFormattedCitation":"[19], [20]","previouslyFormattedCitation":"[19], [20]"},"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9], [20]</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Exposure to polluted air is linked to a range of health issues, including respiratory diseases, heart conditions, and premature death</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uthor":[{"dropping-particle":"","family":"Myllyvirta","given":"Lauri","non-dropping-particle":"","parse-names":false,"suffix":""}],"id":"ITEM-1","issued":{"date-parts":[["2020"]]},"page":"2-13","title":"Quantifying the Economic Costs of Air Pollution from Fossil Fuels Key messages","type":"article-journal"},"uris":["http://www.mendeley.com/documents/?uuid=9024f443-f7d3-41cc-910e-2a62aba35a17"]},{"id":"ITEM-2","itemData":{"DOI":"10.3390/ijerph15010016","ISSN":"16604601","PMID":"29295510","abstract":"Fossil-fuel combustion by-products are the world's most significant threat to children's health and future and are major contributors to global inequality and environmental injustice. The emissions include a myriad of toxic air pollutants and carbon dioxide (CO2), which is the most important human-produced climate-altering greenhouse gas. Synergies between air pollution and climate change can magnify the harm to children. Impacts include impairment of cognitive and behavioral development, respiratory illness, and other chronic diseases—all of which may be “seeded“ in utero and affect health and functioning immediately and over the life course. By impairing children's health, ability to learn, and potential to contribute to society, pollution and climate change cause children to become less resilient and the communities they live in to become less equitable. The developing fetus and young child are disproportionately affected by these exposures because of their immature defense mechanisms and rapid development, especially those in low-and middle-income countries where poverty and lack of resources compound the effects. No country is spared, however: even high-income countries, especially low-income communities and communities of color within them, are experiencing impacts of fossil fuel-related pollution, climate change and resultant widening inequality and environmental injustice. Global pediatric health is at a tipping point, with catastrophic consequences in the absence of bold action. Fortunately, technologies and interventions are at hand to reduce and prevent pollution and climate change, with large economic benefits documented or predicted. All cultures and communities share a concern for the health and well-being of present and future children: this shared value provides a politically powerful lever for action. The purpose of this commentary is to briefly review the data on the health impacts of fossil-fuel pollution, highlighting the neurodevelopmental impacts, and to briefly describe available means to achieve a low-carbon economy, and some examples of interventions that have benefited health and the economy.","author":[{"dropping-particle":"","family":"Perera","given":"Frederica","non-dropping-particle":"","parse-names":false,"suffix":""}],"container-title":"International Journal of Environmental Research and Public Health","id":"ITEM-2","issue":"1","issued":{"date-parts":[["2018"]]},"title":"Pollution from fossil-fuel combustion is the leading environmental threat to global pediatric health and equity: Solutions exist","type":"article-journal","volume":"15"},"uris":["http://www.mendeley.com/documents/?uuid=9340d9ca-70a2-4f69-9a14-3c9618b6ec9f"]}],"mendeley":{"formattedCitation":"[21], [22]","plainTextFormattedCitation":"[21], [22]","previouslyFormattedCitation":"[21], [22]"},"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21], [22]</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The World Health Organization (WHO) estimates </w:t>
      </w:r>
      <w:r w:rsidRPr="005D0D46">
        <w:rPr>
          <w:rFonts w:ascii="Times New Roman" w:hAnsi="Times New Roman" w:cs="Times New Roman"/>
          <w:sz w:val="24"/>
          <w:szCs w:val="24"/>
        </w:rPr>
        <w:lastRenderedPageBreak/>
        <w:t>that air pollution causes millions of deaths annually, making it one of the leading environmental risk factors for disease globally</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uthor":[{"dropping-particle":"","family":"Mayr","given":"Kentaro","non-dropping-particle":"","parse-names":false,"suffix":""},{"dropping-particle":"","family":"Rentschler","given":"Jun","non-dropping-particle":"","parse-names":false,"suffix":""}],"id":"ITEM-1","issue":"April","issued":{"date-parts":[["2023"]]},"title":"Fossil Fuel Prices and Air Pollution: Evidence from a Panel of 133 Countries","type":"article-journal"},"uris":["http://www.mendeley.com/documents/?uuid=be07c439-a796-435f-83c1-120feb242920"]}],"mendeley":{"formattedCitation":"[23]","plainTextFormattedCitation":"[23]","previouslyFormattedCitation":"[23]"},"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23]</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WHO (statistics)</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Water pollution is another significant consequence of energy production. The extraction of fossil fuels often leads to contamination of water sources through oil spills, chemical runoff, and improper disposal of waste material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uthor":[{"dropping-particle":"","family":"Allen","given":"Lucy","non-dropping-particle":"","parse-names":false,"suffix":""},{"dropping-particle":"","family":"Cohen","given":"Michael J","non-dropping-particle":"","parse-names":false,"suffix":""},{"dropping-particle":"","family":"Abelson","given":"David","non-dropping-particle":"","parse-names":false,"suffix":""},{"dropping-particle":"","family":"Miller","given":"Bart","non-dropping-particle":"","parse-names":false,"suffix":""}],"container-title":"The World's Water","id":"ITEM-1","issued":{"date-parts":[["2011"]]},"title":"Fossil Fuels and Water Quality (Chapter 4)","type":"article-journal","volume":"1994"},"uris":["http://www.mendeley.com/documents/?uuid=3a516e25-5190-4dfb-bbf4-d3e4901c37e2"]}],"mendeley":{"formattedCitation":"[16]","plainTextFormattedCitation":"[16]","previouslyFormattedCitation":"[16]"},"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6]</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Moreover, the use of water in energy-intensive industries, including coal-fired power plants, can result in thermal pollution, which alters the natural temperature of water bodies, disrupting aquatic life</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3390/su11154130","ISSN":"20711050","abstract":"Fossil energy production not only aggravates water depletion but also severely contaminates water resources. This study employed a mixed-unit input-output model to give a life cycle assessment of national average water degradation in production of common types of fossil fuels in China. The results show that the amount of grey water generated is much more than that of consumptive and withdrawn water in all cases. Although there is a high discharge amount of chemical oxygen demand (COD) in fossil fuel production, the pollutants of petroleum (PE) and volatile phenols (VP) require more dilution water than COD. PE is the greatest contributor to water degradation caused by primary fossil fuels, while VP pollution is prominent in production of upgraded fossil fuels. Basically, the main causes of water degradation, PE and VP discharge, occurs at coal mines, oil fields, refinery plants, and coking factories, rather than in the upstream sectors. A scenario analysis showed that water pollution can be significantly reduced if VP discharge in the coking process is controlled to be at the standard concentration. PE requires a standard withalower discharge concentration in order to further mitigate water pollution in production of fossil fuels. The coal production industry has a much lower pollutant removal rate but spends more on wastewater treatment, up to 12% of its profit. The other fossil fuel industries have high removal rates of PE and VP (97%-99%) and thus demand technological renovation to further remove those pollutants at a low concentration.","author":[{"dropping-particle":"","family":"Su","given":"Yuqi","non-dropping-particle":"","parse-names":false,"suffix":""},{"dropping-particle":"","family":"Liang","given":"Yi","non-dropping-particle":"","parse-names":false,"suffix":""},{"dropping-particle":"","family":"Chai","given":"Li","non-dropping-particle":"","parse-names":false,"suffix":""},{"dropping-particle":"","family":"Han","given":"Zixuan","non-dropping-particle":"","parse-names":false,"suffix":""},{"dropping-particle":"","family":"Ma","given":"Sai","non-dropping-particle":"","parse-names":false,"suffix":""},{"dropping-particle":"","family":"Lyu","given":"Jiaxuan","non-dropping-particle":"","parse-names":false,"suffix":""},{"dropping-particle":"","family":"Li","given":"Zhiping","non-dropping-particle":"","parse-names":false,"suffix":""},{"dropping-particle":"","family":"Yang","given":"Liu","non-dropping-particle":"","parse-names":false,"suffix":""}],"container-title":"Sustainability (Switzerland)","id":"ITEM-1","issue":"15","issued":{"date-parts":[["2019"]]},"title":"Water degradation by China's fossil fuels production: A life cycle assessment based on an input-output model","type":"article-journal","volume":"11"},"uris":["http://www.mendeley.com/documents/?uuid=c0d8d049-bbbc-4fb9-b161-9ec32f16c15c"]},{"id":"ITEM-2","itemData":{"DOI":"10.22059/jser.2024.368785.1359","author":[{"dropping-particle":"","family":"Kuppusamy","given":"Arunyuvaraj","non-dropping-particle":"","parse-names":false,"suffix":""},{"dropping-particle":"","family":"Perumal","given":"Venkatesh","non-dropping-particle":"","parse-names":false,"suffix":""}],"id":"ITEM-2","issue":"3","issued":{"date-parts":[["2024"]]},"page":"1954-1965","title":"Journal of Solar Energy Research ( JSER ) Design of Parallel Boost Converters for Renewable Energy Applications","type":"article-journal","volume":"9"},"uris":["http://www.mendeley.com/documents/?uuid=192f9185-0444-4368-ad35-732e5c2ad985"]}],"mendeley":{"formattedCitation":"[24], [25]","plainTextFormattedCitation":"[24], [25]","previouslyFormattedCitation":"[24], [25]"},"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24], [25]</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The energy-pollution dilemma is exacerbated by the growing demand for energy in both developed and developing nation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bstract":"Access to clean modern energy services is an enormous challenge facing the African continent because energy is fundamental for socioeconomic development and poverty eradication. Today, 60% to 70% of the Nigerian population does not have access to electricity. There is no doubt that the present power crisis afflicting Nigeria will persist unless the government diversifies the energy sources in domestic, commercial, and industrial sectors and adopts new available technologies to reduce energy wastages and to save cost. This review examines a set of energy policy interventions, which can make a major contribution to the sustainable economic, environmental, and social development of Africa's most populated country, Nigeria. Energy efficiency leads to important social benefits, such as reducing the energy bills for poor households. From an economic point of view, implementing the country's renewable energy target will have significant costs, but these can partly be offset by selling carbon credits according to the rules of the 'Clean Development Mechanism' agreed some 10 years ago, which will result in indirect health benefits. Nigeria could benefit from the targeted interventions that would reduce the local air pollution and help the country to tackle greenhouse gas emissions. Many factors that need to be considered and appropriately addressed in the shift to its sustainable energy future are examined in this article. These include a full exploitation and promotion of renewable energy resources, energy efficiency practices, as well as the application of energy conservation measures in various sectors such as in the construction of industrial, residential, and office buildings, in transportation, etc. ©2012 Oyedepo; licensee Springer.","author":[{"dropping-particle":"","family":"Oyedepo","given":"Sunday Olayinka","non-dropping-particle":"","parse-names":false,"suffix":""}],"container-title":"Energy, Sustainability and Society","id":"ITEM-1","issue":"2","issued":{"date-parts":[["2012"]]},"page":"1-17","title":"Energy and sustainable development in Nigeria: the way forward Sustainable energy Renewable energy Energy efficiency Energy conservation Review Background","type":"article-journal"},"uris":["http://www.mendeley.com/documents/?uuid=7a98f5b5-0748-4e26-ae37-588368cd3f85"]},{"id":"ITEM-2","itemData":{"DOI":"10.1016/j.egyr.2021.05.083","ISSN":"23524847","abstract":"In line with the global call for alternative sources of energy rather than conventional fossil-based sources, research in the area of renewable energy, energy efficiency, and sustainability seems to have intensified in Africa in the last five years. As a form of a contribution to the existing body of knowledge, this study seeks to parametrically estimate the effects of renewable energy consumption and environmental sustainability on economic growth in Africa. Using panel data, for thirty-seven African countries, and employing the system Generalized Method of Moments estimation technique which more efficiently solves the problems of endogeneity and omitted variable bias than least squares and causal estimation method, this study found that renewable energy adoption and development will lead to an increase in economic growth in Africa, both in the long run and short run as a one percent increase in renewable energy consumption will lead to 0.07% and 1.9% increases in economic growth in both the short-run and long-run, respectively The study also found that environmental sustainability through a reduction of emission may not be Africa's priority towards achieving an all-inclusive development at present because the coefficient of CO2 emission in the study is not statistically significant. Therefore, African countries' governments should intensify efforts towards developing the renewable energy sector, especially using policy instruments, while also harnessing the already mature nonrenewable industry for more rapid growth in the continent and the attainment of Agenda 2063.","author":[{"dropping-particle":"","family":"Qudrat-Ullah","given":"Hassan","non-dropping-particle":"","parse-names":false,"suffix":""},{"dropping-particle":"","family":"Nevo","given":"Chinedu Miracle","non-dropping-particle":"","parse-names":false,"suffix":""}],"container-title":"Energy Reports","id":"ITEM-2","issued":{"date-parts":[["2021"]]},"page":"3877-3886","publisher":"Elsevier Ltd","title":"The impact of renewable energy consumption and environmental sustainability on economic growth in Africa","type":"article-journal","volume":"7"},"uris":["http://www.mendeley.com/documents/?uuid=8289c200-991f-4455-923f-bea999877459"]},{"id":"ITEM-3","itemData":{"DOI":"10.3390/su7055508","ISSN":"20711050","abstract":"China's current national policies promote high levels of economic growth, transforming China into a \"world factory\", but at a high cost in terms of energy and the environment. At the same time, this growth and transformation also forms the backbone of China's economy, underpinning social stability. China faces a dilemma to reconcile its economy, energy system and environmental security. Each aspect of this triad is discussed in this study to illuminate the challenges faced by China, and China's dilemma in energy, economy and environment is analyzed from the perspective of its participation in current global supply chains. While China must import a significant proportion of its energy and a large proportion of primary materials, a large share of these imports are returned to the global market as industrial exports. China is bound by its own course of action and unable to radically change its position for the foreseeable future as the road to economic development and employment stability is through policies built on exports and shifting development models, presenting a tough socio-economic trade-off. China's growth challenges are discussed as an example of challenges more broadly faced in the developing world. China's success or failure in achieving a sustainable developmental pattern will inevitably have a significant influence on the global environment.","author":[{"dropping-particle":"","family":"Tang","given":"Xu","non-dropping-particle":"","parse-names":false,"suffix":""},{"dropping-particle":"","family":"McLellan","given":"Benjamin C","non-dropping-particle":"","parse-names":false,"suffix":""},{"dropping-particle":"","family":"Snowden","given":"Simon","non-dropping-particle":"","parse-names":false,"suffix":""},{"dropping-particle":"","family":"Zhang","given":"Baosheng","non-dropping-particle":"","parse-names":false,"suffix":""},{"dropping-particle":"","family":"Höök","given":"Mikael","non-dropping-particle":"","parse-names":false,"suffix":""}],"container-title":"Sustainability (Switzerland)","id":"ITEM-3","issue":"5","issued":{"date-parts":[["2015"]]},"page":"5508-5520","title":"Dilemmas for China: Energy, economy and environment","type":"article-journal","volume":"7"},"uris":["http://www.mendeley.com/documents/?uuid=007fc258-765b-4e24-8137-566adbfcba4c"]}],"mendeley":{"formattedCitation":"[26], [27], [28]","plainTextFormattedCitation":"[26], [27], [28]","previouslyFormattedCitation":"[26]–[28]"},"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26], [27], [28]</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Meeting this demand with conventional fossil fuel-based energy sources will inevitably lead to higher levels of pollution, threatening global climate stability</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3389/fenvs.2022.878394","ISSN":"2296665X","abstract":"An efficient use of energy is the pre-condition for economic development. But excessive use of fossil fuel harms the environment. As renewable energy emits no or low greenhouse gases, more countries are trying to increase the use of energies from renewable sources. At the same time, no matter developed or developing, nations have to maintain economic growth. By collecting SCI/SSCI indexed peer-reviewed journal articles, this article systematically reviews the consumption nexus of renewable energy and economic growth. A total of 46 articles have been reviewed following the PRISMA guidelines from 2010 to 2021. Our review research shows that renewable energy does not hinder economic growth for both developing and developed countries, whereas, there is little significance of consuming renewable energy (threshold level) on economic growth for developed countries.","author":[{"dropping-particle":"","family":"Bhuiyan","given":"Miraj Ahmed","non-dropping-particle":"","parse-names":false,"suffix":""},{"dropping-particle":"","family":"Zhang","given":"Qiannan","non-dropping-particle":"","parse-names":false,"suffix":""},{"dropping-particle":"","family":"Khare","given":"Vikas","non-dropping-particle":"","parse-names":false,"suffix":""},{"dropping-particle":"","family":"Mikhaylov","given":"Alexey","non-dropping-particle":"","parse-names":false,"suffix":""},{"dropping-particle":"","family":"Pinter","given":"Gabor","non-dropping-particle":"","parse-names":false,"suffix":""},{"dropping-particle":"","family":"Huang","given":"Xiaowen","non-dropping-particle":"","parse-names":false,"suffix":""}],"container-title":"Frontiers in Environmental Science","id":"ITEM-1","issue":"April","issued":{"date-parts":[["2022"]]},"page":"1-21","title":"Renewable Energy Consumption and Economic Growth Nexus—A Systematic Literature Review","type":"article-journal","volume":"10"},"uris":["http://www.mendeley.com/documents/?uuid=000c22bb-a8c9-437c-90e6-1854cd4aab96"]}],"mendeley":{"formattedCitation":"[29]","plainTextFormattedCitation":"[29]","previouslyFormattedCitation":"[29]"},"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29]</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The interconnectedness of energy and pollution is evident in the global discourse on climate change. As greenhouse gas emissions from fossil fuel consumption accumulate in the atmosphere, the planet experiences more frequent and severe weather events—heatwaves, storms, floods, and droughts—that pose existential risks to human societies. Low-lying coastal areas are at particular risk from rising sea levels, while agricultural productivity is threatened by changing precipitation patterns. Climate change is not just an environmental issue; it is a direct challenge to global economic stability, food security, and human health</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ISBN":"9789280740981","abstract":"Future plastic materials will be very different from those that are used today. The increasing importance of sustainability promotes the development of bio-based and biodegradable polymers, sometimes misleadingly referred to as 'bioplastics'. Because both terms imply \"green\" sources and \"clean\" removal, this paper aims at critically discussing the sometimes-conflicting terminology as well as renewable sources with a special focus on the degradation of these polymers in natural environments. With regard to the former we review innovations in feedstock development (e.g. microalgae and food wastes). In terms of the latter, we highlight the effects that polymer structure, additives, and environmental variables have on plastic biodegradability. We argue that the 'biodegradable' end-product does not necessarily degrade once emitted to the environment because chemical additives used to make them fit for purpose will increase the longevity. In the future, this trend may continue as the plastics industry also is expected to be a major user of nanocomposites. Overall, there is a need to assess the performance of polymer innovations in terms of their biodegradability especially under realistic waste management and environmental conditions, to avoid the unwanted release of plastic degradation products in receiving environments.","author":[{"dropping-particle":"","family":"UNEP","given":"","non-dropping-particle":"","parse-names":false,"suffix":""}],"container-title":"Emissions Gap Report 2023: Broken Record – Temperatures hit new highs, yet world fails to cut emissions (again)","id":"ITEM-1","issued":{"date-parts":[["2023"]]},"title":"Emissions Gap Report 2023: (again)","type":"book"},"uris":["http://www.mendeley.com/documents/?uuid=5f9a029f-843c-40bd-ae97-da248a960b8e"]},{"id":"ITEM-2","itemData":{"author":[{"dropping-particle":"","family":"Alikishiyev","given":"A","non-dropping-particle":"","parse-names":false,"suffix":""},{"dropping-particle":"","family":"Dusserre","given":"Gilles","non-dropping-particle":"","parse-names":false,"suffix":""},{"dropping-particle":"","family":"Alikishiyev","given":"A","non-dropping-particle":"","parse-names":false,"suffix":""},{"dropping-particle":"","family":"Dusserre","given":"Gilles","non-dropping-particle":"","parse-names":false,"suffix":""},{"dropping-particle":"","family":"Due","given":"Carbon-dioxide Emissions","non-dropping-particle":"","parse-names":false,"suffix":""},{"dropping-particle":"","family":"Consumption","given":"Fuels","non-dropping-particle":"","parse-names":false,"suffix":""},{"dropping-particle":"","family":"Alikishiyev","given":"A","non-dropping-particle":"","parse-names":false,"suffix":""},{"dropping-particle":"","family":"Dusserre","given":"G","non-dropping-particle":"","parse-names":false,"suffix":""}],"container-title":"Journal of Energy Resources and Conversion","id":"ITEM-2","issue":"1","issued":{"date-parts":[["2022"]]},"page":"1-16","title":"Carbon-Dioxide Emissions Due to Fossil Fuels Consumption","type":"article-journal","volume":"2"},"uris":["http://www.mendeley.com/documents/?uuid=2afa74c6-0323-4b01-a6a9-99c69a348f37"]},{"id":"ITEM-3","itemData":{"abstract":"This discussion brief is part of a two-year SEI project that aims to deepen understanding of the risks posed by new investments in fossil fuel infrastructure, and of the possible responses by policy-makers and civil society to mitigate or avoid these risks. In particular, this initiative examines major decisions regarding new investments in fossil fuel extraction and trade infrastructure, especially in venues where green growth or low-emission development strategies (LEDS) are un- der development or consideration. Our aim is to provide resources and tools to help planners and policy-makers assess the risks of, and responses to, fossil development, as part of low-carbon and green growth planning.","author":[{"dropping-particle":"","family":"Erickson","given":"Peter","non-dropping-particle":"","parse-names":false,"suffix":""}],"id":"ITEM-3","issued":{"date-parts":[["2013"]]},"title":"Assessing the Greenhouse Gas Emissions Impact of New Fossil Fuel Infrastructure","type":"article-journal"},"uris":["http://www.mendeley.com/documents/?uuid=292cc908-17f4-42a8-8c9d-e9b14f4cf3d2"]},{"id":"ITEM-4","itemData":{"DOI":"10.1007/s44274-024-00081-x","ISBN":"0123456789","ISSN":"2731-9431","abstract":" Greenhouse gas (GHG) emissions have increased substantially due to industrialization and the rapid growth in energy demand in Bangladesh. The aim of this study is to conduct a comprehensive carbon footprint analysis of fossil power plants in Bangladesh, focusing on the impact of GHG emissions. We evaluate the carbon footprint of fossil power plants based on their power generation capacity, fuel type, specific emission rates, and global warming potential (GWp) for various GHGs. The emission factor approach has been used in conjunction with the International Panel on Climate Change (IPCC) methodology. Findings of the study indicate that fossil power plants in Bangladesh contribute significantly to the country's overall carbon footprint, with $${CO}_{2}$$ CO 2 and other GHG emissions being the primary drivers. Furthermore, we evaluate Bangladesh's GHG emissions in comparison with neighbouring countries to determine its position. In terms of greenhouse gas emissions from fossil-based power plants, we find that Bangladesh has relatively low emissions compared to its neighbours and developing countries in Asia. Nevertheless, Bangladesh has witnessed a significant increase in coal-fired power generation in recent years, which has emerged as a significant contributor to emissions. Following an analysis of GHG emissions from fossil fuel power plants, we recommend adopting advanced technologies such as carbon capture and storage (CCS) with improved energy efficiency systems and integrating renewable energy sources into the power generation mix. We conclude our analysis by highlighting the importance of transitioning to cleaner, sustainable energy sources to reduce future carbon emissions. ","author":[{"dropping-particle":"","family":"Rahman","given":"Shaon Md Tariqur","non-dropping-particle":"","parse-names":false,"suffix":""},{"dropping-particle":"","family":"Hashan","given":"Antor Mahamudul","non-dropping-particle":"","parse-names":false,"suffix":""},{"dropping-particle":"","family":"Sharon","given":"Md Mahabubur Rahman","non-dropping-particle":"","parse-names":false,"suffix":""},{"dropping-particle":"","family":"Saha","given":"Shekhor","non-dropping-particle":"","parse-names":false,"suffix":""}],"container-title":"Discover Environment","id":"ITEM-4","issue":"1","issued":{"date-parts":[["2024"]]},"publisher":"Springer International Publishing","title":"Carbon footprint analysis of fossil power plants in Bangladesh: measuring the impact of $${CO}_{2}$$ and greenhouse gas emissions","type":"article-journal","volume":"2"},"uris":["http://www.mendeley.com/documents/?uuid=63918154-fb80-4905-bc12-c31d7f994413"]},{"id":"ITEM-5","itemData":{"DOI":"10.3390/en16237906","ISSN":"19961073","abstract":"Poland ranks among the leading European countries in terms of greenhouse gas (GHG) emissions. Many European countries have higher emissions per capita than the EU average. This research aimed to quantify the complex relationships between the consumption variables of the main fossil fuels, accounting for economic indicators such as population and gross domestic product (GDP) in relation to GHG emissions. This research attempted to find similarities in the group of 16 analyzed European countries. The hypothesis of an inverted U-shaped environmental Kuznets curve (EKC) was tested. The resulting multiple regression models showed similarities in one group of countries, namely Poland, Germany, the Czech Republic, Austria and Slovakia, in which most of the variables related to the consumption of fossil fuels, including HC and BC simultaneously, are statistically significant. The HC variable is also significant in Denmark, Estonia, the Netherlands, Finland and Bulgaria, and BC is also significant in Lithuania, Greece and Belgium. Moreover, results from Ireland, the Netherlands, and Belgium indicate a negative impact of population on GHG emissions, and in the case of Germany, the hypothesis of an environmental Kuznets curve can be accepted.","author":[{"dropping-particle":"","family":"Kolasa-Więcek","given":"Alicja","non-dropping-particle":"","parse-names":false,"suffix":""},{"dropping-particle":"","family":"Pilarska","given":"Agnieszka A","non-dropping-particle":"","parse-names":false,"suffix":""},{"dropping-particle":"","family":"Wzorek","given":"Małgorzata","non-dropping-particle":"","parse-names":false,"suffix":""},{"dropping-particle":"","family":"Suszanowicz","given":"Dariusz","non-dropping-particle":"","parse-names":false,"suffix":""},{"dropping-particle":"","family":"Boniecki","given":"Piotr","non-dropping-particle":"","parse-names":false,"suffix":""}],"container-title":"Energies","id":"ITEM-5","issue":"23","issued":{"date-parts":[["2023"]]},"title":"Modeling the Consumption of Main Fossil Fuels in Greenhouse Gas Emissions in European Countries, Considering Gross Domestic Product and Population","type":"article-journal","volume":"16"},"uris":["http://www.mendeley.com/documents/?uuid=683b0f73-90c8-4f36-bead-0e5fd26d9dec"]},{"id":"ITEM-6","itemData":{"DOI":"10.1016/j.gsf.2023.101757","ISSN":"16749871","abstract":"Natural resource scarcity, fossil fuel energy consumption, and total greenhouse gas emissions are critical issues that require immediate attention. With the global population steadily increasing and economies expanding, the demand for natural resources, particularly fossil fuels, has experienced an unprecedented surge. This surge in consumption is directly linked to the alarming rise in greenhouse gas emissions. The study examines the nexus between agricultural nitrous oxide emissions and natural resource scarcity, taking into account the dynamics of agriculture, forestry, fishing value addition, fossil fuels, and total greenhouse gas emissions in top-emitting countries between 1971 and 2020. Natural resource scarcity positively correlates with agriculture, forestry, fishing, fossil fuel energy consumption, and total greenhouse gas emissions. There is a decrease in natural resource scarcity in countries that emit agricultural nitrous oxide, forestry, fishing emissions, fossil fuel energy consumption, and greenhouse gas emissions. Policy-makers may promote sustainable development, mitigate climate change, and ensure the long-term viability of agricultural systems by addressing the dynamics of agriculture, forestry, and fishing value addition in top-emitting countries. Through strategic policy interventions, supported by technology transfer, capacity building, and market-based instruments, the agricultural, forestry, and fishing sector can achieve a more sustainable future while addressing the challenges of natural resource scarcity.","author":[{"dropping-particle":"","family":"Wang","given":"Jiannan","non-dropping-particle":"","parse-names":false,"suffix":""},{"dropping-particle":"","family":"Azam","given":"Waseem","non-dropping-particle":"","parse-names":false,"suffix":""}],"container-title":"Geoscience Frontiers","id":"ITEM-6","issue":"2","issued":{"date-parts":[["2024"]]},"page":"101757","publisher":"China University of Geosciences (Beijing) and Peking University","title":"Natural resource scarcity, fossil fuel energy consumption, and total greenhouse gas emissions in top emitting countries","type":"article-journal","volume":"15"},"uris":["http://www.mendeley.com/documents/?uuid=df68ba05-1ef1-4bac-a117-8f5113d390c2"]},{"id":"ITEM-7","itemData":{"DOI":"10.17159/2411-9717/1874/2022","ISSN":"22256253","abstract":"Oil, coal, and gas account for approximately 80% of global primary energy, but only a portion of total airborne CO2eq (approx. 35% at GWP20 to 65% at GWP100), even though they account for 95% of total measured CO2 emissions. The benefits of these energy sources, as well as their related costs, are not all incorporated in current energy policy discussions. Global greenhouse gas policies must include documented changes in measured airborne CO2eq to avoid spending large amounts of public funds on ineffective or sub-optimal policies. The authors examined airborne CO2, which is less than half of emitted CO2, as well as reported CH4 emissions and the global warming potential of CH4 as published by the IPCC for coal and natural gas. The surprising conclusion is that surfaced-mined coal appears ‘better for the climate’ than the average natural gas, and all coal appears beneficial over LNG. Therefore, current CO2-only reduction policies and CO2 taxes are leading to unintended consequences and the switch from coal to natural gas, especially LNG, will not have the desired impact of reducing predicted future global warming; in fact, quite the contrary. A large portion of anthropogenic global warming is attributed by the IPCC and IEA to CH4, but it must be noted that CH4 emissions from natural sources and from agriculture account for approximately 40% and 25% of annual global CH4 emissions respectively. Energy accounts for about 20% of documented CH4 emissions. CO2 contributes only approximately 35% of annual airborne anthropogenic GHG emissions after accounting for CH4, over a 20-year horizon. At a 100-year horizon, the contribution of CO2 increases to approximately 60%. Energy policies that do not consider all GHG emissions along the entire value chain will lead to undesired economic and environmental distortions. All carbon taxation and CO2 pricing schemes are incorrect and need to be revised. At IPCC’s GWP20 an approximately 2%1 higher loss of CH4 across the value chain prior to combustion of natural gas versus coal will lead to ‘climate parity’ of coal with natural gas. According to public data, natural gas value chains have high CH4 and undocumented CO2 losses. On a global average, using only IEA-documented CH4 data, natural gas emits approximately 15% more CO2eq than surface-mined coal, over a 20-year horizon. This difference will increase as the use of shale gas and LNG expands. Investors should support all energy systems in a manner that avoids an energy cr…","author":[{"dropping-particle":"","family":"Schernikau","given":"L.","non-dropping-particle":"","parse-names":false,"suffix":""},{"dropping-particle":"","family":"Smith","given":"W. H.","non-dropping-particle":"","parse-names":false,"suffix":""}],"container-title":"Journal of the Southern African Institute of Mining and Metallurgy","id":"ITEM-7","issue":"3","issued":{"date-parts":[["2022"]]},"page":"133-146","title":"Climate impacts of fossil fuels in today’s electricity systems","type":"article-journal","volume":"122"},"uris":["http://www.mendeley.com/documents/?uuid=d295001d-2b41-4ca4-9d1d-5fcac4d185a5"]}],"mendeley":{"formattedCitation":"[17], [30], [31], [32], [33], [34], [35]","plainTextFormattedCitation":"[17], [30], [31], [32], [33], [34], [35]","previouslyFormattedCitation":"[17], [30]–[35]"},"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7], [30], [31], [32], [33], [34], [35]</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Statistics from Emission Gap Reports 2023)</w:t>
      </w:r>
    </w:p>
    <w:p w:rsidR="00B04874" w:rsidRPr="005D0D46" w:rsidRDefault="00B04874" w:rsidP="00B04874">
      <w:pPr>
        <w:pStyle w:val="NormalWeb"/>
        <w:jc w:val="both"/>
      </w:pPr>
      <w:r w:rsidRPr="005D0D46">
        <w:t>However, the shift to cleaner energy systems such as solar energy system, requires substantial investments in technology, infrastructure, and policy</w:t>
      </w:r>
      <w:r w:rsidRPr="005D0D46">
        <w:fldChar w:fldCharType="begin" w:fldLock="1"/>
      </w:r>
      <w:r w:rsidR="005D0D46" w:rsidRPr="005D0D46">
        <w:instrText>ADDIN CSL_CITATION {"citationItems":[{"id":"ITEM-1","itemData":{"author":[{"dropping-particle":"","family":"FG Akinboro LA Adejumobi","given":"V Makinde","non-dropping-particle":"","parse-names":false,"suffix":""}],"container-title":"Transnational Journal of Science and Technology","id":"ITEM-1","issue":"4","issued":{"date-parts":[["2012"]]},"page":"73-84","title":"Solar energy installation in Nigeria: Observations, prospect, problems, and solution","type":"article-journal","volume":"2"},"uris":["http://www.mendeley.com/documents/?uuid=78cf4ab6-abf6-4bfb-984c-fc50c9a88cde"]},{"id":"ITEM-2","itemData":{"abstract":"⃰ 1 Ndaceko, U. I; 1Mukhtar, A; 2Muhammed, M. A.; 2Bashir, T. S. and Suleiman F. A. 1Department of Energy Management, Training and Manpower Development and 2Renewable Energy, Energy Commission of Nigeria ABSTRACT: In Nigeria, Solar Energy Potential varies from 3.5-7.0kWh/m this work, Nigeria is expected to produce electricity that would be enough to service all parts of the country instead of some people getting access to electricity and others do not because power stations are not enough for the citizens. And it is also expensive to extend national grid to some remote part of rural areas. So, this work deals with the design of solar panels that generated 89,126.0608 mega watts of electricity from solar energy if 0.1 percent of land mass of Nigeria would be used as solar farm. Calculations were also done to find the states that have the highest and lowest solar energy potential in Nigeria.","author":[{"dropping-particle":"","family":"Ndaceko","given":"U I","non-dropping-particle":"","parse-names":false,"suffix":""},{"dropping-particle":"","family":"Mukhtar","given":"A","non-dropping-particle":"","parse-names":false,"suffix":""},{"dropping-particle":"","family":"Muhammed","given":"M A","non-dropping-particle":"","parse-names":false,"suffix":""},{"dropping-particle":"","family":"Bashir","given":"T S","non-dropping-particle":"","parse-names":false,"suffix":""},{"dropping-particle":"","family":"Suleiman","given":"F A","non-dropping-particle":"","parse-names":false,"suffix":""}],"container-title":"International Journal of Scientific &amp; Engineering Research","id":"ITEM-2","issue":"10","issued":{"date-parts":[["2014"]]},"page":"594-598","title":"Solar energy potential in Nigeria","type":"article-journal","volume":"5"},"uris":["http://www.mendeley.com/documents/?uuid=78d6d0aa-d1b7-4ebb-80b8-4b81a8448e6f"]},{"id":"ITEM-3","itemData":{"abstract":"The paper discusses the solar energy potential for sustainable energy generation in Nigeria, the numerous issues involved in harnessing solar energy and clearly articulates a road map to enable Nigeria tap into this huge potential. Research indicate that, Nigeria lying in the tropics, receives abundant sunshine where about 1500PJ (about 258 million barrels of oil equivalent) could be available to Nigeria annually from solar energy if solar appliances with 5% conversion efficiency were used over only one per cent of the total land area of the country for about six months of a year. Due to the numerous disadvantages of conventional fuel sources when compared with solar energy and the recent giant strides in improving solar cell efficiency using a photovoltaic (PV) device that converts 40.8% of light that hits it into electricity, Nigeria needs to reposition herself by investing in this invaluable resource to secure the energy future of our economy. This paper shows a road map that Nigeria and by extension any developing country can follow to achieve this feat. INTRODUCTION The term \"Renewable energy\" covers all forms of energy generated from natural resources such as sunlight, wind, water (or hydro power), tide, geothermal heat, biomas and biofuels. They are derived from natural processes that are constantly replenished and each of them has characteristics that determine where and how they are used. Several renewable energy projects in many countries have shown clearly that renewable energy can directly contribute to poverty alleviation by providing a substantial amount of energy needed for creating businesses and employment especially in rural communities that have not yet been connected to the National grid (Federal Ministry of Environment, 2013). Several renewable energy technologies are presently being used to supply energy for cooking, space heating, lighting, automobiles, etc. The combination of energy efficiency, conservation, and renewable energy resources, should allow Nigeria to meet any future increase in demand without increasing its reliance on non-renewable resources (Federal Ministry of Environment, 2013). Solar energy can be seen as the anchor behind various forms of renewable energy. It anchors hydro power where the hydrological cycle is being controlled by the sun as well as Wind Power where the movement of air is due to the heating effect of the sun on the atmosphere. In general, heat, kinetic energy, electrical energy and chemical ener…","author":[{"dropping-particle":"","family":"Oghogho","given":"Ikponmwosa","non-dropping-particle":"","parse-names":false,"suffix":""},{"dropping-particle":"","family":"Sulaimon","given":"Olawale","non-dropping-particle":"","parse-names":false,"suffix":""},{"dropping-particle":"","family":"Egbune","given":"Dickson","non-dropping-particle":"","parse-names":false,"suffix":""},{"dropping-particle":"V","family":"Abanihi","given":"Kenechi","non-dropping-particle":"","parse-names":false,"suffix":""}],"container-title":"International Journals of Engineering and Management Science","id":"ITEM-3","issue":"2","issued":{"date-parts":[["2014"]]},"page":"61-67","title":"Solar Energy Potential and Its Development for Sustainable Energy Generation in Nigeria: a Road Map To Achieving This Feat","type":"article-journal","volume":"5"},"uris":["http://www.mendeley.com/documents/?uuid=415f120b-b591-429d-815a-107041b9217a"]}],"mendeley":{"formattedCitation":"[36], [37], [38]","plainTextFormattedCitation":"[36], [37], [38]","previouslyFormattedCitation":"[36]–[38]"},"properties":{"noteIndex":0},"schema":"https://github.com/citation-style-language/schema/raw/master/csl-citation.json"}</w:instrText>
      </w:r>
      <w:r w:rsidRPr="005D0D46">
        <w:fldChar w:fldCharType="separate"/>
      </w:r>
      <w:r w:rsidR="005D0D46" w:rsidRPr="005D0D46">
        <w:rPr>
          <w:noProof/>
        </w:rPr>
        <w:t>[36], [37], [38]</w:t>
      </w:r>
      <w:r w:rsidRPr="005D0D46">
        <w:fldChar w:fldCharType="end"/>
      </w:r>
      <w:r w:rsidRPr="005D0D46">
        <w:t>. As technological advancements continue to reduce the costs of solar panels and increase their efficiency, more nations are turning to solar energy as a key part of their energy mix</w:t>
      </w:r>
      <w:r w:rsidRPr="005D0D46">
        <w:fldChar w:fldCharType="begin" w:fldLock="1"/>
      </w:r>
      <w:r w:rsidR="005D0D46" w:rsidRPr="005D0D46">
        <w:instrText>ADDIN CSL_CITATION {"citationItems":[{"id":"ITEM-1","itemData":{"abstract":"With increasing concern over the environmental effects of burning fossil fuels, the call for a more sustainable resource base has never been louder. Both developed and developing nations depend on an assortment of primary energy sources to produce electricity, like coal, natural gas, biomass, oil and renewables. This study addresses the problem of transitioning to a renewable energy-based electricity generating infrastructure. To do this, we explored the current and future state of energy affairs in the United States and developing countries of Kenya, Morocco and South Africa. From this research, we created a framework that can be applied to any country to determine the required capacity installations per year until 2040 in order to generate nearly 100% of electricity with renewable sources. This framework utilizes estimates of future electricity consumption per capita to project total electricity demand in 2040. From here, this demand is allocated to a variety of renewable energy generating sources. The framework was then applied to the four study countries, demonstrating how their potential capacity for renewable technologies and energy efficiency measures can transform their energy sectors into more sustainable, diverse resource bases for electricity generation.","author":[{"dropping-particle":"","family":"Vandaele","given":"N","non-dropping-particle":"","parse-names":false,"suffix":""},{"dropping-particle":"","family":"Porter","given":"W","non-dropping-particle":"","parse-names":false,"suffix":""}],"container-title":"Journal of Undergraduate Research","id":"ITEM-1","issue":"3","issued":{"date-parts":[["2015"]]},"page":"1-7","title":"Renewable energy in developing and developed nations: Outlooks to 2040","type":"article-journal","volume":"15"},"uris":["http://www.mendeley.com/documents/?uuid=b46a43a7-fcc1-4fac-b936-ac11976e2605"]}],"mendeley":{"formattedCitation":"[39]","plainTextFormattedCitation":"[39]","previouslyFormattedCitation":"[39]"},"properties":{"noteIndex":0},"schema":"https://github.com/citation-style-language/schema/raw/master/csl-citation.json"}</w:instrText>
      </w:r>
      <w:r w:rsidRPr="005D0D46">
        <w:fldChar w:fldCharType="separate"/>
      </w:r>
      <w:r w:rsidRPr="005D0D46">
        <w:rPr>
          <w:noProof/>
        </w:rPr>
        <w:t>[39]</w:t>
      </w:r>
      <w:r w:rsidRPr="005D0D46">
        <w:fldChar w:fldCharType="end"/>
      </w:r>
      <w:r w:rsidRPr="005D0D46">
        <w:t>. Governments, businesses, researcher and individuals must work together to overcome the inertia of existing fossil fuel-based systems and embrace innovation that prioritizes environmental stewardship alongside economic development</w:t>
      </w:r>
      <w:r w:rsidRPr="005D0D46">
        <w:fldChar w:fldCharType="begin" w:fldLock="1"/>
      </w:r>
      <w:r w:rsidR="005D0D46" w:rsidRPr="005D0D46">
        <w:instrText>ADDIN CSL_CITATION {"citationItems":[{"id":"ITEM-1","itemData":{"id":"ITEM-1","issue":"July","issued":{"date-parts":[["2023"]]},"title":"Global Trends in Solar Power Contents","type":"article-journal"},"uris":["http://www.mendeley.com/documents/?uuid=9af5f2f0-595b-4fa9-8515-08d0bb44e46f"]}],"mendeley":{"formattedCitation":"[40]","plainTextFormattedCitation":"[40]","previouslyFormattedCitation":"[40]"},"properties":{"noteIndex":0},"schema":"https://github.com/citation-style-language/schema/raw/master/csl-citation.json"}</w:instrText>
      </w:r>
      <w:r w:rsidRPr="005D0D46">
        <w:fldChar w:fldCharType="separate"/>
      </w:r>
      <w:r w:rsidRPr="005D0D46">
        <w:rPr>
          <w:noProof/>
        </w:rPr>
        <w:t>[40]</w:t>
      </w:r>
      <w:r w:rsidRPr="005D0D46">
        <w:fldChar w:fldCharType="end"/>
      </w:r>
      <w:r w:rsidRPr="005D0D46">
        <w:t>. Solar energy’s ability to provide renewable, clean power positions it as a crucial solution in the broader effort to combat pollution and mitigate climate change, while fostering a more sustainable future for all.</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Solar energy represents one of the most abundant and cleanest sources of energy available on Earth. It is harnessed from sunlight using various technologies, such as photovoltaic (PV) cells, which convert light directly into electricity</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16/j.solener.2024.112379","ISSN":"0038092X","abstract":"Solar Photovoltaics (PV) is a vital source of energy in meeting the world's increasing energy needs. It is abundant, clean, environmentally friendly, and becoming cheaper and more efficient with increased research. Consequently, there is a notable increase in solar panel installations worldwide. Considering the average lifetime of solar panels of about 25 years, and increasing installation capacity, they will contribute to a considerable percentage of waste generation if no appropriate PV waste management solutions are deployed. To anticipate the quantity of PV waste generated in the next few years, some researchers and companies in solar energy have, in the past decade focused on developing efficient PV recycling and management strategies. To recover high purity PV elements, strengthen the supply chain and foster a circular economy, environmentally friendly and proper treatment of these panels is mandatory. First, this paper presents and analyzes the different policies surrounding PV recycling in different countries of the world. Secondly, it reviews existing recycling strategies of different solar panels such as crystalline solar panels, thin film, Organic solar cells, Gallium Arsenide (GaAs), Perovskite and Dye Sensitized Solar Cells (DSSC). Thirdly, it describes the different steps performed at each process of the recycling chain, and lastly, discusses the economic and environmental analysis of the recycled elements, and recommends policies for effective PV panel recycling. PV recycling can reduce waste and Carbon Dioxide (CO2) emissions. This review informs companies and researchers who are active in solar PV recycling.","author":[{"dropping-particle":"","family":"Ngagoum Ndalloka","given":"Zita","non-dropping-particle":"","parse-names":false,"suffix":""},{"dropping-particle":"","family":"Vijayakumar Nair","given":"Harigovind","non-dropping-particle":"","parse-names":false,"suffix":""},{"dropping-particle":"","family":"Alpert","given":"Samuel","non-dropping-particle":"","parse-names":false,"suffix":""},{"dropping-particle":"","family":"Schmid","given":"Cordula","non-dropping-particle":"","parse-names":false,"suffix":""}],"container-title":"Solar Energy","id":"ITEM-1","issue":"October 2023","issued":{"date-parts":[["2024"]]},"page":"112379","publisher":"Elsevier Ltd","title":"Solar photovoltaic recycling strategies","type":"article-journal","volume":"270"},"uris":["http://www.mendeley.com/documents/?uuid=e11d41c5-2210-48bc-b79d-8e8c1849fafc"]}],"mendeley":{"formattedCitation":"[41]","plainTextFormattedCitation":"[41]","previouslyFormattedCitation":"[41]"},"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41]</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Solar energy is renewable, meaning it cannot be depleted, and its use does not emit harmful pollutants like greenhouse gases (GHGs). These attributes make solar energy a cornerstone in the global push toward sustainable energy systems and the reduction of reliance on fossil fuel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16/j.solener.2019.11.087","ISSN":"0038092X","abstract":"Global and regional trends indicate that energy demand will soon be covered by a widespread deployment of renewable energy sources. However, the weather and climate driven energy sources are characterized by a significant spatial and temporal variability. One of the commonly mentioned solutions to overcome the mismatch between demand and supply provided by renewable generation is a hybridization of two or more energy sources into a single power station (like wind-solar, solar-hydro or solar-wind-hydro). The operation of hybrid energy sources is based on the complementary nature of renewable sources. Considering the growing importance of such systems and increasing number of research activities in this area this paper presents a comprehensive review of studies which investigated, analyzed, quantified and utilized the effect of temporal, spatial and spatiotemporal complementarity between renewable energy sources. The review starts with a brief overview of available research papers, formulates detailed definition of major concepts, summarizes current research directions and ends with prospective future research activities. The review provides a chronological and spatial information with regard to the studies on the complementarity concept.","author":[{"dropping-particle":"","family":"Jurasz","given":"J","non-dropping-particle":"","parse-names":false,"suffix":""},{"dropping-particle":"","family":"Canales","given":"F A","non-dropping-particle":"","parse-names":false,"suffix":""},{"dropping-particle":"","family":"Kies","given":"A","non-dropping-particle":"","parse-names":false,"suffix":""},{"dropping-particle":"","family":"Guezgouz","given":"M","non-dropping-particle":"","parse-names":false,"suffix":""},{"dropping-particle":"","family":"Beluco","given":"A","non-dropping-particle":"","parse-names":false,"suffix":""}],"container-title":"Solar Energy","id":"ITEM-1","issue":"April 2019","issued":{"date-parts":[["2020"]]},"page":"703-724","publisher":"Elsevier","title":"A review on the complementarity of renewable energy sources: Concept, metrics, application and future research directions","type":"article-journal","volume":"195"},"uris":["http://www.mendeley.com/documents/?uuid=f6f0f25d-67ad-4efa-91d6-7eaa2bda117d"]}],"mendeley":{"formattedCitation":"[42]","plainTextFormattedCitation":"[42]","previouslyFormattedCitation":"[42]"},"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42]</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As technological advancements continue to reduce the costs of solar panels and increase their efficiency, more nations are turning to solar energy as a key part of their energy mix</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16/j.esr.2019.100431","ISSN":"2211467X","abstract":"End-of-life (EOL) solar panels may become a source of hazardous waste although there are enormous benefits globally from the growth in solar power generation. Global installed PV capacity reached around 400 GW at the end of 2017 and is expected to rise further to 4500 GW by 2050. Considering an average panel lifetime of 25 years, the worldwide solar PV waste is anticipated to reach between 4%-14% of total generation capacity by 2030 and rise to over 80% (around 78 million tonnes) by 2050. Therefore, the disposal of PV panels will become a pertinent environmental issue in the next decades. Eventually, there will be great scopes to carefully investigate on the disposal and recycling of PV panels EOL. The EU has pioneered PV electronic waste regulations including PV-specific collection, recovery and recycling targets. The EU Waste of Electrical and Electronic Equipment (WEEE) Directive entails all producers supplying PV panels to the EU market to finance the costs of collecting and recycling EOL PV panels in Europe. Lessons can be learned from the involvement of the EU in forming its regulatory framework to assist other countries develop locally apposite approaches. This review focused on the current status of solar panel waste recycling, recycling technology, environmental protection, waste management, recycling policies and the economic aspects of recycling. It also provided recommendations for future improvements in technology and policy making. At present, PV recycling management in many countries envisages to extend the duties of the manufacturers of PV materials to encompass their eventual disposal or reuse. However, further improvements in the economic viability, practicality, high recovery rate and environmental performance of the PV industry with respect to recycling its products are indispensable.","author":[{"dropping-particle":"","family":"Chowdhury","given":"Md Shahariar","non-dropping-particle":"","parse-names":false,"suffix":""},{"dropping-particle":"","family":"Rahman","given":"Kazi Sajedur","non-dropping-particle":"","parse-names":false,"suffix":""},{"dropping-particle":"","family":"Chowdhury","given":"Tanjia","non-dropping-particle":"","parse-names":false,"suffix":""},{"dropping-particle":"","family":"Nuthammachot","given":"Narissara","non-dropping-particle":"","parse-names":false,"suffix":""},{"dropping-particle":"","family":"Techato","given":"Kuaanan","non-dropping-particle":"","parse-names":false,"suffix":""},{"dropping-particle":"","family":"Akhtaruzzaman","given":"Md","non-dropping-particle":"","parse-names":false,"suffix":""},{"dropping-particle":"","family":"Tiong","given":"Sieh Kiong","non-dropping-particle":"","parse-names":false,"suffix":""},{"dropping-particle":"","family":"Sopian","given":"Kamaruzzaman","non-dropping-particle":"","parse-names":false,"suffix":""},{"dropping-particle":"","family":"Amin","given":"Nowshad","non-dropping-particle":"","parse-names":false,"suffix":""}],"container-title":"Energy Strategy Reviews","id":"ITEM-1","issued":{"date-parts":[["2020"]]},"page":"100431","publisher":"Elsevier Ltd","title":"An overview of solar photovoltaic panels’ end-of-life material recycling","type":"article-journal","volume":"27"},"uris":["http://www.mendeley.com/documents/?uuid=1cf62285-2af6-44ef-b719-d1ecee164ca8"]},{"id":"ITEM-2","itemData":{"DOI":"10.1016/j.solener.2024.112379","ISSN":"0038092X","abstract":"Solar Photovoltaics (PV) is a vital source of energy in meeting the world's increasing energy needs. It is abundant, clean, environmentally friendly, and becoming cheaper and more efficient with increased research. Consequently, there is a notable increase in solar panel installations worldwide. Considering the average lifetime of solar panels of about 25 years, and increasing installation capacity, they will contribute to a considerable percentage of waste generation if no appropriate PV waste management solutions are deployed. To anticipate the quantity of PV waste generated in the next few years, some researchers and companies in solar energy have, in the past decade focused on developing efficient PV recycling and management strategies. To recover high purity PV elements, strengthen the supply chain and foster a circular economy, environmentally friendly and proper treatment of these panels is mandatory. First, this paper presents and analyzes the different policies surrounding PV recycling in different countries of the world. Secondly, it reviews existing recycling strategies of different solar panels such as crystalline solar panels, thin film, Organic solar cells, Gallium Arsenide (GaAs), Perovskite and Dye Sensitized Solar Cells (DSSC). Thirdly, it describes the different steps performed at each process of the recycling chain, and lastly, discusses the economic and environmental analysis of the recycled elements, and recommends policies for effective PV panel recycling. PV recycling can reduce waste and Carbon Dioxide (CO2) emissions. This review informs companies and researchers who are active in solar PV recycling.","author":[{"dropping-particle":"","family":"Ngagoum Ndalloka","given":"Zita","non-dropping-particle":"","parse-names":false,"suffix":""},{"dropping-particle":"","family":"Vijayakumar Nair","given":"Harigovind","non-dropping-particle":"","parse-names":false,"suffix":""},{"dropping-particle":"","family":"Alpert","given":"Samuel","non-dropping-particle":"","parse-names":false,"suffix":""},{"dropping-particle":"","family":"Schmid","given":"Cordula","non-dropping-particle":"","parse-names":false,"suffix":""}],"container-title":"Solar Energy","id":"ITEM-2","issue":"October 2023","issued":{"date-parts":[["2024"]]},"page":"112379","publisher":"Elsevier Ltd","title":"Solar photovoltaic recycling strategies","type":"article-journal","volume":"270"},"uris":["http://www.mendeley.com/documents/?uuid=e11d41c5-2210-48bc-b79d-8e8c1849fafc"]}],"mendeley":{"formattedCitation":"[41], [43]","plainTextFormattedCitation":"[41], [43]","previouslyFormattedCitation":"[41], [43]"},"properties":{"noteIndex":0},"schema":"https://github.com/citation-style-language/schema/raw/master/csl-citation.json"}</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41], [43]</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pStyle w:val="NormalWeb"/>
        <w:jc w:val="both"/>
      </w:pPr>
      <w:r w:rsidRPr="005D0D46">
        <w:t>One of the primary benefits of solar energy is its versatility. Solar panels can be installed in a wide range of settings, from rooftops in residential areas to vast solar farms in deserts, capable of producing enough electricity to power entire cities</w:t>
      </w:r>
      <w:r w:rsidRPr="005D0D46">
        <w:fldChar w:fldCharType="begin" w:fldLock="1"/>
      </w:r>
      <w:r w:rsidR="005D0D46" w:rsidRPr="005D0D46">
        <w:instrText>ADDIN CSL_CITATION {"citationItems":[{"id":"ITEM-1","itemData":{"DOI":"10.22059/jser.2024.375177.1405","ISSN":"25883100","abstract":"This study undertakes a comprehensive investigation into the environmental implications of adopting a High Step-Up Non-Isolated (HSUNI) DC-DC Converter in solar photovoltaic (PV) applications using a life cycle assessment (LCA) approach. The LCA methodology is applied to thoroughly evaluate the environmental footprint of the converter, considering its entire life cycle, from raw material extraction and manufacturing to operation and end-of-life disposal. Vital environmental indicators such as greenhouse gas emissions, energy consumption, and resource depletion are assessed to quantify the converter's environmental impact. The study also explores potential variations in environmental performance based on different manufacturing processes, materials, and usage scenarios. The results show that, compared to the control, all scenarios reduced the midpoint impacts by about 5 to 80%. A sensitivity analysis indicates that usage scenarios, followed by manufacturing processes, have the highest sensitivity score on endpoint impacts, about 20 to 25% higher than other factors. The findings of this study significantly contribute to the broader discourse on sustainable energy technologies, providing valuable insights for stakeholders in the renewable energy sector.","author":[{"dropping-particle":"","family":"Teymoriyan","given":"Milad","non-dropping-particle":"","parse-names":false,"suffix":""},{"dropping-particle":"","family":"Naderi","given":"Ali","non-dropping-particle":"","parse-names":false,"suffix":""},{"dropping-particle":"","family":"Salimi","given":"Mehdi","non-dropping-particle":"","parse-names":false,"suffix":""}],"container-title":"Journal of Solar Energy Research","id":"ITEM-1","issue":"3","issued":{"date-parts":[["2024"]]},"page":"1942-1953","title":"Environmental Aspect of Using a High Step-Up No Isolated DC-DC Converter for Solar Photovoltaic Applications: Life Cycle Assessment Point of View","type":"article-journal","volume":"9"},"uris":["http://www.mendeley.com/documents/?uuid=72385939-d3c4-4d3f-94f0-4b6df03286ac"]},{"id":"ITEM-2","itemData":{"DOI":"10.22059/jser.2024.374319.1395","author":[{"dropping-particle":"","family":"Das","given":"Subhra","non-dropping-particle":"","parse-names":false,"suffix":""}],"id":"ITEM-2","issue":"3","issued":{"date-parts":[["2024"]]},"page":"1981-1993","title":"Journal of Solar Energy Research ( JSER ) Studying the Factors Affecting Performance of an Agri-voltaic Plant under 185kWp Conventional Ground Mounted Solar Photovoltaic Power plant in Gurugram , Haryana","type":"article-journal","volume":"9"},"uris":["http://www.mendeley.com/documents/?uuid=49e33f16-bd95-4a9b-9ed4-6b54d1193182"]}],"mendeley":{"formattedCitation":"[44], [45]","plainTextFormattedCitation":"[44], [45]","previouslyFormattedCitation":"[44], [45]"},"properties":{"noteIndex":0},"schema":"https://github.com/citation-style-language/schema/raw/master/csl-citation.json"}</w:instrText>
      </w:r>
      <w:r w:rsidRPr="005D0D46">
        <w:fldChar w:fldCharType="separate"/>
      </w:r>
      <w:r w:rsidRPr="005D0D46">
        <w:rPr>
          <w:noProof/>
        </w:rPr>
        <w:t>[44], [45]</w:t>
      </w:r>
      <w:r w:rsidRPr="005D0D46">
        <w:fldChar w:fldCharType="end"/>
      </w:r>
      <w:r w:rsidRPr="005D0D46">
        <w:t xml:space="preserve">. Solar power systems are also highly scalable, allowing for small-scale home installations as well as large-scale industrial applications. In rural areas that lack access to traditional power grids, solar energy provides a reliable and independent source of electricity, improving living standards and promoting economic development. This adaptability makes solar energy a key component in </w:t>
      </w:r>
      <w:r w:rsidRPr="005D0D46">
        <w:lastRenderedPageBreak/>
        <w:t>the global shift towards renewable energy, enabling access to clean electricity in diverse environments</w:t>
      </w:r>
      <w:r w:rsidRPr="005D0D46">
        <w:fldChar w:fldCharType="begin" w:fldLock="1"/>
      </w:r>
      <w:r w:rsidR="005D0D46" w:rsidRPr="005D0D46">
        <w:instrText>ADDIN CSL_CITATION {"citationItems":[{"id":"ITEM-1","itemData":{"DOI":"10.47392/irjash.2021.244","abstract":"Energy is important in part of life and life cannot imaging without electricity. Due to environmental pollution, traditional thermal energy such as coal, oil power stations are planned to be reduced. Considering the demand, lot of research is started on renewable energy for commercial as well home applications. When it comes to renewable energy, solar energy is easier to harvest when compared to renewable energy. In this study, a different source of energy is studied and depth study related to solar energy. It is discussed how the energy is created from the source, SUN. Method of harvesting solar energy and different kind of solar panels are discussed. There is also a comparison for each panel and special features of each kind of panel are discussed.","author":[{"dropping-particle":"","family":"Elangovan","given":"Muniyandy","non-dropping-particle":"","parse-names":false,"suffix":""},{"dropping-particle":"","family":"P","given":"Dilli Babu","non-dropping-particle":"","parse-names":false,"suffix":""},{"dropping-particle":"","family":"T","given":"Balaji","non-dropping-particle":"","parse-names":false,"suffix":""}],"container-title":"International Research Journal on Advanced Science Hub","id":"ITEM-1","issue":"Special Issue 9S","issued":{"date-parts":[["2021"]]},"page":"23-28","title":"Study of Solar Energy and Future Needs","type":"article-journal","volume":"3"},"uris":["http://www.mendeley.com/documents/?uuid=ed844590-d391-4cab-979c-6c27960e553f"]},{"id":"ITEM-2","itemData":{"DOI":"10.51646/jsesd.v13i2.202","ISSN":"24146013","abstract":"Over the past decade, transportation electrification has emerged as a pivotal focus of the article. Electric vehicles (EVs) have progressively gained traction in the market, displacing conventional internal combustion engine vehicles. This surge in EV popularity has led to a corresponding increase in the number of charging stations, thereby significantly influencing the power grid (PG). Various charging strategies and grid integration approaches are being devised to mitigate the potential negative impacts of EV charging while optimizing the advantages of integrating EVs with the grid. This paper provides a comprehensive overview of the current state of the EV market, standards, charging infrastructure, and the PG's response to the impact of EV charging. The article provides a comprehensive assessment of how forthcoming advancements in EV technology, including connected vehicles, autonomous driving, and shared mobility, will intricately influence the integration of EVs with the PG. Ultimately, the article concludes by meticulously analyzing and summarizing both the challenges and recommendations pertinent to the prospective expansion of EV charging infrastructure and grid integration. The proliferation of venture capital investments in nascent start-up ventures specializing in EV and battery technologies has experienced a pronounced surge, reaching an impressive sum of nearly USD 2.1 billion in 2022. This notable increase represents a substantial uptick of 30% compared to the figures recorded in 2021. Furthermore, these investments have been directed towards two key areas: advancements in battery technology and the acquisition of critical minerals. This discernible shift in investment trends underscores the growing recognition of the strategic importance and potential trends underscores the growing recognition of the strategic importance and potential profitability associated with innovations in EV and battery technologies. In 2022, global expenditures on EVs surpassed USD 425 billion, marking a substantial 50% increase compared to the previous year, 2021. Remarkably, a mere 10% of these expenditures can be attributed to governmental support, with the bulk stemming from consumer investments.","author":[{"dropping-particle":"","family":"Şimşir","given":"Mehmet","non-dropping-particle":"","parse-names":false,"suffix":""},{"dropping-particle":"","family":"Ghayth","given":"Abdullah","non-dropping-particle":"","parse-names":false,"suffix":""}],"container-title":"Solar Energy and Sustainable Development","id":"ITEM-2","issue":"2","issued":{"date-parts":[["2024"]]},"page":"1-17","title":"Global Trends in Electric Vehicle Battery Efficiency and Impact on Sustainable Grid","type":"article-journal","volume":"13"},"uris":["http://www.mendeley.com/documents/?uuid=11003deb-8ba7-41c3-8a17-ea10a35ac5c0"]},{"id":"ITEM-3","itemData":{"DOI":"10.51646/jsesd.v13i2.230","ISSN":"2411-9636","abstract":"This study focuses on the thermal performance simulation of the CSERS administrative building. It proposed the integration of shading elements on the south façade of the building to enhance thermal comfort for office occupants. These shading elements incorporate photovoltaic cells, displaying the potential of utilizing photovoltaic in external shading devices. The main objective of this approach is effectively address issues related to high internal temperatures and excessive solar radiation exposure. Furthermore, it ensures the preservation of key functions of the building envelope, such as thermal insulation, provision of natural lighting, and prevention of internal thermal glare. Comparative analysis is conducted between the building equipped with shading devices and the one without, with a focus on measuring the total electrical energy generated by the photovoltaic panels. Simulation programs such as SketchUp and EnergyPlus are utilized for this purpose. The results of the simulations reveal that strategically designed shading on south-facing windows leads to 17.15% reduction in annual heat gains transmitted to the building. In addition, the integration of photovoltaic shading devices demonstrates outstanding performance characteristics, contributing a productive capacity of around 5916.388 MW/h to the building. This integration effectively harnesses solar energy to improve the indoor environment of the building.","author":[{"dropping-particle":"","family":"Aboud","given":"Nesreen","non-dropping-particle":"","parse-names":false,"suffix":""}],"container-title":"Solar Energy and Sustainable Development Journal","id":"ITEM-3","issue":"2","issued":{"date-parts":[["2024"]]},"page":"83-101","title":"Integration of Photovoltaic Cells in Building Shading Devices:","type":"article-journal","volume":"13"},"uris":["http://www.mendeley.com/documents/?uuid=d9804ecd-f16e-4e72-9e4a-b1360d3e6601"]}],"mendeley":{"formattedCitation":"[46], [47], [48]","plainTextFormattedCitation":"[46], [47], [48]","previouslyFormattedCitation":"[46]–[48]"},"properties":{"noteIndex":0},"schema":"https://github.com/citation-style-language/schema/raw/master/csl-citation.json"}</w:instrText>
      </w:r>
      <w:r w:rsidRPr="005D0D46">
        <w:fldChar w:fldCharType="separate"/>
      </w:r>
      <w:r w:rsidR="005D0D46" w:rsidRPr="005D0D46">
        <w:rPr>
          <w:noProof/>
        </w:rPr>
        <w:t>[46], [47], [48]</w:t>
      </w:r>
      <w:r w:rsidRPr="005D0D46">
        <w:fldChar w:fldCharType="end"/>
      </w:r>
      <w:r w:rsidRPr="005D0D46">
        <w:t>.</w:t>
      </w:r>
    </w:p>
    <w:p w:rsidR="00B04874" w:rsidRPr="005D0D46" w:rsidRDefault="00B04874" w:rsidP="00B04874">
      <w:pPr>
        <w:pStyle w:val="NormalWeb"/>
        <w:jc w:val="both"/>
      </w:pPr>
      <w:r w:rsidRPr="005D0D46">
        <w:t>Within this evolving solar landscape, Dye-Sensitized Solar Cells (DSSCs) which is the third generation solar cell offer additional unique advantages that further enhance solar energy’s versatility, especially in situations where traditional silicon-based photovoltaics may be less practical</w:t>
      </w:r>
      <w:r w:rsidRPr="005D0D46">
        <w:fldChar w:fldCharType="begin" w:fldLock="1"/>
      </w:r>
      <w:r w:rsidR="005D0D46" w:rsidRPr="005D0D46">
        <w:instrText>ADDIN CSL_CITATION {"citationItems":[{"id":"ITEM-1","itemData":{"DOI":"10.1016/j.solener.2024.112850","ISSN":"0038092X","abstract":"The optimization of the photoanode in dye-sensitized solar cells (DSSCs) is pivotal for enhancing efficiency. The exploration of modifications in TiO2-based nanomaterials has captivated the scientific community, presenting a myriad of possibilities. This comprehensive review aims to meticulously examine the intricate nuances of the photoanode, a cornerstone within DSSCs. It delves into the profound impacts of morphological modifications of TiO2 and the integration of cutting-edge materials into its structure as the photoanode in DSSCs, significantly shaping their performance metrics. Furthermore, it scrutinizes the utilization of one-dimensional nanostructured TiO2 and advanced nanocomposite photoanodes in DSSCs, methodically assessing their multifaceted implications for the overall performance and efficiency. The synergistic combination of nanocomposite TiO2 and one-dimensional nanostructured TiO2 in a photoanode presents a promising solution for advancing DSSCs technology. This approach offers versatility in tuning optical, electronic, and structural properties to meet specific requirements of DSSCs applications, making it an ideal candidate for enhancing DSSCs performance.","author":[{"dropping-particle":"","family":"Lana","given":"Gbemiga Matthias","non-dropping-particle":"","parse-names":false,"suffix":""},{"dropping-particle":"","family":"Bello","given":"Ismaila Taiwo","non-dropping-particle":"","parse-names":false,"suffix":""},{"dropping-particle":"","family":"Adedokun","given":"Omonike Mary","non-dropping-particle":"","parse-names":false,"suffix":""},{"dropping-particle":"","family":"Adenigba","given":"Victoria Olaide","non-dropping-particle":"","parse-names":false,"suffix":""},{"dropping-particle":"","family":"Jubu","given":"Peverga Rex","non-dropping-particle":"","parse-names":false,"suffix":""},{"dropping-particle":"","family":"Adedokun","given":"Oluwaseun","non-dropping-particle":"","parse-names":false,"suffix":""},{"dropping-particle":"","family":"Sanusi","given":"Yekinni Kolawole","non-dropping-particle":"","parse-names":false,"suffix":""},{"dropping-particle":"","family":"Dhlamini","given":"Mokhotjwa Simon","non-dropping-particle":"","parse-names":false,"suffix":""},{"dropping-particle":"","family":"Awodugba","given":"Ayodeji Oladiran","non-dropping-particle":"","parse-names":false,"suffix":""}],"container-title":"Solar Energy","id":"ITEM-1","issue":"July","issued":{"date-parts":[["2024"]]},"page":"112850","publisher":"Elsevier Ltd","title":"One-Dimensional TiO2 Nanocomposite-based Photoanode for Dye-Sensitized solar Cells: A review","type":"article-journal","volume":"279"},"uris":["http://www.mendeley.com/documents/?uuid=22d37989-2847-4683-899c-96e69760d961"]}],"mendeley":{"formattedCitation":"[49]","plainTextFormattedCitation":"[49]","previouslyFormattedCitation":"[49]"},"properties":{"noteIndex":0},"schema":"https://github.com/citation-style-language/schema/raw/master/csl-citation.json"}</w:instrText>
      </w:r>
      <w:r w:rsidRPr="005D0D46">
        <w:fldChar w:fldCharType="separate"/>
      </w:r>
      <w:r w:rsidRPr="005D0D46">
        <w:rPr>
          <w:noProof/>
        </w:rPr>
        <w:t>[49]</w:t>
      </w:r>
      <w:r w:rsidRPr="005D0D46">
        <w:fldChar w:fldCharType="end"/>
      </w:r>
      <w:r w:rsidRPr="005D0D46">
        <w:t>. One of the primary benefits of DSSCs is their ability to generate electricity even in low-light conditions, such as on cloudy days or in indoor environments, broadening the range of locations where solar energy can be harnessed</w:t>
      </w:r>
      <w:r w:rsidRPr="005D0D46">
        <w:fldChar w:fldCharType="begin" w:fldLock="1"/>
      </w:r>
      <w:r w:rsidR="005D0D46" w:rsidRPr="005D0D46">
        <w:instrText>ADDIN CSL_CITATION {"citationItems":[{"id":"ITEM-1","itemData":{"DOI":"10.1007/s43994-024-00136-y","ISBN":"0123456789","ISSN":"16588185","abstract":"Dye-sensitized solar cells (DSSCs) have been proposed as the most important third generation photovoltaic devices owing to their low fabrication cost, design flexibility, having low hazard to the environment and ease of construction. Tandem DSSCs (T-DSSC) were said to possess properties of its sensitized photoanode and sensitized photocathode in terms of the power conversion efficiency (PCE) parameters. With less studies on the fabrication of simple a flexible tandem DSSC, this work aims at filling this gap as well as showing the influence of one of the main factors that affect the performance of such a device. In this paper, TiO2 and NiO layers were prepared by blading method, sensitized separately, then sandwiched together. The fabricated device produced short circuit current, open circuit voltage and power conversion efficiency of 0.138 mA.cm−2, 0.942 V and 0.063%, respectively. This simple T-DSSC produced a high photovoltage and showed that the photocurrent produced by each photoelectrode should be identical. This match is to overcome the possible hump in the device performance.","author":[{"dropping-particle":"","family":"Alessa","given":"Hussain","non-dropping-particle":"","parse-names":false,"suffix":""},{"dropping-particle":"","family":"Wijayantha","given":"K G U","non-dropping-particle":"","parse-names":false,"suffix":""}],"container-title":"Journal of Umm Al-Qura University for Applied Sciences","id":"ITEM-1","issue":"0123456789","issued":{"date-parts":[["2024"]]},"publisher":"Springer International Publishing","title":"A very simple flexible tandem dye-sensitized solar cell","type":"article-journal"},"uris":["http://www.mendeley.com/documents/?uuid=afde7545-096d-4750-a560-38b5e526cae2"]}],"mendeley":{"formattedCitation":"[50]","plainTextFormattedCitation":"[50]","previouslyFormattedCitation":"[50]"},"properties":{"noteIndex":0},"schema":"https://github.com/citation-style-language/schema/raw/master/csl-citation.json"}</w:instrText>
      </w:r>
      <w:r w:rsidRPr="005D0D46">
        <w:fldChar w:fldCharType="separate"/>
      </w:r>
      <w:r w:rsidRPr="005D0D46">
        <w:rPr>
          <w:noProof/>
        </w:rPr>
        <w:t>[50]</w:t>
      </w:r>
      <w:r w:rsidRPr="005D0D46">
        <w:fldChar w:fldCharType="end"/>
      </w:r>
      <w:r w:rsidRPr="005D0D46">
        <w:t>. Additionally, DSSCs have lower production costs since they use inexpensive materials like titanium dioxide and organic dyes, unlike the costly and energy-intensive silicon required for conventional solar cells. This cost-effectiveness could expand solar power’s accessibility to a wider range of applications, especially in regions with limited financial resources</w:t>
      </w:r>
      <w:r w:rsidRPr="005D0D46">
        <w:fldChar w:fldCharType="begin" w:fldLock="1"/>
      </w:r>
      <w:r w:rsidR="005D0D46" w:rsidRPr="005D0D46">
        <w:instrText>ADDIN CSL_CITATION {"citationItems":[{"id":"ITEM-1","itemData":{"DOI":"10.12911/22998993/192896","ISSN":"22998993","abstract":"Dye-sensitized solar cells (DSSCs) provide a promising alternative to traditional solar technologies, as they offer a unique mix of cost-effectiveness, adaptability, and the possibility of achieving high efficiency. This study aims to investigate the effect of SiO2 purity obtained from coal fly ash on the photoelectric performance of DSSCs. The study focuses on varying the purity of extracted SiO2 from coal fly ash as a counter-electrode material and examining its impact on the efficiency of DSSCs. The efficiency of DSSCs was assessed by evaluating the performance of several various SiO2 purity materials for counter-electrode materials. The performance testing of DSSCs revealed that the counter electrode material, consisting of artificial SiO2 with a purity of 99.9%, achieved the highest efficiency of 0.0113%. Subsequently, DSSCs were fabricated using counter-electrode materials derived from coal fly ash with a purity of 52.91%. These DSSCs demonstrated an efficiency of 0.0076%. DSSCs utilizing SiO2 with a purity of 91.20% exhibited an efficiency of 0.0062%. Dye-sensitized solar cells utilizing a counter electrode material composed of SiO2 with a purity level of 72.54% demonstrated an efficiency of 0.0061%. The results showed that the level of SiO2 purity obtained from coal fly ash has a substantial impact on the photoelectric performance of DSSCs, since higher purity of SiO2 is associated with improved efficiency.","author":[{"dropping-particle":"","family":"Pratiwi","given":"Mitha","non-dropping-particle":"","parse-names":false,"suffix":""},{"dropping-particle":"","family":"Kalsum","given":"Leila","non-dropping-particle":"","parse-names":false,"suffix":""},{"dropping-particle":"","family":"Rusdianasari","given":"","non-dropping-particle":"","parse-names":false,"suffix":""}],"container-title":"Journal of Ecological Engineering","id":"ITEM-1","issue":"11","issued":{"date-parts":[["2024"]]},"page":"210-220","title":"Revolutionizing Dye Sensitized Solar Cells – Impact of Silicon Dioxide Purity Derived from Coal Fly Ash for Enhanced Photoelectric Performance","type":"article-journal","volume":"25"},"uris":["http://www.mendeley.com/documents/?uuid=4fe4557f-d20d-4938-a3ec-e7d5010389f0"]}],"mendeley":{"formattedCitation":"[51]","plainTextFormattedCitation":"[51]","previouslyFormattedCitation":"[51]"},"properties":{"noteIndex":0},"schema":"https://github.com/citation-style-language/schema/raw/master/csl-citation.json"}</w:instrText>
      </w:r>
      <w:r w:rsidRPr="005D0D46">
        <w:fldChar w:fldCharType="separate"/>
      </w:r>
      <w:r w:rsidRPr="005D0D46">
        <w:rPr>
          <w:noProof/>
        </w:rPr>
        <w:t>[51]</w:t>
      </w:r>
      <w:r w:rsidRPr="005D0D46">
        <w:fldChar w:fldCharType="end"/>
      </w:r>
      <w:r w:rsidRPr="005D0D46">
        <w:t>. Together, both traditional solar technologies and DSSCs are paving the way for more inclusive, adaptable, and affordable renewable energy solutions worldwide</w:t>
      </w:r>
      <w:r w:rsidRPr="005D0D46">
        <w:fldChar w:fldCharType="begin" w:fldLock="1"/>
      </w:r>
      <w:r w:rsidR="005D0D46" w:rsidRPr="005D0D46">
        <w:instrText>ADDIN CSL_CITATION {"citationItems":[{"id":"ITEM-1","itemData":{"DOI":"10.1016/j.solener.2020.07.028","ISSN":"0038092X","abstract":"Energy crisis is the world major concern due to the rapid depletion of fossil fuel sources and its contribution to climate change. Among the solution in the clean and renewable energy sector is by employing one of the third-generation solar cell technologies known as a dye-sensitized solar cell (DSSC). The advantages of it include low cost, simple fabrication works, good performance at low illumination level and provide multi-color options of dyes either synthetic or natural dyes. Although the efficiency of DSSCs still low compared to the silicon or thin film-based solar cells, the performance of DSSCs can be improved by enhancing the dye part. The dye is one of the main components that influence the cell's performance whereby the implementation of the natural dyes is a promising way since natural sources are abundant, easy extraction processes and involve environmentally friendly energy concepts. However, the detailed mechanism of the charge transfer processes occurring inside the DSSC based natural dyes is still limited. Electrochemical impedance spectroscopy (EIS) analysis gave an enormous benefit in analyzing these mechanisms. It has been widely employed in the DSSC work to describe the relationship between the cell's performance, architectures and novel materials being used. This review aims to explore the electron transport properties that used the EIS concept and application. A brief introduction of EIS will be given, followed by a review of its application in the TiO2-DSSCs based natural dyes. Finally, a brief discussion of future research directions and recommendations on this topic will be presented.","author":[{"dropping-particle":"","family":"Omar","given":"Azimah","non-dropping-particle":"","parse-names":false,"suffix":""},{"dropping-particle":"","family":"Ali","given":"Mohd Syukri","non-dropping-particle":"","parse-names":false,"suffix":""},{"dropping-particle":"","family":"Abd Rahim","given":"Nasrudin","non-dropping-particle":"","parse-names":false,"suffix":""}],"container-title":"Solar Energy","id":"ITEM-1","issue":"July","issued":{"date-parts":[["2020"]]},"page":"1088-1121","publisher":"Elsevier","title":"Electron transport properties analysis of titanium dioxide dye-sensitized solar cells (TiO2-DSSCs) based natural dyes using electrochemical impedance spectroscopy concept: A review","type":"article-journal","volume":"207"},"uris":["http://www.mendeley.com/documents/?uuid=bc382ca5-b1a0-4e07-a571-e9173543cdfb"]},{"id":"ITEM-2","itemData":{"DOI":"10.12911/22998993/192896","ISSN":"22998993","abstract":"Dye-sensitized solar cells (DSSCs) provide a promising alternative to traditional solar technologies, as they offer a unique mix of cost-effectiveness, adaptability, and the possibility of achieving high efficiency. This study aims to investigate the effect of SiO2 purity obtained from coal fly ash on the photoelectric performance of DSSCs. The study focuses on varying the purity of extracted SiO2 from coal fly ash as a counter-electrode material and examining its impact on the efficiency of DSSCs. The efficiency of DSSCs was assessed by evaluating the performance of several various SiO2 purity materials for counter-electrode materials. The performance testing of DSSCs revealed that the counter electrode material, consisting of artificial SiO2 with a purity of 99.9%, achieved the highest efficiency of 0.0113%. Subsequently, DSSCs were fabricated using counter-electrode materials derived from coal fly ash with a purity of 52.91%. These DSSCs demonstrated an efficiency of 0.0076%. DSSCs utilizing SiO2 with a purity of 91.20% exhibited an efficiency of 0.0062%. Dye-sensitized solar cells utilizing a counter electrode material composed of SiO2 with a purity level of 72.54% demonstrated an efficiency of 0.0061%. The results showed that the level of SiO2 purity obtained from coal fly ash has a substantial impact on the photoelectric performance of DSSCs, since higher purity of SiO2 is associated with improved efficiency.","author":[{"dropping-particle":"","family":"Pratiwi","given":"Mitha","non-dropping-particle":"","parse-names":false,"suffix":""},{"dropping-particle":"","family":"Kalsum","given":"Leila","non-dropping-particle":"","parse-names":false,"suffix":""},{"dropping-particle":"","family":"Rusdianasari","given":"","non-dropping-particle":"","parse-names":false,"suffix":""}],"container-title":"Journal of Ecological Engineering","id":"ITEM-2","issue":"11","issued":{"date-parts":[["2024"]]},"page":"210-220","title":"Revolutionizing Dye Sensitized Solar Cells – Impact of Silicon Dioxide Purity Derived from Coal Fly Ash for Enhanced Photoelectric Performance","type":"article-journal","volume":"25"},"uris":["http://www.mendeley.com/documents/?uuid=4fe4557f-d20d-4938-a3ec-e7d5010389f0"]}],"mendeley":{"formattedCitation":"[51], [52]","plainTextFormattedCitation":"[51], [52]","previouslyFormattedCitation":"[51], [52]"},"properties":{"noteIndex":0},"schema":"https://github.com/citation-style-language/schema/raw/master/csl-citation.json"}</w:instrText>
      </w:r>
      <w:r w:rsidRPr="005D0D46">
        <w:fldChar w:fldCharType="separate"/>
      </w:r>
      <w:r w:rsidRPr="005D0D46">
        <w:rPr>
          <w:noProof/>
        </w:rPr>
        <w:t>[51], [52]</w:t>
      </w:r>
      <w:r w:rsidRPr="005D0D46">
        <w:fldChar w:fldCharType="end"/>
      </w:r>
      <w:r w:rsidRPr="005D0D46">
        <w:t>.</w:t>
      </w:r>
    </w:p>
    <w:p w:rsidR="00B04874" w:rsidRPr="005D0D46" w:rsidRDefault="00B04874" w:rsidP="00B04874">
      <w:pPr>
        <w:pStyle w:val="NormalWeb"/>
        <w:jc w:val="both"/>
      </w:pPr>
      <w:r w:rsidRPr="005D0D46">
        <w:t>DSSCs are also flexible, allowing them to be integrated into a wide variety of surfaces, including curved or irregular shapes, unlike rigid silicon panels. This opens up new possibilities for solar energy in building-integrated photovoltaics (BIPV), such as transparent solar windows, and even wearable electronics</w:t>
      </w:r>
      <w:r w:rsidRPr="005D0D46">
        <w:fldChar w:fldCharType="begin" w:fldLock="1"/>
      </w:r>
      <w:r w:rsidR="005D0D46" w:rsidRPr="005D0D46">
        <w:instrText>ADDIN CSL_CITATION {"citationItems":[{"id":"ITEM-1","itemData":{"DOI":"10.1021/acs.chemrev.8b00632","ISSN":"15206890","PMID":"31013076","abstract":"Dye-sensitized solar cells (DSCs) are a next-generation photovoltaic technology, whose natural transparency and good photovoltaic output under ambient light conditions afford them niche applications in solar-powered windows and interior design for energy-sustainable buildings. Their ability to be fabricated on flexible substrates, or as fibers, also makes them attractive as passive energy harvesters in wearable devices and textiles. Cosensitization has emerged as a method that affords efficiency gains in DSCs, being most celebrated via its role in nudging power conversion efficiencies of DSCs to reach world-record values; yet, cosensitization has a much wider potential for applications, as this review will show. Cosensitization is a chemical fabrication method that produces DSC working electrodes that contain two or more different dyes with complementary optical absorption characteristics. Dye combinations that collectively afford a panchromatic absorption spectrum emulating that of the solar emission spectrum are ideal, given that such combinations use all available sunlight. This review classifies existing cosensitization efforts into seven distinct ways that dyes have been combined in order to generate panchromatic DSCs. Seven cognate molecular-engineering strategies for cosensitization are thereby developed, which tailor optical absorption toward optimal DSC-device function.","author":[{"dropping-particle":"","family":"Cole","given":"Jacqueline M","non-dropping-particle":"","parse-names":false,"suffix":""},{"dropping-particle":"","family":"Pepe","given":"Giulio","non-dropping-particle":"","parse-names":false,"suffix":""},{"dropping-particle":"","family":"Bahri","given":"Othman K","non-dropping-particle":"Al","parse-names":false,"suffix":""},{"dropping-particle":"","family":"Cooper","given":"Christopher B","non-dropping-particle":"","parse-names":false,"suffix":""}],"container-title":"Chemical Reviews","id":"ITEM-1","issue":"12","issued":{"date-parts":[["2019"]]},"page":"7279-7327","publisher":"American Chemical Society","title":"Cosensitization in Dye-Sensitized Solar Cells","type":"article-journal","volume":"119"},"uris":["http://www.mendeley.com/documents/?uuid=36d0c10f-d0e5-4886-bccf-bfd6f523580c"]}],"mendeley":{"formattedCitation":"[53]","plainTextFormattedCitation":"[53]","previouslyFormattedCitation":"[53]"},"properties":{"noteIndex":0},"schema":"https://github.com/citation-style-language/schema/raw/master/csl-citation.json"}</w:instrText>
      </w:r>
      <w:r w:rsidRPr="005D0D46">
        <w:fldChar w:fldCharType="separate"/>
      </w:r>
      <w:r w:rsidRPr="005D0D46">
        <w:rPr>
          <w:noProof/>
        </w:rPr>
        <w:t>[53]</w:t>
      </w:r>
      <w:r w:rsidRPr="005D0D46">
        <w:fldChar w:fldCharType="end"/>
      </w:r>
      <w:r w:rsidRPr="005D0D46">
        <w:t>. Moreover, their aesthetic appeal, available in various colors and transparency levels, makes them suitable for architectural designs where appearance matters. Overall, DSSCs provide a practical, eco-friendly, and cost-effective solution for harnessing solar energy, particularly in specialized applications where conventional solar technologies may not be ideal</w:t>
      </w:r>
      <w:r w:rsidRPr="005D0D46">
        <w:fldChar w:fldCharType="begin" w:fldLock="1"/>
      </w:r>
      <w:r w:rsidR="005D0D46" w:rsidRPr="005D0D46">
        <w:instrText>ADDIN CSL_CITATION {"citationItems":[{"id":"ITEM-1","itemData":{"ISBN":"3240706334","author":[{"dropping-particle":"","family":"Salisu","given":"Bashir","non-dropping-particle":"","parse-names":false,"suffix":""},{"dropping-particle":"","family":"Khalil","given":"Abdurrahman Ibrahim","non-dropping-particle":"","parse-names":false,"suffix":""}],"id":"ITEM-1","issue":"1","issued":{"date-parts":[["2024"]]},"page":"38-51","title":"Development And Characterization Of Dye Sensitized Solar Cell ( DSSC ) Thin-Film Using Sorrel Leaves ( Zobo Leaves )","type":"article-journal","volume":"12"},"uris":["http://www.mendeley.com/documents/?uuid=a607bdd4-c664-4bd5-8a8f-5c9fe8e3c3c3"]}],"mendeley":{"formattedCitation":"[54]","plainTextFormattedCitation":"[54]","previouslyFormattedCitation":"[54]"},"properties":{"noteIndex":0},"schema":"https://github.com/citation-style-language/schema/raw/master/csl-citation.json"}</w:instrText>
      </w:r>
      <w:r w:rsidRPr="005D0D46">
        <w:fldChar w:fldCharType="separate"/>
      </w:r>
      <w:r w:rsidRPr="005D0D46">
        <w:rPr>
          <w:noProof/>
        </w:rPr>
        <w:t>[54]</w:t>
      </w:r>
      <w:r w:rsidRPr="005D0D46">
        <w:fldChar w:fldCharType="end"/>
      </w:r>
      <w:r w:rsidRPr="005D0D46">
        <w:t>.</w:t>
      </w:r>
    </w:p>
    <w:p w:rsidR="00B04874" w:rsidRPr="005D0D46" w:rsidRDefault="00B04874" w:rsidP="00B04874">
      <w:pPr>
        <w:pStyle w:val="NormalWeb"/>
        <w:jc w:val="both"/>
      </w:pPr>
      <w:r w:rsidRPr="005D0D46">
        <w:t>The working principle of Dye-Sensitized Solar Cells (DSSCs) is inspired by the process of photosynthesis in plants, where light is absorbed and converted into energy. DSSCs consist of a few key components: a transparent conductive electrode (typically made from materials like indium tin oxide), photoanode like TiO</w:t>
      </w:r>
      <w:r w:rsidRPr="005D0D46">
        <w:rPr>
          <w:vertAlign w:val="subscript"/>
        </w:rPr>
        <w:t>2</w:t>
      </w:r>
      <w:r w:rsidRPr="005D0D46">
        <w:t>, a sensitizing dye, an electrolyte, and a counter electrode</w:t>
      </w:r>
      <w:r w:rsidRPr="005D0D46">
        <w:fldChar w:fldCharType="begin" w:fldLock="1"/>
      </w:r>
      <w:r w:rsidR="005D0D46" w:rsidRPr="005D0D46">
        <w:instrText>ADDIN CSL_CITATION {"citationItems":[{"id":"ITEM-1","itemData":{"DOI":"10.1016/j.solener.2019.04.032","ISSN":"0038092X","abstract":"Dye-sensitized solar cells (DSSCs) have been more systematically studied for many years. All kinds of innovative design of photoanode materials have paved the way to improve the photoelectric conversion efficiency ($η$) of DSSCs. New technological advancements, like preparation of nano-TiO2 and surface modification, have had a positive effect on improving $η$ of DSSCs in recent years. The low-cost TiO2 become promising photoanode materials due to its strong adsorption capacity, not anti-light corrosion, good acid and alkali resistance and excellent biocompatibility. Excited dye molecules transfer electrons to the conduction band of the TiO2 and then to the external circuit through the TiO2 substrates. The photoelectron production, transfer, and output are related to TiO2, the dye/TiO2 interface and electrolyte/TiO2 interface. Among them, the loss of electrons is mainly due to I3− trapping electrons on the dye/TiO2 interface and electrolyte/TiO2 interface. Therefore, it is a very effective method for modifying the surface of TiO2 to reduce the loss of electrons during the process, thereby improving $η$ of DSSCs. This review studies the preparation of nano-TiO2 and surface modification, which have an effect on improving $η$ of DSSCs. At the same time, according to the development situation of DSSCs based on TiO2 photoanode, the common TiO2 modification methods are summarized to analyze the effects of different modification methods on DSSCs.","author":[{"dropping-particle":"","family":"Liu","given":"Qiang","non-dropping-particle":"","parse-names":false,"suffix":""},{"dropping-particle":"","family":"Wang","given":"Jinying","non-dropping-particle":"","parse-names":false,"suffix":""}],"container-title":"Solar Energy","id":"ITEM-1","issue":"April","issued":{"date-parts":[["2019"]]},"page":"454-465","title":"Dye-sensitized solar cells based on surficial TiO2 modification","type":"article-journal","volume":"184"},"uris":["http://www.mendeley.com/documents/?uuid=98d706f5-99e5-4b19-9e59-7b8635694d08"]}],"mendeley":{"formattedCitation":"[55]","plainTextFormattedCitation":"[55]","previouslyFormattedCitation":"[55]"},"properties":{"noteIndex":0},"schema":"https://github.com/citation-style-language/schema/raw/master/csl-citation.json"}</w:instrText>
      </w:r>
      <w:r w:rsidRPr="005D0D46">
        <w:fldChar w:fldCharType="separate"/>
      </w:r>
      <w:r w:rsidRPr="005D0D46">
        <w:rPr>
          <w:noProof/>
        </w:rPr>
        <w:t>[55]</w:t>
      </w:r>
      <w:r w:rsidRPr="005D0D46">
        <w:fldChar w:fldCharType="end"/>
      </w:r>
      <w:r w:rsidRPr="005D0D46">
        <w:t>. When sunlight hits the DSSC, the dye molecules, which are anchored to the TiO₂ layer, absorb photons from the light. This excites electrons within the dye, raising them to a higher energy level. These excited electrons are then transferred to the conduction band of the TiO₂ semiconductor and from there, they travel through the cell to an external circuit, creating an electric current</w:t>
      </w:r>
      <w:r w:rsidRPr="005D0D46">
        <w:fldChar w:fldCharType="begin" w:fldLock="1"/>
      </w:r>
      <w:r w:rsidR="005D0D46" w:rsidRPr="005D0D46">
        <w:instrText>ADDIN CSL_CITATION {"citationItems":[{"id":"ITEM-1","itemData":{"author":[{"dropping-particle":"","family":"Sharma","given":"Khushboo","non-dropping-particle":"","parse-names":false,"suffix":""},{"dropping-particle":"","family":"Sharma","given":"Vinay","non-dropping-particle":"","parse-names":false,"suffix":""},{"dropping-particle":"","family":"Sharma","given":"S S","non-dropping-particle":"","parse-names":false,"suffix":""}],"id":"ITEM-1","issued":{"date-parts":[["2018"]]},"publisher":"Nanoscale Research Letters","title":"Dye-Sensitized Solar Cells : Fundamentals and Current Status","type":"article-journal","volume":"6"},"uris":["http://www.mendeley.com/documents/?uuid=f35c4d23-f460-4097-8046-cd0c089b716f"]}],"mendeley":{"formattedCitation":"[56]","plainTextFormattedCitation":"[56]","previouslyFormattedCitation":"[56]"},"properties":{"noteIndex":0},"schema":"https://github.com/citation-style-language/schema/raw/master/csl-citation.json"}</w:instrText>
      </w:r>
      <w:r w:rsidRPr="005D0D46">
        <w:fldChar w:fldCharType="separate"/>
      </w:r>
      <w:r w:rsidRPr="005D0D46">
        <w:rPr>
          <w:noProof/>
        </w:rPr>
        <w:t>[56]</w:t>
      </w:r>
      <w:r w:rsidRPr="005D0D46">
        <w:fldChar w:fldCharType="end"/>
      </w:r>
      <w:r w:rsidRPr="005D0D46">
        <w:t>.</w:t>
      </w:r>
    </w:p>
    <w:p w:rsidR="00B04874" w:rsidRPr="005D0D46" w:rsidRDefault="00B04874" w:rsidP="00B04874">
      <w:pPr>
        <w:pStyle w:val="NormalWeb"/>
        <w:jc w:val="both"/>
      </w:pPr>
      <w:r w:rsidRPr="005D0D46">
        <w:t>Once the electrons have passed through the external circuit and generated power, they return to the counter electrode. The electrons are then reintroduced into the system through the electrolyte, which contains a redox couple (usually iodide/triiodide). This electrolyte helps regenerate the dye by supplying it with electrons, allowing the dye molecules to return to their original state and be ready to absorb more sunlight. The continuous flow of electrons through this process generates electricity</w:t>
      </w:r>
      <w:r w:rsidRPr="005D0D46">
        <w:fldChar w:fldCharType="begin" w:fldLock="1"/>
      </w:r>
      <w:r w:rsidR="005D0D46" w:rsidRPr="005D0D46">
        <w:instrText>ADDIN CSL_CITATION {"citationItems":[{"id":"ITEM-1","itemData":{"DOI":"10.9734/ajacr/2024/v15i2285","abstract":"Herein, we reviewed the main components of dye-sensitized solar cells (DSSCs) which are an emerging cheap and environmentally benign alternative for solar energy capture and conversion to electricity. The role of individual parts such as the semiconductor electrode, counter electrode, photosensitizer, electrolyte, and substrate and their contribution to the overall efficiency ($η$) of DSSCs are discussed. In addition, parameters such as short circuit current, open circuit voltage, and fill factor used to quantify the efficiency of DSSCs are addressed. The highest solar-to-electric energy conversion efficiency of 13 % has been achieved using titanium dioxide as a semiconductor electrode, a triiodide system as a redox couple, and platinum counter electrodes. Semiconductors are made up of materials such as glass, carbon, conductive polymers and other metal oxides have lower efficiencies (&lt; 8 %). In addition, synthetic photosensitizers especially ruthenium complexes have higher efficiencies (10-11 %) compared to natural dyes among which the highest efficiency (4.6 %) was achieved using chlorophyll. The performance of natural dyes based on efficiency of the DSSC is generally in the order: chlorophyll &gt; anthocyanins &gt; carotenoids that is highly attributed to their structure which not only dictates electron release and recombination but also attachment to other components. The DSSC performance is not fixed but rather tunable by variations in the components to achieve desired structural and electronic properties such as firm anchorage between the photosensitizer and the semiconductors, the reduction of the energy band gap by incorporation of other metal salts to extend the absorption range and use of additives that prevent electron recombination with the photosensitizer or any hindrances in the electrolyte redox reactions.","author":[{"dropping-particle":"","family":"Bbumba","given":"Simon","non-dropping-particle":"","parse-names":false,"suffix":""},{"dropping-particle":"","family":"Karume","given":"Ibrahim","non-dropping-particle":"","parse-names":false,"suffix":""},{"dropping-particle":"","family":"Kigozi","given":"Moses","non-dropping-particle":"","parse-names":false,"suffix":""},{"dropping-particle":"","family":"Oyege","given":"Ivan","non-dropping-particle":"","parse-names":false,"suffix":""},{"dropping-particle":"","family":"Ntale","given":"Muhammad","non-dropping-particle":"","parse-names":false,"suffix":""}],"container-title":"Asian Journal of Applied Chemistry Research","id":"ITEM-1","issue":"2","issued":{"date-parts":[["2024"]]},"page":"24-40","title":"How Components of Dye-sensitized Solar Cells Contribute to Efficient Solar Energy Capture","type":"article-journal","volume":"15"},"uris":["http://www.mendeley.com/documents/?uuid=873dff11-c368-4f9f-bbb4-fad44ad659e8"]},{"id":"ITEM-2","itemData":{"author":[{"dropping-particle":"","family":"Sharma","given":"Khushboo","non-dropping-particle":"","parse-names":false,"suffix":""},{"dropping-particle":"","family":"Sharma","given":"Vinay","non-dropping-particle":"","parse-names":false,"suffix":""},{"dropping-particle":"","family":"Sharma","given":"S S","non-dropping-particle":"","parse-names":false,"suffix":""}],"id":"ITEM-2","issued":{"date-parts":[["2018"]]},"publisher":"Nanoscale Research Letters","title":"Dye-Sensitized Solar Cells : Fundamentals and Current Status","type":"article-journal","volume":"6"},"uris":["http://www.mendeley.com/documents/?uuid=f35c4d23-f460-4097-8046-cd0c089b716f"]}],"mendeley":{"formattedCitation":"[56], [57]","plainTextFormattedCitation":"[56], [57]","previouslyFormattedCitation":"[56], [57]"},"properties":{"noteIndex":0},"schema":"https://github.com/citation-style-language/schema/raw/master/csl-citation.json"}</w:instrText>
      </w:r>
      <w:r w:rsidRPr="005D0D46">
        <w:fldChar w:fldCharType="separate"/>
      </w:r>
      <w:r w:rsidRPr="005D0D46">
        <w:rPr>
          <w:noProof/>
        </w:rPr>
        <w:t>[56], [57]</w:t>
      </w:r>
      <w:r w:rsidRPr="005D0D46">
        <w:fldChar w:fldCharType="end"/>
      </w:r>
      <w:r w:rsidRPr="005D0D46">
        <w:t>. The key advantage of DSSCs is their ability to function in low-light conditions, such as cloudy weather or indoor environments, making them highly versatile in comparison to traditional silicon-based solar cells</w:t>
      </w:r>
      <w:r w:rsidRPr="005D0D46">
        <w:fldChar w:fldCharType="begin" w:fldLock="1"/>
      </w:r>
      <w:r w:rsidR="005D0D46" w:rsidRPr="005D0D46">
        <w:instrText>ADDIN CSL_CITATION {"citationItems":[{"id":"ITEM-1","itemData":{"DOI":"10.1016/j.solener.2024.112850","ISSN":"0038092X","abstract":"The optimization of the photoanode in dye-sensitized solar cells (DSSCs) is pivotal for enhancing efficiency. The exploration of modifications in TiO2-based nanomaterials has captivated the scientific community, presenting a myriad of possibilities. This comprehensive review aims to meticulously examine the intricate nuances of the photoanode, a cornerstone within DSSCs. It delves into the profound impacts of morphological modifications of TiO2 and the integration of cutting-edge materials into its structure as the photoanode in DSSCs, significantly shaping their performance metrics. Furthermore, it scrutinizes the utilization of one-dimensional nanostructured TiO2 and advanced nanocomposite photoanodes in DSSCs, methodically assessing their multifaceted implications for the overall performance and efficiency. The synergistic combination of nanocomposite TiO2 and one-dimensional nanostructured TiO2 in a photoanode presents a promising solution for advancing DSSCs technology. This approach offers versatility in tuning optical, electronic, and structural properties to meet specific requirements of DSSCs applications, making it an ideal candidate for enhancing DSSCs performance.","author":[{"dropping-particle":"","family":"Lana","given":"Gbemiga Matthias","non-dropping-particle":"","parse-names":false,"suffix":""},{"dropping-particle":"","family":"Bello","given":"Ismaila Taiwo","non-dropping-particle":"","parse-names":false,"suffix":""},{"dropping-particle":"","family":"Adedokun","given":"Omonike Mary","non-dropping-particle":"","parse-names":false,"suffix":""},{"dropping-particle":"","family":"Adenigba","given":"Victoria Olaide","non-dropping-particle":"","parse-names":false,"suffix":""},{"dropping-particle":"","family":"Jubu","given":"Peverga Rex","non-dropping-particle":"","parse-names":false,"suffix":""},{"dropping-particle":"","family":"Adedokun","given":"Oluwaseun","non-dropping-particle":"","parse-names":false,"suffix":""},{"dropping-particle":"","family":"Sanusi","given":"Yekinni Kolawole","non-dropping-particle":"","parse-names":false,"suffix":""},{"dropping-particle":"","family":"Dhlamini","given":"Mokhotjwa Simon","non-dropping-particle":"","parse-names":false,"suffix":""},{"dropping-particle":"","family":"Awodugba","given":"Ayodeji Oladiran","non-dropping-particle":"","parse-names":false,"suffix":""}],"container-title":"Solar Energy","id":"ITEM-1","issue":"July","issued":{"date-parts":[["2024"]]},"page":"112850","publisher":"Elsevier Ltd","title":"One-Dimensional TiO2 Nanocomposite-based Photoanode for Dye-Sensitized solar Cells: A review","type":"article-journal","volume":"279"},"uris":["http://www.mendeley.com/documents/?uuid=22d37989-2847-4683-899c-96e69760d961"]}],"mendeley":{"formattedCitation":"[49]","plainTextFormattedCitation":"[49]","previouslyFormattedCitation":"[49]"},"properties":{"noteIndex":0},"schema":"https://github.com/citation-style-language/schema/raw/master/csl-citation.json"}</w:instrText>
      </w:r>
      <w:r w:rsidRPr="005D0D46">
        <w:fldChar w:fldCharType="separate"/>
      </w:r>
      <w:r w:rsidRPr="005D0D46">
        <w:rPr>
          <w:noProof/>
        </w:rPr>
        <w:t>[49]</w:t>
      </w:r>
      <w:r w:rsidRPr="005D0D46">
        <w:fldChar w:fldCharType="end"/>
      </w:r>
      <w:r w:rsidRPr="005D0D46">
        <w:t>.</w:t>
      </w:r>
    </w:p>
    <w:p w:rsidR="00B04874" w:rsidRPr="005D0D46" w:rsidRDefault="00B04874" w:rsidP="00B04874">
      <w:pPr>
        <w:pStyle w:val="NormalWeb"/>
        <w:jc w:val="both"/>
      </w:pPr>
      <w:r w:rsidRPr="005D0D46">
        <w:t>Despite the numerous advantages of Dye-Sensitized Solar Cells (DSSCs), they also come with several notable disadvantages that limit their widespread adoption and efficiency compared to traditional silicon-based solar cells</w:t>
      </w:r>
      <w:r w:rsidRPr="005D0D46">
        <w:fldChar w:fldCharType="begin" w:fldLock="1"/>
      </w:r>
      <w:r w:rsidR="005D0D46" w:rsidRPr="005D0D46">
        <w:instrText>ADDIN CSL_CITATION {"citationItems":[{"id":"ITEM-1","itemData":{"DOI":"10.1007/s11082-024-06294-x","ISBN":"0123456789","ISSN":"1572817X","abstract":"This study employed soxhlet and ultrasonic methods to extract novel natural dyes from Rhamnus tinctoria seed, Rubia fruticosa fruits, and Pinus pinea bark, which were then used as sensitizers in dye-sensitized solar cells (DSSCs). XRD data showed that TiO2 in the photoanode layer was in the anatase phase. The produced DSSCs were assessed for photovoltaic performance and electrochemical charge transfer while sensitizing dyes were characterized using UV–vis spectroscopy and FTIR. Natural dyes leached with different extraction methods showed different absorption behaviors in the UV–vis region. FTIR results revealed the presence of both carbonyl and hydroxyl groups, which enhanced the interaction between the extracted dyes and the TiO2 thin film. All cells using sensitizers obtained by the Soxhlet method showed higher efficiency compared to the ultrasonic method. The highest cell performance (ɳ = 0.47%) was obtained with 0.71 V Voc, 0.92 mA/cm2 Jsc, and 0.72 FF for the sensitizer extracted from Rhamnus tinctoria seeds by the soxhlet method.","author":[{"dropping-particle":"","family":"Aslan","given":"Fehmi","non-dropping-particle":"","parse-names":false,"suffix":""}],"container-title":"Optical and Quantum Electronics","id":"ITEM-1","issue":"4","issued":{"date-parts":[["2024"]]},"page":"1-22","publisher":"Springer US","title":"New natural dyes extracted by ultrasonic and soxhlet method: Effect on dye-sensitized solar cell photovoltaic performance","type":"article-journal","volume":"56"},"uris":["http://www.mendeley.com/documents/?uuid=cc12ce38-9879-4c95-b632-43b6018b59b6"]}],"mendeley":{"formattedCitation":"[58]","plainTextFormattedCitation":"[58]","previouslyFormattedCitation":"[58]"},"properties":{"noteIndex":0},"schema":"https://github.com/citation-style-language/schema/raw/master/csl-citation.json"}</w:instrText>
      </w:r>
      <w:r w:rsidRPr="005D0D46">
        <w:fldChar w:fldCharType="separate"/>
      </w:r>
      <w:r w:rsidRPr="005D0D46">
        <w:rPr>
          <w:noProof/>
        </w:rPr>
        <w:t>[58]</w:t>
      </w:r>
      <w:r w:rsidRPr="005D0D46">
        <w:fldChar w:fldCharType="end"/>
      </w:r>
      <w:r w:rsidRPr="005D0D46">
        <w:t>. One of the primary challenges is their lower overall efficiency. Currently, the power conversion efficiency (PCE) of DSSCs is typically around 10-12%, whereas silicon-based solar panels can achieve efficiencies of up to 22%</w:t>
      </w:r>
      <w:r w:rsidRPr="005D0D46">
        <w:fldChar w:fldCharType="begin" w:fldLock="1"/>
      </w:r>
      <w:r w:rsidR="005D0D46" w:rsidRPr="005D0D46">
        <w:instrText>ADDIN CSL_CITATION {"citationItems":[{"id":"ITEM-1","itemData":{"DOI":"10.1038/s41598-024-66808-1","ISBN":"0123456789","ISSN":"20452322","PMID":"39030219","abstract":"For first time, new innovative ruthenium N3-Dye anchored with selenium (Se) and N3 dye anchored with sulphur atoms were synthesized in a good yield. Dyes are applied and evaluated in performance of dye sensitized solar cell. N3–Se dye showed superior photochemical&amp; electrochemical behavior and high rate electron transfer across anode surface than N3–S dye. The better optical and electrochemical activities would make Se-dye a candidate for applications in solar cells. Half life time of N3–S showed a single exponential decay with an average lifetime of 0.8 ns. For N3–Se dye, decay curve was fitted by sum two exponential functions with 75% and 25% counts have 2.5 ns and 30 ns respectively. Solar cells were fabricated and analyzed to determine their solar-to-electric conversion efficiency under standard AM 1.5 sunlight. Commercial N3 dyes showed current density (Jsc) of 17.813 mA cm−2, open circuit potential (Voc) of 0.678 V, filling factor (FF) of 0.607 and conversion efficiencies ($η$) of 7.3%. Corresponding values for N3–S dye, Jsc 11.2 mA cm−2, Voc 0.650 V, FF 0.681 and $η$ 5%. Se–N3 dye, showed Jsc = 6.670 mA cm−2, Voc = 0.6004 V, FF = 0.77 and $η$ = 3.09%. Long lifetime of N3–Se caused low practical performance.","author":[{"dropping-particle":"","family":"Fetouh","given":"H A","non-dropping-particle":"","parse-names":false,"suffix":""},{"dropping-particle":"","family":"Dissouky","given":"A E","non-dropping-particle":"","parse-names":false,"suffix":""},{"dropping-particle":"","family":"Salem","given":"H A","non-dropping-particle":"","parse-names":false,"suffix":""},{"dropping-particle":"","family":"Fathy","given":"M","non-dropping-particle":"","parse-names":false,"suffix":""},{"dropping-particle":"","family":"Anis","given":"B","non-dropping-particle":"","parse-names":false,"suffix":""},{"dropping-particle":"","family":"Hady Kashyout","given":"A E","non-dropping-particle":"","parse-names":false,"suffix":""}],"container-title":"Scientific Reports","id":"ITEM-1","issue":"1","issued":{"date-parts":[["2024"]]},"page":"1-13","publisher":"Nature Publishing Group UK","title":"Synthesis, characterization and evaluation of new alternative ruthenium complex for dye sensitized solar cells","type":"article-journal","volume":"14"},"uris":["http://www.mendeley.com/documents/?uuid=b140b2dc-f6bd-4a17-8f61-eb21153f4db1"]},{"id":"ITEM-2","itemData":{"DOI":"10.1016/j.egypro.2017.09.086","ISSN":"18766102","abstract":"In this contribution, we demonstrate a route for efficiencies exceeding 22% with n-type multicrystalline (mc) silicon solar cells based on the TOPCon cell concept featuring a boron-diffused front side emitter and a full-area passivating rear contact. By applying a \"high-performance\" (HP) crystallization process with an adapted seed structure in order to obtain an optimized grain boundary area fraction, we reduce recombination losses in the HP mc-Si material to a minimum. We discuss the electrical properties of the optimized n-type HP mc-Si, which features very low material-related efficiency losses of approximately 0.5%abs and, thus, enables an efficiency potential of 22.6% with regard to a cell limit of 23.1% of the TOPCon cell concept adapted for multicrystalline silicon. Results at the device level reveal a record efficiency of 21.9%, which is the highest efficiency reported for a multicrystalline silicon solar cell. Finally, we discuss the deviations between the predicted efficiency potential and the solar cell results.","author":[{"dropping-particle":"","family":"Schindler","given":"Florian","non-dropping-particle":"","parse-names":false,"suffix":""},{"dropping-particle":"","family":"Michl","given":"Bernhard","non-dropping-particle":"","parse-names":false,"suffix":""},{"dropping-particle":"","family":"Krenckel","given":"Patricia","non-dropping-particle":"","parse-names":false,"suffix":""},{"dropping-particle":"","family":"Riepe","given":"Stephan","non-dropping-particle":"","parse-names":false,"suffix":""},{"dropping-particle":"","family":"Benick","given":"Jan","non-dropping-particle":"","parse-names":false,"suffix":""},{"dropping-particle":"","family":"Müller","given":"Ralph","non-dropping-particle":"","parse-names":false,"suffix":""},{"dropping-particle":"","family":"Richter","given":"Armin","non-dropping-particle":"","parse-names":false,"suffix":""},{"dropping-particle":"","family":"Glunz","given":"Stefan W","non-dropping-particle":"","parse-names":false,"suffix":""},{"dropping-particle":"","family":"Schubert","given":"Martin C","non-dropping-particle":"","parse-names":false,"suffix":""}],"container-title":"Energy Procedia","id":"ITEM-2","issued":{"date-parts":[["2017"]]},"page":"777-780","publisher":"Elsevier B.V.","title":"How to achieve efficiencies exceeding 22% with multicrystalline n-type silicon solar cells","type":"article-journal","volume":"124"},"uris":["http://www.mendeley.com/documents/?uuid=da25bb95-209a-4315-9e00-bad369745838"]}],"mendeley":{"formattedCitation":"[59], [60]","plainTextFormattedCitation":"[59], [60]","previouslyFormattedCitation":"[59], [60]"},"properties":{"noteIndex":0},"schema":"https://github.com/citation-style-language/schema/raw/master/csl-citation.json"}</w:instrText>
      </w:r>
      <w:r w:rsidRPr="005D0D46">
        <w:fldChar w:fldCharType="separate"/>
      </w:r>
      <w:r w:rsidRPr="005D0D46">
        <w:rPr>
          <w:noProof/>
        </w:rPr>
        <w:t>[59], [60]</w:t>
      </w:r>
      <w:r w:rsidRPr="005D0D46">
        <w:fldChar w:fldCharType="end"/>
      </w:r>
      <w:r w:rsidRPr="005D0D46">
        <w:t xml:space="preserve">. This lower efficiency means that DSSCs may require more surface area to </w:t>
      </w:r>
      <w:r w:rsidRPr="005D0D46">
        <w:lastRenderedPageBreak/>
        <w:t>generate the same amount of electricity as silicon panels, making them less competitive in applications where space is limited.</w:t>
      </w:r>
    </w:p>
    <w:p w:rsidR="00B04874" w:rsidRPr="005D0D46" w:rsidRDefault="00B04874" w:rsidP="00B04874">
      <w:pPr>
        <w:pStyle w:val="NormalWeb"/>
        <w:jc w:val="both"/>
      </w:pPr>
      <w:r w:rsidRPr="005D0D46">
        <w:t>Another significant disadvantage is the stability and durability of DSSCs</w:t>
      </w:r>
      <w:r w:rsidRPr="005D0D46">
        <w:fldChar w:fldCharType="begin" w:fldLock="1"/>
      </w:r>
      <w:r w:rsidR="005D0D46" w:rsidRPr="005D0D46">
        <w:instrText>ADDIN CSL_CITATION {"citationItems":[{"id":"ITEM-1","itemData":{"DOI":"10.1016/j.solener.2020.06.115","ISSN":"0038092X","abstract":"The present paper constitutes one of the few comprehensive studies found in literature on the stability of dye-sensitized solar cells (DSSCs) under different accelerated ageing conditions. Specifically, the accelerated ageing tests involved isothermal ageing at high or low temperature, thermal shock cycling, hydrothermal ageing, and reverse biasing of conventional DSSCs, fabricated using mainly commercially available materials, prepared for DSSCs application. One-diode model was in all cases applied to the characteristic curve of the solar cells, as a simplified version of the general transmission line model used in electrochemical impedance spectroscopy, for the fast and straightforward analysis of the charge transport and back-reaction kinetics in the DSSCs. A semi-analytical model (residual property model (RPM)) that was previously developed by the last author, was also applied, for the first time to solar cells, to predict the degradation of DSSCs performance due to their accelerated ageing. The results showed that moisture, in combination with high temperature, is the most critical environmental factor that leads to the degradation of DSSCs performance. In all cases of accelerated ageing, the stability of the solar cells seemed to be highly dependent on degradation/desorption phenomena of the conventional hydrophilic ruthenium (N719) dye from the TiO2 anode. Finally, it is worth mentioning that the RPM accurately predicted the degradation of DSSCs performance in all cases of accelerated ageing. The present paper reveals a simple but powerful approach for routine evaluation and prediction of the stability of DSSCs and, hopefully, of other solar cell technologies under various accelerated ageing conditions.","author":[{"dropping-particle":"","family":"Chalkias","given":"D A","non-dropping-particle":"","parse-names":false,"suffix":""},{"dropping-particle":"","family":"Loizos","given":"D D","non-dropping-particle":"","parse-names":false,"suffix":""},{"dropping-particle":"","family":"Papanicolaou","given":"G C","non-dropping-particle":"","parse-names":false,"suffix":""}],"container-title":"Solar Energy","id":"ITEM-1","issue":"May","issued":{"date-parts":[["2020"]]},"page":"841-850","publisher":"Elsevier","title":"Evaluation and prediction of dye-sensitized solar cells stability under different accelerated ageing conditions","type":"article-journal","volume":"207"},"uris":["http://www.mendeley.com/documents/?uuid=b325bd89-82c3-4c5f-9e09-d21840404158"]},{"id":"ITEM-2","itemData":{"author":[{"dropping-particle":"","family":"Sharma","given":"Khushboo","non-dropping-particle":"","parse-names":false,"suffix":""},{"dropping-particle":"","family":"Sharma","given":"Vinay","non-dropping-particle":"","parse-names":false,"suffix":""},{"dropping-particle":"","family":"Sharma","given":"S S","non-dropping-particle":"","parse-names":false,"suffix":""}],"id":"ITEM-2","issued":{"date-parts":[["2018"]]},"publisher":"Nanoscale Research Letters","title":"Dye-Sensitized Solar Cells : Fundamentals and Current Status","type":"article-journal","volume":"6"},"uris":["http://www.mendeley.com/documents/?uuid=f35c4d23-f460-4097-8046-cd0c089b716f"]}],"mendeley":{"formattedCitation":"[56], [61]","plainTextFormattedCitation":"[56], [61]","previouslyFormattedCitation":"[56], [61]"},"properties":{"noteIndex":0},"schema":"https://github.com/citation-style-language/schema/raw/master/csl-citation.json"}</w:instrText>
      </w:r>
      <w:r w:rsidRPr="005D0D46">
        <w:fldChar w:fldCharType="separate"/>
      </w:r>
      <w:r w:rsidRPr="005D0D46">
        <w:rPr>
          <w:noProof/>
        </w:rPr>
        <w:t>[56], [61]</w:t>
      </w:r>
      <w:r w:rsidRPr="005D0D46">
        <w:fldChar w:fldCharType="end"/>
      </w:r>
      <w:r w:rsidRPr="005D0D46">
        <w:t>. The electrolyte used in these cells is typically liquid, which makes them prone to leakage, evaporation, or degradation over time, especially when exposed to high temperatures or prolonged sunlight</w:t>
      </w:r>
      <w:r w:rsidRPr="005D0D46">
        <w:fldChar w:fldCharType="begin" w:fldLock="1"/>
      </w:r>
      <w:r w:rsidR="005D0D46" w:rsidRPr="005D0D46">
        <w:instrText>ADDIN CSL_CITATION {"citationItems":[{"id":"ITEM-1","itemData":{"DOI":"10.1016/j.heliyon.2022.e11692","ISSN":"2405-8440","author":[{"dropping-particle":"","family":"Arjmand","given":"Faezeh","non-dropping-particle":"","parse-names":false,"suffix":""},{"dropping-particle":"","family":"Rashidi","given":"Zohreh","non-dropping-particle":"","parse-names":false,"suffix":""},{"dropping-particle":"","family":"G","given":"Hassan Fatemi E","non-dropping-particle":"","parse-names":false,"suffix":""}],"container-title":"Heliyon","id":"ITEM-1","issue":"May","issued":{"date-parts":[["2022"]]},"page":"e11692","publisher":"The Author(s)","title":"Heliyon Effect of dye complex structure on performance in DSSCs ; An experimental and theoretical study","type":"article-journal","volume":"8"},"uris":["http://www.mendeley.com/documents/?uuid=cf87bf0a-d6db-4c95-ba2f-9e8e5fa986be"]}],"mendeley":{"formattedCitation":"[62]","plainTextFormattedCitation":"[62]","previouslyFormattedCitation":"[62]"},"properties":{"noteIndex":0},"schema":"https://github.com/citation-style-language/schema/raw/master/csl-citation.json"}</w:instrText>
      </w:r>
      <w:r w:rsidRPr="005D0D46">
        <w:fldChar w:fldCharType="separate"/>
      </w:r>
      <w:r w:rsidRPr="005D0D46">
        <w:rPr>
          <w:noProof/>
        </w:rPr>
        <w:t>[62]</w:t>
      </w:r>
      <w:r w:rsidRPr="005D0D46">
        <w:fldChar w:fldCharType="end"/>
      </w:r>
      <w:r w:rsidRPr="005D0D46">
        <w:t>. This compromises the long-term performance of the cells</w:t>
      </w:r>
      <w:r w:rsidRPr="005D0D46">
        <w:fldChar w:fldCharType="begin" w:fldLock="1"/>
      </w:r>
      <w:r w:rsidR="005D0D46" w:rsidRPr="005D0D46">
        <w:instrText>ADDIN CSL_CITATION {"citationItems":[{"id":"ITEM-1","itemData":{"DOI":"10.1155/2012/902146","author":[{"dropping-particle":"","family":"Yang","given":"Ru-yuan","non-dropping-particle":"","parse-names":false,"suffix":""},{"dropping-particle":"","family":"Chen","given":"Huang-yu","non-dropping-particle":"","parse-names":false,"suffix":""},{"dropping-particle":"","family":"Lai","given":"Fu-der","non-dropping-particle":"","parse-names":false,"suffix":""}],"id":"ITEM-1","issued":{"date-parts":[["2012"]]},"page":"1-4","title":"Performance Degradation of Dye-Sensitized Solar Cells Induced by Electrolytes","type":"article-journal","volume":"2012"},"uris":["http://www.mendeley.com/documents/?uuid=8f5773a8-d2b3-4610-a23b-985fdb48c60d"]},{"id":"ITEM-2","itemData":{"ISBN":"9781467344449","author":[{"dropping-particle":"","family":"Lohrasbi","given":"Mehdi","non-dropping-particle":"","parse-names":false,"suffix":""},{"dropping-particle":"","family":"Pattanapanishsawat","given":"Piyapong","non-dropping-particle":"","parse-names":false,"suffix":""},{"dropping-particle":"","family":"Isenberg","given":"Mathew","non-dropping-particle":"","parse-names":false,"suffix":""},{"dropping-particle":"","family":"Chuang","given":"Steven S C","non-dropping-particle":"","parse-names":false,"suffix":""}],"id":"ITEM-2","issued":{"date-parts":[["2013"]]},"page":"9-12","title":"Degradation Study of Dye-Sensitized Solar Cells by Electrochemical Impedance and FTIR Spectroscopy","type":"article-journal"},"uris":["http://www.mendeley.com/documents/?uuid=090442c7-4667-4329-b05e-404391b88e12"]}],"mendeley":{"formattedCitation":"[63], [64]","plainTextFormattedCitation":"[63], [64]","previouslyFormattedCitation":"[63], [64]"},"properties":{"noteIndex":0},"schema":"https://github.com/citation-style-language/schema/raw/master/csl-citation.json"}</w:instrText>
      </w:r>
      <w:r w:rsidRPr="005D0D46">
        <w:fldChar w:fldCharType="separate"/>
      </w:r>
      <w:r w:rsidRPr="005D0D46">
        <w:rPr>
          <w:noProof/>
        </w:rPr>
        <w:t>[63], [64]</w:t>
      </w:r>
      <w:r w:rsidRPr="005D0D46">
        <w:fldChar w:fldCharType="end"/>
      </w:r>
      <w:r w:rsidRPr="005D0D46">
        <w:t>. Additionally, the use of some materials in the cells, such as the ruthenium-based dyes, while effective in light absorption, can be expensive and potentially toxic</w:t>
      </w:r>
      <w:r w:rsidRPr="005D0D46">
        <w:fldChar w:fldCharType="begin" w:fldLock="1"/>
      </w:r>
      <w:r w:rsidR="005D0D46" w:rsidRPr="005D0D46">
        <w:instrText>ADDIN CSL_CITATION {"citationItems":[{"id":"ITEM-1","itemData":{"author":[{"dropping-particle":"","family":"Noviantia","given":"Ressa Muhripah","non-dropping-particle":"","parse-names":false,"suffix":""},{"dropping-particle":"","family":"Nursamb","given":"Natalita Maulani","non-dropping-particle":"","parse-names":false,"suffix":""},{"dropping-particle":"","family":"Shobihb","given":"","non-dropping-particle":"","parse-names":false,"suffix":""},{"dropping-particle":"","family":"Hidayatb","given":"Jojo","non-dropping-particle":"","parse-names":false,"suffix":""},{"dropping-particle":"","family":"Soepriyantoa","given":"Syoni","non-dropping-particle":"","parse-names":false,"suffix":""}],"container-title":"Metalurgi","id":"ITEM-1","issued":{"date-parts":[["2023"]]},"page":"1-8","title":"THE ADDITION OF C, Zn-C, AND Sn-C ON ANATASE TITANIUM DIOXIDE (TiO2) FOR DYE-SENSITIZED SOLAR CELLS APPLICATION","type":"article-journal"},"uris":["http://www.mendeley.com/documents/?uuid=a239c1ec-e688-442b-aba9-aafd1db01a78"]},{"id":"ITEM-2","itemData":{"DOI":"10.1016/j.poly.2014.04.051","ISSN":"0277-5387","author":[{"dropping-particle":"","family":"Rees","given":"Thomas W","non-dropping-particle":"","parse-names":false,"suffix":""},{"dropping-particle":"","family":"Baranoff","given":"Etienne","non-dropping-particle":"","parse-names":false,"suffix":""}],"container-title":"POLYHEDRON","id":"ITEM-2","issue":"April","issued":{"date-parts":[["2014"]]},"publisher":"Elsevier Ltd","title":"Ruthenium complexes with tridentate ligands for dye-sensitized solar cells","type":"article-journal"},"uris":["http://www.mendeley.com/documents/?uuid=94034a6d-79d4-469f-844b-844b344a3fbe"]}],"mendeley":{"formattedCitation":"[65], [66]","plainTextFormattedCitation":"[65], [66]","previouslyFormattedCitation":"[65], [66]"},"properties":{"noteIndex":0},"schema":"https://github.com/citation-style-language/schema/raw/master/csl-citation.json"}</w:instrText>
      </w:r>
      <w:r w:rsidRPr="005D0D46">
        <w:fldChar w:fldCharType="separate"/>
      </w:r>
      <w:r w:rsidRPr="005D0D46">
        <w:rPr>
          <w:noProof/>
        </w:rPr>
        <w:t>[65], [66]</w:t>
      </w:r>
      <w:r w:rsidRPr="005D0D46">
        <w:fldChar w:fldCharType="end"/>
      </w:r>
      <w:r w:rsidRPr="005D0D46">
        <w:t>. These factors limit the practical lifespan and environmental sustainability of DSSCs. Therefore, the need for more research in this area is crucial, especially in developing more stable, efficient, and eco-friendly materials</w:t>
      </w:r>
      <w:r w:rsidRPr="005D0D46">
        <w:fldChar w:fldCharType="begin" w:fldLock="1"/>
      </w:r>
      <w:r w:rsidR="005D0D46" w:rsidRPr="005D0D46">
        <w:instrText>ADDIN CSL_CITATION {"citationItems":[{"id":"ITEM-1","itemData":{"author":[{"dropping-particle":"","family":"Abodunrin","given":"T J","non-dropping-particle":"","parse-names":false,"suffix":""},{"dropping-particle":"","family":"Akinyemi","given":"M L","non-dropping-particle":"","parse-names":false,"suffix":""},{"dropping-particle":"","family":"Boyo","given":"A O","non-dropping-particle":"","parse-names":false,"suffix":""},{"dropping-particle":"","family":"Olugbuyiro","given":"J A","non-dropping-particle":"","parse-names":false,"suffix":""},{"dropping-particle":"","family":"Abodunrin","given":"T J","non-dropping-particle":"","parse-names":false,"suffix":""},{"dropping-particle":"","family":"Akinyemi","given":"M L","non-dropping-particle":"","parse-names":false,"suffix":""},{"dropping-particle":"","family":"Boyo","given":"A O","non-dropping-particle":"","parse-names":false,"suffix":""},{"dropping-particle":"","family":"Photo","given":"J A Olugbuyiro","non-dropping-particle":"","parse-names":false,"suffix":""}],"id":"ITEM-1","issued":{"date-parts":[["2016"]]},"title":"Photo Degradation in Dye-Sensitized Solar Cells To cite this version : HAL Id : hal-01305934 Photo Degradation in Dye-Sensitized Solar Cells","type":"article-journal"},"uris":["http://www.mendeley.com/documents/?uuid=612a226a-93b3-4440-8d2b-37aa6a16b833"]}],"mendeley":{"formattedCitation":"[67]","plainTextFormattedCitation":"[67]","previouslyFormattedCitation":"[67]"},"properties":{"noteIndex":0},"schema":"https://github.com/citation-style-language/schema/raw/master/csl-citation.json"}</w:instrText>
      </w:r>
      <w:r w:rsidRPr="005D0D46">
        <w:fldChar w:fldCharType="separate"/>
      </w:r>
      <w:r w:rsidRPr="005D0D46">
        <w:rPr>
          <w:noProof/>
        </w:rPr>
        <w:t>[67]</w:t>
      </w:r>
      <w:r w:rsidRPr="005D0D46">
        <w:fldChar w:fldCharType="end"/>
      </w:r>
      <w:r w:rsidRPr="005D0D46">
        <w:t>.</w:t>
      </w:r>
    </w:p>
    <w:p w:rsidR="00B04874" w:rsidRPr="005D0D46" w:rsidRDefault="00B04874" w:rsidP="00B04874">
      <w:pPr>
        <w:pStyle w:val="NormalWeb"/>
        <w:jc w:val="both"/>
      </w:pPr>
      <w:r w:rsidRPr="005D0D46">
        <w:t>Further research on DSSCs is essential to address these challenges and improve the technology's viability for widespread use. A key focus of this review is to focus on the performance of new dyes, which play a critica</w:t>
      </w:r>
      <w:bookmarkStart w:id="0" w:name="_GoBack"/>
      <w:bookmarkEnd w:id="0"/>
      <w:r w:rsidRPr="005D0D46">
        <w:t>l role in the cell's ability to absorb sunlight and convert it into electrical energy</w:t>
      </w:r>
      <w:r w:rsidRPr="005D0D46">
        <w:fldChar w:fldCharType="begin" w:fldLock="1"/>
      </w:r>
      <w:r w:rsidR="005D0D46" w:rsidRPr="005D0D46">
        <w:instrText>ADDIN CSL_CITATION {"citationItems":[{"id":"ITEM-1","itemData":{"DOI":"10.1039/d3ra00903c","author":[{"dropping-particle":"","family":"Online","given":"View Article","non-dropping-particle":"","parse-names":false,"suffix":""},{"dropping-particle":"","family":"Rahman","given":"Sultana","non-dropping-particle":"","parse-names":false,"suffix":""},{"dropping-particle":"","family":"Haleem","given":"Abdul","non-dropping-particle":"","parse-names":false,"suffix":""},{"dropping-particle":"","family":"Siddiq","given":"Muhammad","non-dropping-particle":"","parse-names":false,"suffix":""},{"dropping-particle":"","family":"Hussain","given":"Muhammad Khalid","non-dropping-particle":"","parse-names":false,"suffix":""},{"dropping-particle":"","family":"Qamar","given":"Samina","non-dropping-particle":"","parse-names":false,"suffix":""},{"dropping-particle":"","family":"Waris","given":"Muhammad","non-dropping-particle":"","parse-names":false,"suffix":""}],"id":"ITEM-1","issued":{"date-parts":[["2023"]]},"page":"19508-19529","title":"RSC Advances advancement toward the various constituents of dye sensitized solar cells for e ffi ciency enhancement and future prospects","type":"article-journal"},"uris":["http://www.mendeley.com/documents/?uuid=6cfd8fdc-983f-4f27-9b6a-ae54fbc6a1bb"]}],"mendeley":{"formattedCitation":"[68]","plainTextFormattedCitation":"[68]","previouslyFormattedCitation":"[68]"},"properties":{"noteIndex":0},"schema":"https://github.com/citation-style-language/schema/raw/master/csl-citation.json"}</w:instrText>
      </w:r>
      <w:r w:rsidRPr="005D0D46">
        <w:fldChar w:fldCharType="separate"/>
      </w:r>
      <w:r w:rsidRPr="005D0D46">
        <w:rPr>
          <w:noProof/>
        </w:rPr>
        <w:t>[68]</w:t>
      </w:r>
      <w:r w:rsidRPr="005D0D46">
        <w:fldChar w:fldCharType="end"/>
      </w:r>
      <w:r w:rsidRPr="005D0D46">
        <w:t>. The most commonly used dye in DSSCs has been ruthenium-based due to its excellent light-harvesting properties, but it comes with drawbacks such as high cost and toxicity</w:t>
      </w:r>
      <w:r w:rsidRPr="005D0D46">
        <w:fldChar w:fldCharType="begin" w:fldLock="1"/>
      </w:r>
      <w:r w:rsidR="005D0D46" w:rsidRPr="005D0D46">
        <w:instrText>ADDIN CSL_CITATION {"citationItems":[{"id":"ITEM-1","itemData":{"author":[{"dropping-particle":"","family":"Onah","given":"Emeka Harrison","non-dropping-particle":"","parse-names":false,"suffix":""},{"dropping-particle":"","family":"Lethole","given":"N L","non-dropping-particle":"","parse-names":false,"suffix":""}],"id":"ITEM-1","issued":{"date-parts":[["2024"]]},"title":"applied sciences Luminescent Materials for Dye-Sensitized Solar Cells : Advances and Directions","type":"article-journal"},"uris":["http://www.mendeley.com/documents/?uuid=4cdd03b5-076a-4c42-9b5e-ab60a5ea6ffb"]},{"id":"ITEM-2","itemData":{"DOI":"10.1016/j.solmat.2007.05.020","author":[{"dropping-particle":"","family":"Ã","given":"Keith R Millington","non-dropping-particle":"","parse-names":false,"suffix":""},{"dropping-particle":"","family":"Fincher","given":"Keith W","non-dropping-particle":"","parse-names":false,"suffix":""},{"dropping-particle":"","family":"King","given":"A Lee","non-dropping-particle":"","parse-names":false,"suffix":""}],"id":"ITEM-2","issued":{"date-parts":[["2007"]]},"page":"1618-1630","title":"Mordant dyes as sensitisers in dye-sensitised solar cells","type":"article-journal","volume":"91"},"uris":["http://www.mendeley.com/documents/?uuid=d45e14cf-e0b8-45f1-9f85-d77647bb9b79"]}],"mendeley":{"formattedCitation":"[69], [70]","plainTextFormattedCitation":"[69], [70]","previouslyFormattedCitation":"[69], [70]"},"properties":{"noteIndex":0},"schema":"https://github.com/citation-style-language/schema/raw/master/csl-citation.json"}</w:instrText>
      </w:r>
      <w:r w:rsidRPr="005D0D46">
        <w:fldChar w:fldCharType="separate"/>
      </w:r>
      <w:r w:rsidRPr="005D0D46">
        <w:rPr>
          <w:noProof/>
        </w:rPr>
        <w:t>[69], [70]</w:t>
      </w:r>
      <w:r w:rsidRPr="005D0D46">
        <w:fldChar w:fldCharType="end"/>
      </w:r>
      <w:r w:rsidRPr="005D0D46">
        <w:t>. Researchers are exploring alternative natural dyes and metal-free dyes that are more environmentally friendly, abundant, and less expensive, while maintaining or improving the efficiency of the solar cells</w:t>
      </w:r>
      <w:r w:rsidRPr="005D0D46">
        <w:fldChar w:fldCharType="begin" w:fldLock="1"/>
      </w:r>
      <w:r w:rsidR="005D0D46" w:rsidRPr="005D0D46">
        <w:instrText>ADDIN CSL_CITATION {"citationItems":[{"id":"ITEM-1","itemData":{"DOI":"10.1039/d3ra00903c","author":[{"dropping-particle":"","family":"Online","given":"View Article","non-dropping-particle":"","parse-names":false,"suffix":""},{"dropping-particle":"","family":"Rahman","given":"Sultana","non-dropping-particle":"","parse-names":false,"suffix":""},{"dropping-particle":"","family":"Haleem","given":"Abdul","non-dropping-particle":"","parse-names":false,"suffix":""},{"dropping-particle":"","family":"Siddiq","given":"Muhammad","non-dropping-particle":"","parse-names":false,"suffix":""},{"dropping-particle":"","family":"Hussain","given":"Muhammad Khalid","non-dropping-particle":"","parse-names":false,"suffix":""},{"dropping-particle":"","family":"Qamar","given":"Samina","non-dropping-particle":"","parse-names":false,"suffix":""},{"dropping-particle":"","family":"Waris","given":"Muhammad","non-dropping-particle":"","parse-names":false,"suffix":""}],"id":"ITEM-1","issued":{"date-parts":[["2023"]]},"page":"19508-19529","title":"RSC Advances advancement toward the various constituents of dye sensitized solar cells for e ffi ciency enhancement and future prospects","type":"article-journal"},"uris":["http://www.mendeley.com/documents/?uuid=6cfd8fdc-983f-4f27-9b6a-ae54fbc6a1bb"]}],"mendeley":{"formattedCitation":"[68]","plainTextFormattedCitation":"[68]","previouslyFormattedCitation":"[68]"},"properties":{"noteIndex":0},"schema":"https://github.com/citation-style-language/schema/raw/master/csl-citation.json"}</w:instrText>
      </w:r>
      <w:r w:rsidRPr="005D0D46">
        <w:fldChar w:fldCharType="separate"/>
      </w:r>
      <w:r w:rsidRPr="005D0D46">
        <w:rPr>
          <w:noProof/>
        </w:rPr>
        <w:t>[68]</w:t>
      </w:r>
      <w:r w:rsidRPr="005D0D46">
        <w:fldChar w:fldCharType="end"/>
      </w:r>
      <w:r w:rsidRPr="005D0D46">
        <w:t>. More research into these materials and cell structures will be key to overcoming the current limitations of DSSCs and unlocking their full potential as a cost-effective, flexible, and efficient solar energy solution.</w:t>
      </w:r>
    </w:p>
    <w:p w:rsidR="00B04874" w:rsidRPr="005D0D46" w:rsidRDefault="00B04874" w:rsidP="00B04874">
      <w:pPr>
        <w:pStyle w:val="NormalWeb"/>
        <w:jc w:val="both"/>
      </w:pPr>
      <w:r w:rsidRPr="005D0D46">
        <w:t>(What is the review is about)</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b/>
          <w:sz w:val="24"/>
          <w:szCs w:val="24"/>
        </w:rPr>
        <w:t>ROLE OF DYE IN DSSCS</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The use of dye in dye-sensitized solar cells (DSSCs) emerged from the need for cost-effective and efficient alternatives to traditional silicon-based solar cell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16/j.solener.2020.07.028","ISSN":"0038092X","abstract":"Energy crisis is the world major concern due to the rapid depletion of fossil fuel sources and its contribution to climate change. Among the solution in the clean and renewable energy sector is by employing one of the third-generation solar cell technologies known as a dye-sensitized solar cell (DSSC). The advantages of it include low cost, simple fabrication works, good performance at low illumination level and provide multi-color options of dyes either synthetic or natural dyes. Although the efficiency of DSSCs still low compared to the silicon or thin film-based solar cells, the performance of DSSCs can be improved by enhancing the dye part. The dye is one of the main components that influence the cell's performance whereby the implementation of the natural dyes is a promising way since natural sources are abundant, easy extraction processes and involve environmentally friendly energy concepts. However, the detailed mechanism of the charge transfer processes occurring inside the DSSC based natural dyes is still limited. Electrochemical impedance spectroscopy (EIS) analysis gave an enormous benefit in analyzing these mechanisms. It has been widely employed in the DSSC work to describe the relationship between the cell's performance, architectures and novel materials being used. This review aims to explore the electron transport properties that used the EIS concept and application. A brief introduction of EIS will be given, followed by a review of its application in the TiO2-DSSCs based natural dyes. Finally, a brief discussion of future research directions and recommendations on this topic will be presented.","author":[{"dropping-particle":"","family":"Omar","given":"Azimah","non-dropping-particle":"","parse-names":false,"suffix":""},{"dropping-particle":"","family":"Ali","given":"Mohd Syukri","non-dropping-particle":"","parse-names":false,"suffix":""},{"dropping-particle":"","family":"Abd Rahim","given":"Nasrudin","non-dropping-particle":"","parse-names":false,"suffix":""}],"container-title":"Solar Energy","id":"ITEM-1","issue":"September","issued":{"date-parts":[["2020"]]},"page":"1088-1121","publisher":"Elsevier","title":"Electron transport properties analysis of titanium dioxide dye-sensitized solar cells (TiO2-DSSCs) based natural dyes using electrochemical impedance spectroscopy concept: A review","type":"article-journal","volume":"207"},"uris":["http://www.mendeley.com/documents/?uuid=39589a52-967d-473e-85a8-9ff59959edf9"]},{"id":"ITEM-2","itemData":{"DOI":"10.30919/esfaf1086","ISSN":"26877309","abstract":"Historically dominant, fossil fuels are ceding ground to cleaner, economically viable renewable energy, notably solar power, propelled by concerns over limited availability and environmental impact. Solar energy is abundant and eco-friendly, and employs early cell designs with crystalline silicon, demonstrating commendable efficiency but significant financial implications. In response, dye-sensitized solar cells (DSSCs), a subset of thin-film solar cells, emerge as a cost-effective alternative for energy conversion with streamlined fabrication. Addressing the need for eco-friendly solutions, natural dyes gain traction as substitutes for heavy-metal-laden synthetic counterparts. DSSCs, particularly with natural dyes, offer sustainable options, envisioning the use of environmentally friendly pigments in remote agricultural settings. These economical and eco-friendly natural pigments play a pivotal role in capturing electrical energy from solar radiation within DSSCs. This review comprehensively evaluates DSSCs' efficiency, specifically comparing natural dye performance with synthetics. Additionally, it explores the potential future use of fungal pigments for DSSC pigmentation despite their current lower efficiency. The promising attributes of enhanced efficiency, cost-effectiveness, and eco-friendliness in natural dyes, including fungal pigments, make them a compelling avenue for further exploration in DSSC technology. The ultimate goal is to develop natural DSSCs that offer superior efficiency, satisfactory performance, affordability, and minimal environmental impact.","author":[{"dropping-particle":"","family":"Dhorkule","given":"Monika R","non-dropping-particle":"","parse-names":false,"suffix":""},{"dropping-particle":"","family":"Lamrood","given":"Prasad Y","non-dropping-particle":"","parse-names":false,"suffix":""},{"dropping-particle":"","family":"Ralegankar","given":"Sachin D","non-dropping-particle":"","parse-names":false,"suffix":""},{"dropping-particle":"","family":"Patole","given":"Shashikant P","non-dropping-particle":"","parse-names":false,"suffix":""},{"dropping-particle":"","family":"Wagh","given":"Snehal S","non-dropping-particle":"","parse-names":false,"suffix":""},{"dropping-particle":"","family":"Pathan","given":"Habib M","non-dropping-particle":"","parse-names":false,"suffix":""}],"container-title":"ES Food and Agroforestry","id":"ITEM-2","issue":"January","issued":{"date-parts":[["2024"]]},"title":"Unveiling the Efficiency of Dye-Sensitized Solar Cells: A Journey from Synthetic to Natural Dyes","type":"article-journal","volume":"16"},"uris":["http://www.mendeley.com/documents/?uuid=f4631eb6-5e30-41bb-856c-ef4599d999a8"]}],"mendeley":{"formattedCitation":"[71], [72]","plainTextFormattedCitation":"[71], [72]","previouslyFormattedCitation":"[1], [2]"},"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71], [72]</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The concept of using dyes to sensitize semiconductors dates back to early work in photochemistry, where researchers explored how certain dyes could absorb light and transfer electrons to semiconductor surfaces. However, the breakthrough came in 1991 when Michael Grätzel and Brian O'Regan introduced the first practical DSSC, known as the Grätzel cell, which used a ruthenium-based dye adsorbed on a titanium dioxide (TiO₂) film</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uthor":[{"dropping-particle":"","family":"O’regan","given":"B","non-dropping-particle":"","parse-names":false,"suffix":""},{"dropping-particle":"","family":"Grätzel","given":"M","non-dropping-particle":"","parse-names":false,"suffix":""}],"container-title":"Nature","id":"ITEM-1","issued":{"date-parts":[["1991"]]},"page":"737 -740","title":"A low-cost, high-efficiency solar cell based on dye-sensitized colloidal TiO2 films.","type":"article-journal"},"uris":["http://www.mendeley.com/documents/?uuid=0f999c34-6927-4d3d-9d8f-7b5d10680200"]},{"id":"ITEM-2","itemData":{"DOI":"10.1002/er.3764","ISSN":"1099114X","abstract":"Dye-sensitized solar cell (DSSC) attracts immense interest in the last few decades due to its various attractive features such as low production cost, ease of fabrication and relatively high conversion efficiency, which make it a strong competitor to the conventional silicon-based solar cell. In DSSC, photo-anode performs two important functions, viz. governs the collection and transportation of photo-excited electrons from dye to external circuit as well as acts as a scaffold layer for dye adsorption. The photo-anode usually consists of wide band gap semiconducting metal oxides such as titanium dioxide (TiO2) and zinc oxide (ZnO) deposited on the transparent conducting oxide substrates. The morphology and composition of the semiconductor oxides have significant impact on the DSSC photovoltaic performance. Therefore, enormous research efforts have been undertaken to investigate the influences of photo-anode modifications on DSSC performance. The modifications can be classified into three categories, namely interfacial modification through the introduction of blocking and scattering layer, doping with non-metallic anions and metallic cations and replacing the conventional mesoporous semiconducting metal oxide films with one-dimensional or two-dimensional nanostructures. In the present review, the previously mentioned modifications on photo-anode are summarized based on the recent findings, with particular emphasis given to published works for the past 5 years. Copyright ©2017 John Wiley &amp; Sons, Ltd.","author":[{"dropping-particle":"","family":"Yeoh","given":"Mian En","non-dropping-particle":"","parse-names":false,"suffix":""},{"dropping-particle":"","family":"Chan","given":"Kah Yoong","non-dropping-particle":"","parse-names":false,"suffix":""}],"container-title":"International Journal of Energy Research","id":"ITEM-2","issue":"15","issued":{"date-parts":[["2017"]]},"page":"2446-2467","title":"Recent advances in photo-anode for dye-sensitized solar cells: a review","type":"article-journal","volume":"41"},"uris":["http://www.mendeley.com/documents/?uuid=b108d2f9-1268-4faa-abdb-89b2b3d2a323"]}],"mendeley":{"formattedCitation":"[73], [74]","plainTextFormattedCitation":"[73], [74]","previouslyFormattedCitation":"[3], [4]"},"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73], [74]</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This dye played a crucial role in absorbing sunlight and generating excited electrons that were injected into the semiconductor, significantly broadening the range of light absorption from UV to visible light, thereby improving solar conversion efficiency</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39/d0cs01336f","author":[{"dropping-particle":"","family":"Ana Belen","given":"Munoz-Garcıa","non-dropping-particle":"","parse-names":false,"suffix":""},{"dropping-particle":"","family":"Iacopo","given":"Benesperi","non-dropping-particle":"","parse-names":false,"suffix":""},{"dropping-particle":"","family":"Gerrit","given":"Boschloo","non-dropping-particle":"","parse-names":false,"suffix":""},{"dropping-particle":"","family":"Javier","given":"Concepcion","non-dropping-particle":"","parse-names":false,"suffix":""},{"dropping-particle":"","family":"Jared","given":"H Delcamp","non-dropping-particle":"","parse-names":false,"suffix":""},{"dropping-particle":"","family":"Elizabeth","given":"A Gibson","non-dropping-particle":"","parse-names":false,"suffix":""},{"dropping-particle":"","family":"Gerald","given":"J Meyer","non-dropping-particle":"","parse-names":false,"suffix":""},{"dropping-particle":"","family":"Michele","given":"Pavone","non-dropping-particle":"","parse-names":false,"suffix":""},{"dropping-particle":"","family":"Henrik","given":"Pettersson","non-dropping-particle":"","parse-names":false,"suffix":""},{"dropping-particle":"","family":"Anders","given":"Hagfeldt","non-dropping-particle":"","parse-names":false,"suffix":""},{"dropping-particle":"","family":"Marina","given":"Freitag","non-dropping-particle":"","parse-names":false,"suffix":""}],"id":"ITEM-1","issued":{"date-parts":[["2021"]]},"page":"12450-12550","title":"Dye-sensitized solar cells strike back","type":"article-journal"},"uris":["http://www.mendeley.com/documents/?uuid=e7dad9af-d1ec-41fe-89c8-c09c9a62f360"]}],"mendeley":{"formattedCitation":"[75]","plainTextFormattedCitation":"[75]","previouslyFormattedCitation":"[5]"},"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75]</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In dye-sensitized solar cells (DSSCs), the dye plays a critical role as a light-harvesting molecule that undergoes </w:t>
      </w:r>
      <w:r w:rsidRPr="005D0D46">
        <w:rPr>
          <w:rFonts w:ascii="Times New Roman" w:eastAsia="Times New Roman" w:hAnsi="Times New Roman" w:cs="Times New Roman"/>
          <w:b/>
          <w:bCs/>
          <w:sz w:val="24"/>
          <w:szCs w:val="24"/>
        </w:rPr>
        <w:t>photoexcitation</w:t>
      </w:r>
      <w:r w:rsidRPr="005D0D46">
        <w:rPr>
          <w:rFonts w:ascii="Times New Roman" w:eastAsia="Times New Roman" w:hAnsi="Times New Roman" w:cs="Times New Roman"/>
          <w:sz w:val="24"/>
          <w:szCs w:val="24"/>
        </w:rPr>
        <w:t xml:space="preserve"> and facilitates </w:t>
      </w:r>
      <w:r w:rsidRPr="005D0D46">
        <w:rPr>
          <w:rFonts w:ascii="Times New Roman" w:eastAsia="Times New Roman" w:hAnsi="Times New Roman" w:cs="Times New Roman"/>
          <w:b/>
          <w:bCs/>
          <w:sz w:val="24"/>
          <w:szCs w:val="24"/>
        </w:rPr>
        <w:t>charge injection</w:t>
      </w:r>
      <w:r w:rsidRPr="005D0D46">
        <w:rPr>
          <w:rFonts w:ascii="Times New Roman" w:eastAsia="Times New Roman" w:hAnsi="Times New Roman" w:cs="Times New Roman"/>
          <w:sz w:val="24"/>
          <w:szCs w:val="24"/>
        </w:rPr>
        <w:t xml:space="preserve"> into the semiconductor</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rser.2016.09.097","ISSN":"18790690","abstract":"Dye-sensitized solar cell (DSSC) offers an efficient and easily implemented technology for future energy supply. Compared to conventional silicon solar cells, it provides comparable power conversion efficiency (PCE) at low material and manufacturing costs. DSSC materials such as titanium oxide (TiO2) are inexpensive, abundant and innocuous to the environment. Since DSSC materials are less prone to contamination and processable at ambient temperature, a roll-to-roll process could be utilized to print DSSCs on the mass production line. DSSCs perform better under lower light intensities, which makes them an excellent choice for indoor applications. Due to the advancement of molecular engineering, colored and transparent thin films have been introduced to enhance the aesthetic values. Up to now, such benefits have attracted considerable research interests and commercialization effort. Here, this review examines advanced techniques and research trends of this promising technology from the perspective of device modeling, state-of-art techniques, and novel device structures.","author":[{"dropping-particle":"","family":"Gong","given":"Jiawei","non-dropping-particle":"","parse-names":false,"suffix":""},{"dropping-particle":"","family":"Sumathy","given":"K","non-dropping-particle":"","parse-names":false,"suffix":""},{"dropping-particle":"","family":"Qiao","given":"Qiquan","non-dropping-particle":"","parse-names":false,"suffix":""},{"dropping-particle":"","family":"Zhou","given":"Zhengping","non-dropping-particle":"","parse-names":false,"suffix":""}],"container-title":"Renewable and Sustainable Energy Reviews","id":"ITEM-1","issue":"December 2015","issued":{"date-parts":[["2017"]]},"page":"234-246","publisher":"Elsevier","title":"Review on dye-sensitized solar cells (DSSCs): Advanced techniques and research trends","type":"article-journal","volume":"68"},"uris":["http://www.mendeley.com/documents/?uuid=14823068-8320-424b-860f-09686f6a06bf"]},{"id":"ITEM-2","itemData":{"DOI":"10.1016/j.solener.2020.07.028","ISSN":"0038092X","abstract":"Energy crisis is the world major concern due to the rapid depletion of fossil fuel sources and its contribution to climate change. Among the solution in the clean and renewable energy sector is by employing one of the third-generation solar cell technologies known as a dye-sensitized solar cell (DSSC). The advantages of it include low cost, simple fabrication works, good performance at low illumination level and provide multi-color options of dyes either synthetic or natural dyes. Although the efficiency of DSSCs still low compared to the silicon or thin film-based solar cells, the performance of DSSCs can be improved by enhancing the dye part. The dye is one of the main components that influence the cell's performance whereby the implementation of the natural dyes is a promising way since natural sources are abundant, easy extraction processes and involve environmentally friendly energy concepts. However, the detailed mechanism of the charge transfer processes occurring inside the DSSC based natural dyes is still limited. Electrochemical impedance spectroscopy (EIS) analysis gave an enormous benefit in analyzing these mechanisms. It has been widely employed in the DSSC work to describe the relationship between the cell's performance, architectures and novel materials being used. This review aims to explore the electron transport properties that used the EIS concept and application. A brief introduction of EIS will be given, followed by a review of its application in the TiO2-DSSCs based natural dyes. Finally, a brief discussion of future research directions and recommendations on this topic will be presented.","author":[{"dropping-particle":"","family":"Omar","given":"Azimah","non-dropping-particle":"","parse-names":false,"suffix":""},{"dropping-particle":"","family":"Ali","given":"Mohd Syukri","non-dropping-particle":"","parse-names":false,"suffix":""},{"dropping-particle":"","family":"Abd Rahim","given":"Nasrudin","non-dropping-particle":"","parse-names":false,"suffix":""}],"container-title":"Solar Energy","id":"ITEM-2","issue":"September","issued":{"date-parts":[["2020"]]},"page":"1088-1121","publisher":"Elsevier","title":"Electron transport properties analysis of titanium dioxide dye-sensitized solar cells (TiO2-DSSCs) based natural dyes using electrochemical impedance spectroscopy concept: A review","type":"article-journal","volume":"207"},"uris":["http://www.mendeley.com/documents/?uuid=39589a52-967d-473e-85a8-9ff59959edf9"]}],"mendeley":{"formattedCitation":"[71], [76]","plainTextFormattedCitation":"[71], [76]","previouslyFormattedCitation":"[1], [6]"},"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1], [76]</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e process begins when the dye, which is anchored to the semiconductor surface via </w:t>
      </w:r>
      <w:r w:rsidRPr="005D0D46">
        <w:rPr>
          <w:rFonts w:ascii="Times New Roman" w:eastAsia="Times New Roman" w:hAnsi="Times New Roman" w:cs="Times New Roman"/>
          <w:b/>
          <w:bCs/>
          <w:sz w:val="24"/>
          <w:szCs w:val="24"/>
        </w:rPr>
        <w:t>chemisorption</w:t>
      </w:r>
      <w:r w:rsidRPr="005D0D46">
        <w:rPr>
          <w:rFonts w:ascii="Times New Roman" w:eastAsia="Times New Roman" w:hAnsi="Times New Roman" w:cs="Times New Roman"/>
          <w:sz w:val="24"/>
          <w:szCs w:val="24"/>
        </w:rPr>
        <w:t>, absorbs photons from incident sunlight</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21/acs.chemrev.8b00632","ISSN":"15206890","PMID":"31013076","abstract":"Dye-sensitized solar cells (DSCs) are a next-generation photovoltaic technology, whose natural transparency and good photovoltaic output under ambient light conditions afford them niche applications in solar-powered windows and interior design for energy-sustainable buildings. Their ability to be fabricated on flexible substrates, or as fibers, also makes them attractive as passive energy harvesters in wearable devices and textiles. Cosensitization has emerged as a method that affords efficiency gains in DSCs, being most celebrated via its role in nudging power conversion efficiencies of DSCs to reach world-record values; yet, cosensitization has a much wider potential for applications, as this review will show. Cosensitization is a chemical fabrication method that produces DSC working electrodes that contain two or more different dyes with complementary optical absorption characteristics. Dye combinations that collectively afford a panchromatic absorption spectrum emulating that of the solar emission spectrum are ideal, given that such combinations use all available sunlight. This review classifies existing cosensitization efforts into seven distinct ways that dyes have been combined in order to generate panchromatic DSCs. Seven cognate molecular-engineering strategies for cosensitization are thereby developed, which tailor optical absorption toward optimal DSC-device function.","author":[{"dropping-particle":"","family":"Cole","given":"Jacqueline M","non-dropping-particle":"","parse-names":false,"suffix":""},{"dropping-particle":"","family":"Pepe","given":"Giulio","non-dropping-particle":"","parse-names":false,"suffix":""},{"dropping-particle":"","family":"Bahri","given":"Othman K","non-dropping-particle":"Al","parse-names":false,"suffix":""},{"dropping-particle":"","family":"Cooper","given":"Christopher B","non-dropping-particle":"","parse-names":false,"suffix":""}],"container-title":"Chemical Reviews","id":"ITEM-1","issue":"12","issued":{"date-parts":[["2019"]]},"page":"7279-7327","publisher":"American Chemical Society","title":"Cosensitization in Dye-Sensitized Solar Cells","type":"article-journal","volume":"119"},"uris":["http://www.mendeley.com/documents/?uuid=36d0c10f-d0e5-4886-bccf-bfd6f523580c"]}],"mendeley":{"formattedCitation":"[53]","plainTextFormattedCitation":"[53]","previouslyFormattedCitation":"[7]"},"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53]</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is absorption occurs because the dye contains a system of </w:t>
      </w:r>
      <w:r w:rsidRPr="005D0D46">
        <w:rPr>
          <w:rFonts w:ascii="Times New Roman" w:eastAsia="Times New Roman" w:hAnsi="Times New Roman" w:cs="Times New Roman"/>
          <w:b/>
          <w:bCs/>
          <w:sz w:val="24"/>
          <w:szCs w:val="24"/>
        </w:rPr>
        <w:t>conjugated π-electrons</w:t>
      </w:r>
      <w:r w:rsidRPr="005D0D46">
        <w:rPr>
          <w:rFonts w:ascii="Times New Roman" w:eastAsia="Times New Roman" w:hAnsi="Times New Roman" w:cs="Times New Roman"/>
          <w:sz w:val="24"/>
          <w:szCs w:val="24"/>
        </w:rPr>
        <w:t xml:space="preserve"> capable of undergoing electronic transitions when exposed to light in the visible spectrum</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ang-Hun","given":"Nama","non-dropping-particle":"","parse-names":false,"suffix":""},{"dropping-particle":"","family":"Kyu Hwan","given":"Leea","non-dropping-particle":"","parse-names":false,"suffix":""},{"dropping-particle":"","family":"Jung-Hoon","given":"Yua","non-dropping-particle":"","parse-names":false,"suffix":""},{"dropping-particle":"","family":"Jin-Hyo","given":"Boo","non-dropping-particle":"","parse-names":false,"suffix":""}],"id":"ITEM-1","issue":"6","issued":{"date-parts":[["2019"]]},"page":"194-206","title":"Review of the Development of Dyes for Dye-Sensitized Solar Cells","type":"article-journal","volume":"28"},"uris":["http://www.mendeley.com/documents/?uuid=3990fa5f-aedd-4819-82b0-e81f8e6d978a"]}],"mendeley":{"formattedCitation":"[77]","plainTextFormattedCitation":"[77]","previouslyFormattedCitation":"[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b/>
          <w:i/>
          <w:sz w:val="24"/>
          <w:szCs w:val="24"/>
        </w:rPr>
      </w:pPr>
      <w:r w:rsidRPr="005D0D46">
        <w:rPr>
          <w:rFonts w:ascii="Times New Roman" w:eastAsia="Times New Roman" w:hAnsi="Times New Roman" w:cs="Times New Roman"/>
          <w:b/>
          <w:i/>
          <w:sz w:val="24"/>
          <w:szCs w:val="24"/>
        </w:rPr>
        <w:t>(diagram for dye in DSSCs)</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When the dye molecule absorbs a photon with energy corresponding to its </w:t>
      </w:r>
      <w:r w:rsidRPr="005D0D46">
        <w:rPr>
          <w:rFonts w:ascii="Times New Roman" w:eastAsia="Times New Roman" w:hAnsi="Times New Roman" w:cs="Times New Roman"/>
          <w:b/>
          <w:bCs/>
          <w:sz w:val="24"/>
          <w:szCs w:val="24"/>
        </w:rPr>
        <w:t>HOMO-LUMO gap</w:t>
      </w:r>
      <w:r w:rsidRPr="005D0D46">
        <w:rPr>
          <w:rFonts w:ascii="Times New Roman" w:eastAsia="Times New Roman" w:hAnsi="Times New Roman" w:cs="Times New Roman"/>
          <w:sz w:val="24"/>
          <w:szCs w:val="24"/>
        </w:rPr>
        <w:t xml:space="preserve"> (the energy difference between the Highest Occupied Molecular Orbital and the Lowest </w:t>
      </w:r>
      <w:r w:rsidRPr="005D0D46">
        <w:rPr>
          <w:rFonts w:ascii="Times New Roman" w:eastAsia="Times New Roman" w:hAnsi="Times New Roman" w:cs="Times New Roman"/>
          <w:sz w:val="24"/>
          <w:szCs w:val="24"/>
        </w:rPr>
        <w:lastRenderedPageBreak/>
        <w:t>Unoccupied Molecular Orbital), an electron in the dye is excited from the ground state (HOMO) to an excited state (LUMO)</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Onah","given":"Emeka Harrison","non-dropping-particle":"","parse-names":false,"suffix":""},{"dropping-particle":"","family":"Lethole","given":"N L","non-dropping-particle":"","parse-names":false,"suffix":""}],"id":"ITEM-1","issued":{"date-parts":[["2024"]]},"title":"applied sciences Luminescent Materials for Dye-Sensitized Solar Cells : Advances and Directions","type":"article-journal"},"uris":["http://www.mendeley.com/documents/?uuid=4cdd03b5-076a-4c42-9b5e-ab60a5ea6ffb"]}],"mendeley":{"formattedCitation":"[69]","plainTextFormattedCitation":"[69]","previouslyFormattedCitation":"[9]"},"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69]</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is </w:t>
      </w:r>
      <w:r w:rsidRPr="005D0D46">
        <w:rPr>
          <w:rFonts w:ascii="Times New Roman" w:eastAsia="Times New Roman" w:hAnsi="Times New Roman" w:cs="Times New Roman"/>
          <w:b/>
          <w:bCs/>
          <w:sz w:val="24"/>
          <w:szCs w:val="24"/>
        </w:rPr>
        <w:t>photoexcitation</w:t>
      </w:r>
      <w:r w:rsidRPr="005D0D46">
        <w:rPr>
          <w:rFonts w:ascii="Times New Roman" w:eastAsia="Times New Roman" w:hAnsi="Times New Roman" w:cs="Times New Roman"/>
          <w:sz w:val="24"/>
          <w:szCs w:val="24"/>
        </w:rPr>
        <w:t xml:space="preserve"> process can be described by:</w:t>
      </w:r>
    </w:p>
    <w:p w:rsidR="00B04874" w:rsidRPr="005D0D46" w:rsidRDefault="00B04874" w:rsidP="00B04874">
      <w:pPr>
        <w:spacing w:after="0"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Dye</w:t>
      </w:r>
      <w:r w:rsidRPr="005D0D46">
        <w:rPr>
          <w:rFonts w:ascii="Times New Roman" w:eastAsia="Times New Roman" w:hAnsi="Times New Roman" w:cs="Times New Roman"/>
          <w:sz w:val="24"/>
          <w:szCs w:val="24"/>
          <w:vertAlign w:val="subscript"/>
        </w:rPr>
        <w:t>(HOMO)</w:t>
      </w:r>
      <w:r w:rsidRPr="005D0D46">
        <w:rPr>
          <w:rFonts w:ascii="Times New Roman" w:eastAsia="Times New Roman" w:hAnsi="Times New Roman" w:cs="Times New Roman"/>
          <w:sz w:val="24"/>
          <w:szCs w:val="24"/>
        </w:rPr>
        <w:t xml:space="preserve"> + hν →Dye</w:t>
      </w:r>
      <w:r w:rsidRPr="005D0D46">
        <w:rPr>
          <w:rFonts w:ascii="Times New Roman" w:eastAsia="Times New Roman" w:hAnsi="Times New Roman" w:cs="Times New Roman"/>
          <w:sz w:val="24"/>
          <w:szCs w:val="24"/>
          <w:vertAlign w:val="subscript"/>
        </w:rPr>
        <w:t>(LUMO)</w:t>
      </w:r>
    </w:p>
    <w:p w:rsidR="00B04874" w:rsidRPr="005D0D46" w:rsidRDefault="00B04874" w:rsidP="00B04874">
      <w:pPr>
        <w:spacing w:after="0" w:line="240" w:lineRule="auto"/>
        <w:jc w:val="both"/>
        <w:rPr>
          <w:rFonts w:ascii="Times New Roman" w:eastAsia="Times New Roman" w:hAnsi="Times New Roman" w:cs="Times New Roman"/>
          <w:sz w:val="24"/>
          <w:szCs w:val="24"/>
        </w:rPr>
      </w:pP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Here, </w:t>
      </w:r>
      <w:r w:rsidRPr="005D0D46">
        <w:rPr>
          <w:rFonts w:ascii="Times New Roman" w:eastAsia="Times New Roman" w:hAnsi="Times New Roman" w:cs="Times New Roman"/>
          <w:i/>
          <w:sz w:val="24"/>
          <w:szCs w:val="24"/>
        </w:rPr>
        <w:t>hv</w:t>
      </w:r>
      <w:r w:rsidRPr="005D0D46">
        <w:rPr>
          <w:rFonts w:ascii="Times New Roman" w:eastAsia="Times New Roman" w:hAnsi="Times New Roman" w:cs="Times New Roman"/>
          <w:sz w:val="24"/>
          <w:szCs w:val="24"/>
        </w:rPr>
        <w:t>represents the energy of the absorbed photon, and the dye transitions to an excited state.</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Once in the excited state, the dye's electron, now in its LUMO, has sufficient energy to be injected into the conduction band of the semiconductor. The injection process is driven by the favorable alignment of energy levels, where the LUMO of the dye lies higher than the </w:t>
      </w:r>
      <w:r w:rsidRPr="005D0D46">
        <w:rPr>
          <w:rFonts w:ascii="Times New Roman" w:eastAsia="Times New Roman" w:hAnsi="Times New Roman" w:cs="Times New Roman"/>
          <w:b/>
          <w:bCs/>
          <w:sz w:val="24"/>
          <w:szCs w:val="24"/>
        </w:rPr>
        <w:t>conduction band edge</w:t>
      </w:r>
      <w:r w:rsidRPr="005D0D46">
        <w:rPr>
          <w:rFonts w:ascii="Times New Roman" w:eastAsia="Times New Roman" w:hAnsi="Times New Roman" w:cs="Times New Roman"/>
          <w:sz w:val="24"/>
          <w:szCs w:val="24"/>
        </w:rPr>
        <w:t xml:space="preserve"> of semiconductor</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rser.2017.04.075","ISSN":"1364-0321","author":[{"dropping-particle":"","family":"Kumara","given":"N T R N","non-dropping-particle":"","parse-names":false,"suffix":""},{"dropping-particle":"","family":"Lim","given":"Andery","non-dropping-particle":"","parse-names":false,"suffix":""},{"dropping-particle":"","family":"Ming","given":"Chee","non-dropping-particle":"","parse-names":false,"suffix":""},{"dropping-particle":"","family":"Iskandar","given":"Mohamad","non-dropping-particle":"","parse-names":false,"suffix":""}],"container-title":"Renewable and Sustainable Energy Reviews","id":"ITEM-1","issue":"July 2016","issued":{"date-parts":[["2017"]]},"page":"301-317","publisher":"Elsevier Ltd","title":"Recent progress and utilization of natural pigments in dye sensitized solar cells : A review","type":"article-journal","volume":"78"},"uris":["http://www.mendeley.com/documents/?uuid=7a5382a7-4aab-413f-9ea2-ea74e8f35333"]}],"mendeley":{"formattedCitation":"[78]","plainTextFormattedCitation":"[78]","previouslyFormattedCitation":"[10]"},"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8]</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e electron transfer is facilitated by </w:t>
      </w:r>
      <w:r w:rsidRPr="005D0D46">
        <w:rPr>
          <w:rFonts w:ascii="Times New Roman" w:eastAsia="Times New Roman" w:hAnsi="Times New Roman" w:cs="Times New Roman"/>
          <w:b/>
          <w:bCs/>
          <w:sz w:val="24"/>
          <w:szCs w:val="24"/>
        </w:rPr>
        <w:t>overlap of molecular orbitals</w:t>
      </w:r>
      <w:r w:rsidRPr="005D0D46">
        <w:rPr>
          <w:rFonts w:ascii="Times New Roman" w:eastAsia="Times New Roman" w:hAnsi="Times New Roman" w:cs="Times New Roman"/>
          <w:sz w:val="24"/>
          <w:szCs w:val="24"/>
        </w:rPr>
        <w:t xml:space="preserve"> and proceeds via a fast </w:t>
      </w:r>
      <w:r w:rsidRPr="005D0D46">
        <w:rPr>
          <w:rFonts w:ascii="Times New Roman" w:eastAsia="Times New Roman" w:hAnsi="Times New Roman" w:cs="Times New Roman"/>
          <w:b/>
          <w:bCs/>
          <w:sz w:val="24"/>
          <w:szCs w:val="24"/>
        </w:rPr>
        <w:t>electron injection</w:t>
      </w:r>
      <w:r w:rsidRPr="005D0D46">
        <w:rPr>
          <w:rFonts w:ascii="Times New Roman" w:eastAsia="Times New Roman" w:hAnsi="Times New Roman" w:cs="Times New Roman"/>
          <w:sz w:val="24"/>
          <w:szCs w:val="24"/>
        </w:rPr>
        <w:t xml:space="preserve"> process, often occurring on the femtosecond timescal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harma","given":"Khushboo","non-dropping-particle":"","parse-names":false,"suffix":""},{"dropping-particle":"","family":"Sharma","given":"Vinay","non-dropping-particle":"","parse-names":false,"suffix":""},{"dropping-particle":"","family":"Sharma","given":"S S","non-dropping-particle":"","parse-names":false,"suffix":""}],"id":"ITEM-1","issued":{"date-parts":[["2018"]]},"publisher":"Nanoscale Research Letters","title":"Dye-Sensitized Solar Cells : Fundamentals and Current Status","type":"article-journal","volume":"6"},"uris":["http://www.mendeley.com/documents/?uuid=f35c4d23-f460-4097-8046-cd0c089b716f"]}],"mendeley":{"formattedCitation":"[56]","plainTextFormattedCitation":"[56]","previouslyFormattedCitation":"[11]"},"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56]</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e electron injection can be represented as:</w:t>
      </w:r>
    </w:p>
    <w:p w:rsidR="00B04874" w:rsidRPr="005D0D46" w:rsidRDefault="00B04874" w:rsidP="00B04874">
      <w:pPr>
        <w:spacing w:after="0"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Dye</w:t>
      </w:r>
      <w:r w:rsidRPr="005D0D46">
        <w:rPr>
          <w:rFonts w:ascii="Cambria Math" w:eastAsia="Times New Roman" w:hAnsi="Cambria Math" w:cs="Times New Roman"/>
          <w:sz w:val="24"/>
          <w:szCs w:val="24"/>
          <w:vertAlign w:val="superscript"/>
        </w:rPr>
        <w:t>∗</w:t>
      </w:r>
      <w:r w:rsidRPr="005D0D46">
        <w:rPr>
          <w:rFonts w:ascii="Times New Roman" w:eastAsia="Times New Roman" w:hAnsi="Times New Roman" w:cs="Times New Roman"/>
          <w:sz w:val="24"/>
          <w:szCs w:val="24"/>
        </w:rPr>
        <w:t>→Dye+e</w:t>
      </w:r>
      <w:r w:rsidRPr="005D0D46">
        <w:rPr>
          <w:rFonts w:ascii="Times New Roman" w:eastAsia="Times New Roman" w:hAnsi="Times New Roman" w:cs="Times New Roman"/>
          <w:sz w:val="24"/>
          <w:szCs w:val="24"/>
          <w:vertAlign w:val="superscript"/>
        </w:rPr>
        <w:t>-</w:t>
      </w:r>
      <w:r w:rsidRPr="005D0D46">
        <w:rPr>
          <w:rFonts w:ascii="Times New Roman" w:eastAsia="Times New Roman" w:hAnsi="Times New Roman" w:cs="Times New Roman"/>
          <w:sz w:val="24"/>
          <w:szCs w:val="24"/>
          <w:vertAlign w:val="subscript"/>
        </w:rPr>
        <w:t>(semiconductor)</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The excited electron is injected into the conduction band of semiconductor, leaving the dye in an oxidized state (</w:t>
      </w:r>
      <w:r w:rsidRPr="005D0D46">
        <w:rPr>
          <w:rFonts w:ascii="Times New Roman" w:eastAsia="Times New Roman" w:hAnsi="Times New Roman" w:cs="Times New Roman"/>
          <w:b/>
          <w:bCs/>
          <w:sz w:val="24"/>
          <w:szCs w:val="24"/>
        </w:rPr>
        <w:t>Dye</w:t>
      </w:r>
      <w:r w:rsidRPr="005D0D46">
        <w:rPr>
          <w:rFonts w:ascii="Times New Roman" w:eastAsia="Times New Roman" w:hAnsi="Times New Roman" w:cs="Times New Roman"/>
          <w:b/>
          <w:bCs/>
          <w:sz w:val="24"/>
          <w:szCs w:val="24"/>
          <w:vertAlign w:val="superscript"/>
        </w:rPr>
        <w:t>*</w:t>
      </w:r>
      <w:r w:rsidRPr="005D0D46">
        <w:rPr>
          <w:rFonts w:ascii="Times New Roman" w:eastAsia="Times New Roman" w:hAnsi="Times New Roman" w:cs="Times New Roman"/>
          <w:sz w:val="24"/>
          <w:szCs w:val="24"/>
        </w:rPr>
        <w:t>). The injected electron then diffuses through the semiconductor to the external circuit, where it generates an electric current. The remaining oxidized dye (</w:t>
      </w:r>
      <w:r w:rsidRPr="005D0D46">
        <w:rPr>
          <w:rFonts w:ascii="Times New Roman" w:eastAsia="Times New Roman" w:hAnsi="Times New Roman" w:cs="Times New Roman"/>
          <w:b/>
          <w:bCs/>
          <w:sz w:val="24"/>
          <w:szCs w:val="24"/>
        </w:rPr>
        <w:t>Dye</w:t>
      </w:r>
      <w:r w:rsidRPr="005D0D46">
        <w:rPr>
          <w:rFonts w:ascii="Times New Roman" w:eastAsia="Times New Roman" w:hAnsi="Times New Roman" w:cs="Times New Roman"/>
          <w:b/>
          <w:bCs/>
          <w:sz w:val="24"/>
          <w:szCs w:val="24"/>
          <w:vertAlign w:val="superscript"/>
        </w:rPr>
        <w:t>*</w:t>
      </w:r>
      <w:r w:rsidRPr="005D0D46">
        <w:rPr>
          <w:rFonts w:ascii="Times New Roman" w:eastAsia="Times New Roman" w:hAnsi="Times New Roman" w:cs="Times New Roman"/>
          <w:sz w:val="24"/>
          <w:szCs w:val="24"/>
        </w:rPr>
        <w:t>) must be regenerated to ensure continuous operation</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Onah","given":"Emeka Harrison","non-dropping-particle":"","parse-names":false,"suffix":""},{"dropping-particle":"","family":"Lethole","given":"N L","non-dropping-particle":"","parse-names":false,"suffix":""}],"id":"ITEM-1","issued":{"date-parts":[["2024"]]},"title":"applied sciences Luminescent Materials for Dye-Sensitized Solar Cells : Advances and Directions","type":"article-journal"},"uris":["http://www.mendeley.com/documents/?uuid=4cdd03b5-076a-4c42-9b5e-ab60a5ea6ffb"]}],"mendeley":{"formattedCitation":"[69]","plainTextFormattedCitation":"[69]","previouslyFormattedCitation":"[9]"},"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69]</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is is achieved through the reduction of the dye by a </w:t>
      </w:r>
      <w:r w:rsidRPr="005D0D46">
        <w:rPr>
          <w:rFonts w:ascii="Times New Roman" w:eastAsia="Times New Roman" w:hAnsi="Times New Roman" w:cs="Times New Roman"/>
          <w:b/>
          <w:bCs/>
          <w:sz w:val="24"/>
          <w:szCs w:val="24"/>
        </w:rPr>
        <w:t>redox mediator</w:t>
      </w:r>
      <w:r w:rsidRPr="005D0D46">
        <w:rPr>
          <w:rFonts w:ascii="Times New Roman" w:eastAsia="Times New Roman" w:hAnsi="Times New Roman" w:cs="Times New Roman"/>
          <w:sz w:val="24"/>
          <w:szCs w:val="24"/>
        </w:rPr>
        <w:t xml:space="preserve"> (typically iodide ions) in the electrolyte, which donates an electron back to the oxidized dye:</w:t>
      </w:r>
    </w:p>
    <w:p w:rsidR="00B04874" w:rsidRPr="005D0D46" w:rsidRDefault="00B04874" w:rsidP="00B04874">
      <w:pPr>
        <w:spacing w:after="0"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Dye</w:t>
      </w:r>
      <w:r w:rsidRPr="005D0D46">
        <w:rPr>
          <w:rFonts w:ascii="Times New Roman" w:eastAsia="Times New Roman" w:hAnsi="Times New Roman" w:cs="Times New Roman"/>
          <w:sz w:val="24"/>
          <w:szCs w:val="24"/>
          <w:vertAlign w:val="superscript"/>
        </w:rPr>
        <w:t>+</w:t>
      </w:r>
      <w:r w:rsidRPr="005D0D46">
        <w:rPr>
          <w:rFonts w:ascii="Times New Roman" w:eastAsia="Times New Roman" w:hAnsi="Times New Roman" w:cs="Times New Roman"/>
          <w:sz w:val="24"/>
          <w:szCs w:val="24"/>
        </w:rPr>
        <w:t>+2I</w:t>
      </w:r>
      <w:r w:rsidRPr="005D0D46">
        <w:rPr>
          <w:rFonts w:ascii="Times New Roman" w:eastAsia="Times New Roman" w:hAnsi="Times New Roman" w:cs="Times New Roman"/>
          <w:sz w:val="24"/>
          <w:szCs w:val="24"/>
          <w:vertAlign w:val="superscript"/>
        </w:rPr>
        <w:t>−</w:t>
      </w:r>
      <w:r w:rsidRPr="005D0D46">
        <w:rPr>
          <w:rFonts w:ascii="Times New Roman" w:eastAsia="Times New Roman" w:hAnsi="Times New Roman" w:cs="Times New Roman"/>
          <w:sz w:val="24"/>
          <w:szCs w:val="24"/>
        </w:rPr>
        <w:t>→Dye+I</w:t>
      </w:r>
      <w:r w:rsidRPr="005D0D46">
        <w:rPr>
          <w:rFonts w:ascii="Times New Roman" w:eastAsia="Times New Roman" w:hAnsi="Times New Roman" w:cs="Times New Roman"/>
          <w:sz w:val="24"/>
          <w:szCs w:val="24"/>
          <w:vertAlign w:val="superscript"/>
        </w:rPr>
        <w:t>−</w:t>
      </w:r>
      <w:r w:rsidRPr="005D0D46">
        <w:rPr>
          <w:rFonts w:ascii="Times New Roman" w:eastAsia="Times New Roman" w:hAnsi="Times New Roman" w:cs="Times New Roman"/>
          <w:sz w:val="24"/>
          <w:szCs w:val="24"/>
          <w:vertAlign w:val="subscript"/>
        </w:rPr>
        <w:t>3</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In this redox process, the dye is returned to its ground state, ready to absorb another photon and repeat the cycl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rser.2016.09.097","ISSN":"18790690","abstract":"Dye-sensitized solar cell (DSSC) offers an efficient and easily implemented technology for future energy supply. Compared to conventional silicon solar cells, it provides comparable power conversion efficiency (PCE) at low material and manufacturing costs. DSSC materials such as titanium oxide (TiO2) are inexpensive, abundant and innocuous to the environment. Since DSSC materials are less prone to contamination and processable at ambient temperature, a roll-to-roll process could be utilized to print DSSCs on the mass production line. DSSCs perform better under lower light intensities, which makes them an excellent choice for indoor applications. Due to the advancement of molecular engineering, colored and transparent thin films have been introduced to enhance the aesthetic values. Up to now, such benefits have attracted considerable research interests and commercialization effort. Here, this review examines advanced techniques and research trends of this promising technology from the perspective of device modeling, state-of-art techniques, and novel device structures.","author":[{"dropping-particle":"","family":"Gong","given":"Jiawei","non-dropping-particle":"","parse-names":false,"suffix":""},{"dropping-particle":"","family":"Sumathy","given":"K","non-dropping-particle":"","parse-names":false,"suffix":""},{"dropping-particle":"","family":"Qiao","given":"Qiquan","non-dropping-particle":"","parse-names":false,"suffix":""},{"dropping-particle":"","family":"Zhou","given":"Zhengping","non-dropping-particle":"","parse-names":false,"suffix":""}],"container-title":"Renewable and Sustainable Energy Reviews","id":"ITEM-1","issue":"December 2015","issued":{"date-parts":[["2017"]]},"page":"234-246","publisher":"Elsevier","title":"Review on dye-sensitized solar cells (DSSCs): Advanced techniques and research trends","type":"article-journal","volume":"68"},"uris":["http://www.mendeley.com/documents/?uuid=14823068-8320-424b-860f-09686f6a06bf"]}],"mendeley":{"formattedCitation":"[76]","plainTextFormattedCitation":"[76]","previouslyFormattedCitation":"[6]"},"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6]</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e critical role of the dye is to act as a </w:t>
      </w:r>
      <w:r w:rsidRPr="005D0D46">
        <w:rPr>
          <w:rFonts w:ascii="Times New Roman" w:eastAsia="Times New Roman" w:hAnsi="Times New Roman" w:cs="Times New Roman"/>
          <w:b/>
          <w:bCs/>
          <w:sz w:val="24"/>
          <w:szCs w:val="24"/>
        </w:rPr>
        <w:t>sensitizer</w:t>
      </w:r>
      <w:r w:rsidRPr="005D0D46">
        <w:rPr>
          <w:rFonts w:ascii="Times New Roman" w:eastAsia="Times New Roman" w:hAnsi="Times New Roman" w:cs="Times New Roman"/>
          <w:sz w:val="24"/>
          <w:szCs w:val="24"/>
        </w:rPr>
        <w:t>, extending the absorption spectrum of the semiconductor by capturing visible light and facilitating the generation of excited electrons, which are then injected into the semiconductor's conduction band</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hukor","given":"Nurul Izzati Abdul","non-dropping-particle":"","parse-names":false,"suffix":""},{"dropping-particle":"","family":"Chan","given":"Kah-Yoong","non-dropping-particle":"","parse-names":false,"suffix":""},{"dropping-particle":"","family":"Thien","given":"Gregory Soon How","non-dropping-particle":"","parse-names":false,"suffix":""},{"dropping-particle":"","family":"Yeoh","given":"Mian-En","non-dropping-particle":"","parse-names":false,"suffix":""},{"dropping-particle":"","family":"Low","given":"Pei-ling","non-dropping-particle":"","parse-names":false,"suffix":""},{"dropping-particle":"","family":"Devaraj","given":"Nisha Kumari","non-dropping-particle":"","parse-names":false,"suffix":""},{"dropping-particle":"","family":"Ng","given":"Zi-neng","non-dropping-particle":"","parse-names":false,"suffix":""},{"dropping-particle":"","family":"Yap","given":"Boon Kar","non-dropping-particle":"","parse-names":false,"suffix":""}],"id":"ITEM-1","issued":{"date-parts":[["2023"]]},"title":"A Green Approach to Natural Dyes in Dye-Sensitized Solar Cells","type":"article-journal"},"uris":["http://www.mendeley.com/documents/?uuid=b834ab8e-e896-4141-9046-a752fc3ec151"]}],"mendeley":{"formattedCitation":"[79]","plainTextFormattedCitation":"[79]","previouslyFormattedCitation":"[12]"},"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9]</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The molecular structure of the dye, particularly the presence of </w:t>
      </w:r>
      <w:r w:rsidRPr="005D0D46">
        <w:rPr>
          <w:rFonts w:ascii="Times New Roman" w:eastAsia="Times New Roman" w:hAnsi="Times New Roman" w:cs="Times New Roman"/>
          <w:b/>
          <w:bCs/>
          <w:sz w:val="24"/>
          <w:szCs w:val="24"/>
        </w:rPr>
        <w:t>electron-donating</w:t>
      </w:r>
      <w:r w:rsidRPr="005D0D46">
        <w:rPr>
          <w:rFonts w:ascii="Times New Roman" w:eastAsia="Times New Roman" w:hAnsi="Times New Roman" w:cs="Times New Roman"/>
          <w:sz w:val="24"/>
          <w:szCs w:val="24"/>
        </w:rPr>
        <w:t xml:space="preserve"> and </w:t>
      </w:r>
      <w:r w:rsidRPr="005D0D46">
        <w:rPr>
          <w:rFonts w:ascii="Times New Roman" w:eastAsia="Times New Roman" w:hAnsi="Times New Roman" w:cs="Times New Roman"/>
          <w:b/>
          <w:bCs/>
          <w:sz w:val="24"/>
          <w:szCs w:val="24"/>
        </w:rPr>
        <w:t>electron-withdrawing</w:t>
      </w:r>
      <w:r w:rsidRPr="005D0D46">
        <w:rPr>
          <w:rFonts w:ascii="Times New Roman" w:eastAsia="Times New Roman" w:hAnsi="Times New Roman" w:cs="Times New Roman"/>
          <w:sz w:val="24"/>
          <w:szCs w:val="24"/>
        </w:rPr>
        <w:t xml:space="preserve"> groups, dictates its </w:t>
      </w:r>
      <w:r w:rsidRPr="005D0D46">
        <w:rPr>
          <w:rFonts w:ascii="Times New Roman" w:eastAsia="Times New Roman" w:hAnsi="Times New Roman" w:cs="Times New Roman"/>
          <w:b/>
          <w:bCs/>
          <w:sz w:val="24"/>
          <w:szCs w:val="24"/>
        </w:rPr>
        <w:t>absorption characteristics</w:t>
      </w:r>
      <w:r w:rsidRPr="005D0D46">
        <w:rPr>
          <w:rFonts w:ascii="Times New Roman" w:eastAsia="Times New Roman" w:hAnsi="Times New Roman" w:cs="Times New Roman"/>
          <w:sz w:val="24"/>
          <w:szCs w:val="24"/>
        </w:rPr>
        <w:t>, electron injection efficiency, and overall contribution to the photovoltaic process.</w:t>
      </w:r>
      <w:r w:rsidRPr="005D0D46">
        <w:rPr>
          <w:rFonts w:ascii="Times New Roman" w:eastAsia="Times New Roman" w:hAnsi="Times New Roman" w:cs="Times New Roman"/>
          <w:sz w:val="24"/>
          <w:szCs w:val="24"/>
        </w:rPr>
        <w:br/>
      </w:r>
      <w:r w:rsidRPr="005D0D46">
        <w:rPr>
          <w:rFonts w:ascii="Times New Roman" w:eastAsia="Times New Roman" w:hAnsi="Times New Roman" w:cs="Times New Roman"/>
          <w:b/>
          <w:i/>
          <w:sz w:val="24"/>
          <w:szCs w:val="24"/>
        </w:rPr>
        <w:t>(diagram of molarculer structure of the dye)</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Selecting the right dye is fundamental to enhancing the efficiency of solar energy conversion systems, given that the dye is responsible for absorbing sunlight and enabling the generation of excited electrons. The performance of the system heavily relies on the dye's ability to effectively capture light and initiate the subsequent electron transfer processes</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39/d0cs01336f","author":[{"dropping-particle":"","family":"Ana Belen","given":"Munoz-Garcıa","non-dropping-particle":"","parse-names":false,"suffix":""},{"dropping-particle":"","family":"Iacopo","given":"Benesperi","non-dropping-particle":"","parse-names":false,"suffix":""},{"dropping-particle":"","family":"Gerrit","given":"Boschloo","non-dropping-particle":"","parse-names":false,"suffix":""},{"dropping-particle":"","family":"Javier","given":"Concepcion","non-dropping-particle":"","parse-names":false,"suffix":""},{"dropping-particle":"","family":"Jared","given":"H Delcamp","non-dropping-particle":"","parse-names":false,"suffix":""},{"dropping-particle":"","family":"Elizabeth","given":"A Gibson","non-dropping-particle":"","parse-names":false,"suffix":""},{"dropping-particle":"","family":"Gerald","given":"J Meyer","non-dropping-particle":"","parse-names":false,"suffix":""},{"dropping-particle":"","family":"Michele","given":"Pavone","non-dropping-particle":"","parse-names":false,"suffix":""},{"dropping-particle":"","family":"Henrik","given":"Pettersson","non-dropping-particle":"","parse-names":false,"suffix":""},{"dropping-particle":"","family":"Anders","given":"Hagfeldt","non-dropping-particle":"","parse-names":false,"suffix":""},{"dropping-particle":"","family":"Marina","given":"Freitag","non-dropping-particle":"","parse-names":false,"suffix":""}],"id":"ITEM-1","issued":{"date-parts":[["2021"]]},"page":"12450-12550","title":"Dye-sensitized solar cells strike back","type":"article-journal"},"uris":["http://www.mendeley.com/documents/?uuid=e7dad9af-d1ec-41fe-89c8-c09c9a62f360"]}],"mendeley":{"formattedCitation":"[75]","plainTextFormattedCitation":"[75]","previouslyFormattedCitation":"[5]"},"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75]</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Therefore, an ideal dye must possess a range of essential properties to ensure the maximum conversion of sunlight into electrical energy. Several key factors should be taken into account when choosing a suitable material for this purpose, as they directly influence the dye's functionality and the overall performance of the system.</w:t>
      </w:r>
    </w:p>
    <w:p w:rsidR="00B04874" w:rsidRPr="005D0D46" w:rsidRDefault="00B04874" w:rsidP="00B04874">
      <w:pPr>
        <w:jc w:val="both"/>
        <w:rPr>
          <w:rFonts w:ascii="Times New Roman" w:hAnsi="Times New Roman" w:cs="Times New Roman"/>
          <w:b/>
          <w:i/>
          <w:sz w:val="24"/>
          <w:szCs w:val="24"/>
        </w:rPr>
      </w:pPr>
      <w:r w:rsidRPr="005D0D46">
        <w:rPr>
          <w:rFonts w:ascii="Times New Roman" w:hAnsi="Times New Roman" w:cs="Times New Roman"/>
          <w:b/>
          <w:i/>
          <w:sz w:val="24"/>
          <w:szCs w:val="24"/>
        </w:rPr>
        <w:t>(write on each about author that make emphasize on i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1. Strong Absorption: </w:t>
      </w:r>
      <w:r w:rsidRPr="005D0D46">
        <w:rPr>
          <w:rFonts w:ascii="Times New Roman" w:eastAsia="Times New Roman" w:hAnsi="Times New Roman" w:cs="Times New Roman"/>
          <w:sz w:val="24"/>
          <w:szCs w:val="24"/>
        </w:rPr>
        <w:t>A good dye for dye-sensitized solar cells (DSSCs) should have strong light absorption properties, especially in the visible region of the solar spectrum (400-700 nm)</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ang-Hun","given":"Nama","non-dropping-particle":"","parse-names":false,"suffix":""},{"dropping-particle":"","family":"Kyu Hwan","given":"Leea","non-dropping-particle":"","parse-names":false,"suffix":""},{"dropping-particle":"","family":"Jung-Hoon","given":"Yua","non-dropping-particle":"","parse-names":false,"suffix":""},{"dropping-particle":"","family":"Jin-Hyo","given":"Boo","non-dropping-particle":"","parse-names":false,"suffix":""}],"id":"ITEM-1","issue":"6","issued":{"date-parts":[["2019"]]},"page":"194-206","title":"Review of the Development of Dyes for Dye-Sensitized Solar Cells","type":"article-journal","volume":"28"},"uris":["http://www.mendeley.com/documents/?uuid=3990fa5f-aedd-4819-82b0-e81f8e6d978a"]}],"mendeley":{"formattedCitation":"[77]","plainTextFormattedCitation":"[77]","previouslyFormattedCitation":"[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Strong absorption allows the dye to capture more photons from sunlight, which </w:t>
      </w:r>
      <w:r w:rsidRPr="005D0D46">
        <w:rPr>
          <w:rFonts w:ascii="Times New Roman" w:eastAsia="Times New Roman" w:hAnsi="Times New Roman" w:cs="Times New Roman"/>
          <w:sz w:val="24"/>
          <w:szCs w:val="24"/>
        </w:rPr>
        <w:lastRenderedPageBreak/>
        <w:t>translates into higher excitation of electrons</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bstract":"Energy consumption is increasing yearly all over the world due to the increase in population and demand of energy. The world largely depends on a hydroelectric energy supply, thermal electric energy supply which is all non-renewable energy resources. Nevertheless, non-re- newable energy resources are rapidly decreasing per year due to increasing rate of energy consumption. The quest for the discovery of another abundant resource of energy has attracted many scientists into development of renewable energy technologies like photovoltaic energy which are the technology that convert solar radiation into electricity. For the past several years, different photovoltaic devices like inorganic, organic, and hybrid solar cells have been invented using different methods for different application purposes. Moreover, high conversion efficiency of silicon solar cells, the high cost of module and complicated production processes involved in the production restricted commercialization of photovoltaic solar cells as a means of electricity supply. Among all organic solar cells, Dye-Sensitized Solar Cells (DSSCs) are the most efficient, low cost and easily implemented technology. This review paper focuses on clarifying the technological meaning of the structure of DSSCs, Various types of DSSCs materials, working electrode and working mechanism of DSSC, transparent and conductive substrate, nanocrystalline semiconductor film electrode, photosensisitizer (dye), electrolyte, carbon layer electrode, zinc oxide (ZnO) layer, zirconium dioxide (ZrO2) layer, benefits of DSSCs and application, the efficiency and challenges for research and development of DSSCs to upgrade the current efficiency.","author":[{"dropping-particle":"","family":"Francis","given":"Okoye Ikechukwu","non-dropping-particle":"","parse-names":false,"suffix":""},{"dropping-particle":"","family":"Ikenna","given":"Alaekwe","non-dropping-particle":"","parse-names":false,"suffix":""}],"id":"ITEM-1","issue":"12","issued":{"date-parts":[["2021"]]},"page":"496-509","title":"Review of Dye-Sensitized Solar Cell ( DSSCs ) Development","type":"article-journal","volume":"13"},"uris":["http://www.mendeley.com/documents/?uuid=e1517cca-b1da-430f-bcac-92ee2d9fed79"]}],"mendeley":{"formattedCitation":"[80]","plainTextFormattedCitation":"[80]","previouslyFormattedCitation":"[13]"},"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0]</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e ability of a dye to absorb light efficiently is primarily influenced by its molecular structure, particularly its conjugated π-electron system</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ang-Hun","given":"Nama","non-dropping-particle":"","parse-names":false,"suffix":""},{"dropping-particle":"","family":"Kyu Hwan","given":"Leea","non-dropping-particle":"","parse-names":false,"suffix":""},{"dropping-particle":"","family":"Jung-Hoon","given":"Yua","non-dropping-particle":"","parse-names":false,"suffix":""},{"dropping-particle":"","family":"Jin-Hyo","given":"Boo","non-dropping-particle":"","parse-names":false,"suffix":""}],"id":"ITEM-1","issue":"6","issued":{"date-parts":[["2019"]]},"page":"194-206","title":"Review of the Development of Dyes for Dye-Sensitized Solar Cells","type":"article-journal","volume":"28"},"uris":["http://www.mendeley.com/documents/?uuid=3990fa5f-aedd-4819-82b0-e81f8e6d978a"]}],"mendeley":{"formattedCitation":"[77]","plainTextFormattedCitation":"[77]","previouslyFormattedCitation":"[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Dyes with extended conjugation have narrower HOMO-LUMO gaps, allowing them to absorb a broader range of wavelengths. Strong absorption ensures that a maximum number of photons can be converted into electrons, thereby enhancing the overall photocurrent and power output of the DSSC</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ang-Hun","given":"Nama","non-dropping-particle":"","parse-names":false,"suffix":""},{"dropping-particle":"","family":"Kyu Hwan","given":"Leea","non-dropping-particle":"","parse-names":false,"suffix":""},{"dropping-particle":"","family":"Jung-Hoon","given":"Yua","non-dropping-particle":"","parse-names":false,"suffix":""},{"dropping-particle":"","family":"Jin-Hyo","given":"Boo","non-dropping-particle":"","parse-names":false,"suffix":""}],"id":"ITEM-1","issue":"6","issued":{"date-parts":[["2019"]]},"page":"194-206","title":"Review of the Development of Dyes for Dye-Sensitized Solar Cells","type":"article-journal","volume":"28"},"uris":["http://www.mendeley.com/documents/?uuid=3990fa5f-aedd-4819-82b0-e81f8e6d978a"]}],"mendeley":{"formattedCitation":"[77]","plainTextFormattedCitation":"[77]","previouslyFormattedCitation":"[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2. Efficient Conversion of Solar Energy into Electricity: </w:t>
      </w:r>
      <w:r w:rsidRPr="005D0D46">
        <w:rPr>
          <w:rFonts w:ascii="Times New Roman" w:eastAsia="Times New Roman" w:hAnsi="Times New Roman" w:cs="Times New Roman"/>
          <w:sz w:val="24"/>
          <w:szCs w:val="24"/>
        </w:rPr>
        <w:t xml:space="preserve">The dye plays a critical role in the overall conversion efficiency of a DSSC. Once it absorbs sunlight, the dye must efficiently generate excited electrons and inject them into the conduction band of the semiconductor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9072/ijet.96456","ISSN":"2149-0104","abstract":"In a conversion system of pure and non-convectional solar energy to electricity, dye sensitized solar cells (DSSCs) encourage the fabrication of photovoltaic devices providing high conversion efficiency at low cost. The dye as a sensitizer plays a vital role in performance evaluation of DSSCs. Natural dyes (organic dyes) has come to be a worth-while substitute to the rare and expensive inorganic sensitizers because of its cost effective, extreme availability and biodegradable. Different parts of a plant like fruits, leaves, flowers petals and bark have been tested over the years as sensitizers. The properties, together with some other parameters of these pigments give rise to improve in the operation standard of DSSCs. This review hash-out the history of DSSC with a focus on the recent developments of the natural dyes applications in this specific area with their overall appearance, the various components and the working principle of DSSCs as well as the work done over the years on natural dye based DSSCs","author":[{"dropping-particle":"","family":"Adedokun","given":"Oluwaseun","non-dropping-particle":"","parse-names":false,"suffix":""},{"dropping-particle":"","family":"Titilope","given":"Kamil","non-dropping-particle":"","parse-names":false,"suffix":""},{"dropping-particle":"","family":"Awodugba","given":"Ayodeji Oladiran","non-dropping-particle":"","parse-names":false,"suffix":""}],"container-title":"International Journal of Engineering Technologies, IJET","id":"ITEM-1","issue":"2","issued":{"date-parts":[["2016"]]},"page":"34","title":"Review on Natural Dye-Sensitized Solar Cells (DSSCs)","type":"article-journal","volume":"2"},"uris":["http://www.mendeley.com/documents/?uuid=59e91a7d-2239-4249-a736-7591e1cbe797"]}],"mendeley":{"formattedCitation":"[81]","plainTextFormattedCitation":"[81]","previouslyFormattedCitation":"[14]"},"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1]</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e molecular design of the dye is essential here, as it must allow rapid and efficient electron transfer from the excited dye to the semiconductor. The efficiency of energy conversion also depends on how well the dye is regenerated after electron injection, which is influenced by the interaction with the redox electrolyt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solener.2016.08.003","ISSN":"0038092X","abstract":"Alternate energy source has become imperative for green energy solution against ever growing demand. Hybrid solar cell is yet another promising option toward green energy providing opportunity to explore natural dye extracts from plants. This review explores recent developments in the field of hybrid solar cell technology specifically with sensitizer synthesized from plants which are also found in India. Anthocyanin, betalain, chlorophyll and carotenoids are among the most common plant pigments explored as sensitizers. The review of different attempts on fabrication of natural dye based solar cells implies that titanium dioxide (TiO2) nano particles as photoanode, platinum (Pt) as counter electrode and iodine/iodide electrolyte is the most widely used combination so far. Plant pigments are highly pH sensitive and can alter solar cell performance based on its extraction method, concentration and its ability to anchor with photoanode. Stability of dye, absorption in near IR range and leakage of liquid electrolyte are few of the challenges ahead. However, natural dye is biodegradable and non-toxic having most of the extraction process harmless to environment. In addition, natural dye has the promising future as it is abundant. Genetic engineering will provide means of modifying plant DNA to render desirable concentration and type of plant pigments. Anthocyanin has been studied extensively and gives comparatively higher efficiency in a single dye cell. Co-sensitization can be one of the possible options to enhance solar cell efficiency in future.","author":[{"dropping-particle":"","family":"Bhogaita","given":"Mehul","non-dropping-particle":"","parse-names":false,"suffix":""},{"dropping-particle":"","family":"Shukla","given":"Atindra D","non-dropping-particle":"","parse-names":false,"suffix":""},{"dropping-particle":"","family":"Nalini","given":"R Pratibha","non-dropping-particle":"","parse-names":false,"suffix":""}],"container-title":"Solar Energy","id":"ITEM-1","issued":{"date-parts":[["2016"]]},"page":"212-224","publisher":"Elsevier Ltd","title":"Recent advances in hybrid solar cells based on natural dye extracts from Indian plant pigment as sensitizers","type":"article-journal","volume":"137"},"uris":["http://www.mendeley.com/documents/?uuid=58685734-b7bd-41da-8ec7-bb0596d95981"]}],"mendeley":{"formattedCitation":"[82]","plainTextFormattedCitation":"[82]","previouslyFormattedCitation":"[15]"},"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2]</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Poor electron injection or slow dye regeneration can lead to recombination losses, reducing the overall energy conversion efficiency of the DSSC</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Joy","given":"Christy","non-dropping-particle":"","parse-names":false,"suffix":""}],"id":"ITEM-1","issue":"10","issued":{"date-parts":[["2017"]]},"page":"579-584","title":"A Review- The Potential of Natural Dyes for Dye Sensitized Solar Cells","type":"article-journal","volume":"2"},"uris":["http://www.mendeley.com/documents/?uuid=4370b13a-5f45-4591-b5d3-df05840cd9cc"]}],"mendeley":{"formattedCitation":"[83]","plainTextFormattedCitation":"[83]","previouslyFormattedCitation":"[16]"},"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3]</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3. Capable of Injecting Electrons: </w:t>
      </w:r>
      <w:r w:rsidRPr="005D0D46">
        <w:rPr>
          <w:rFonts w:ascii="Times New Roman" w:eastAsia="Times New Roman" w:hAnsi="Times New Roman" w:cs="Times New Roman"/>
          <w:sz w:val="24"/>
          <w:szCs w:val="24"/>
        </w:rPr>
        <w:t>Upon photoexcitation, the dye must be capable of injecting electrons into the conduction band of the semiconductor</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bstract":"Energy consumption is increasing yearly all over the world due to the increase in population and demand of energy. The world largely depends on a hydroelectric energy supply, thermal electric energy supply which is all non-renewable energy resources. Nevertheless, non-re- newable energy resources are rapidly decreasing per year due to increasing rate of energy consumption. The quest for the discovery of another abundant resource of energy has attracted many scientists into development of renewable energy technologies like photovoltaic energy which are the technology that convert solar radiation into electricity. For the past several years, different photovoltaic devices like inorganic, organic, and hybrid solar cells have been invented using different methods for different application purposes. Moreover, high conversion efficiency of silicon solar cells, the high cost of module and complicated production processes involved in the production restricted commercialization of photovoltaic solar cells as a means of electricity supply. Among all organic solar cells, Dye-Sensitized Solar Cells (DSSCs) are the most efficient, low cost and easily implemented technology. This review paper focuses on clarifying the technological meaning of the structure of DSSCs, Various types of DSSCs materials, working electrode and working mechanism of DSSC, transparent and conductive substrate, nanocrystalline semiconductor film electrode, photosensisitizer (dye), electrolyte, carbon layer electrode, zinc oxide (ZnO) layer, zirconium dioxide (ZrO2) layer, benefits of DSSCs and application, the efficiency and challenges for research and development of DSSCs to upgrade the current efficiency.","author":[{"dropping-particle":"","family":"Francis","given":"Okoye Ikechukwu","non-dropping-particle":"","parse-names":false,"suffix":""},{"dropping-particle":"","family":"Ikenna","given":"Alaekwe","non-dropping-particle":"","parse-names":false,"suffix":""}],"id":"ITEM-1","issue":"12","issued":{"date-parts":[["2021"]]},"page":"496-509","title":"Review of Dye-Sensitized Solar Cell ( DSSCs ) Development","type":"article-journal","volume":"13"},"uris":["http://www.mendeley.com/documents/?uuid=e1517cca-b1da-430f-bcac-92ee2d9fed79"]}],"mendeley":{"formattedCitation":"[80]","plainTextFormattedCitation":"[80]","previouslyFormattedCitation":"[13]"},"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0]</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is is governed by the relative energy levels of the dye’s LUMO and the semiconductor's conduction band. The LUMO energy level of the dye should be more negative (higher in energy) than the conduction band of the semiconductor</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rser.2016.11.198","ISSN":"18790690","abstract":"Dye sensitized solar cell converts visible light into electricity using sensitization of the cell. Performances of dye sensitized solar cells are mainly based on dye used as a sensitizer. Now a days study of dyes extracted from natural resources is the main concern for researchers. Application of natural dyes is a promising development in the field of this technology. Natural dyes are cutting down high cost of metal complex sensitizers and also replacing expensive chemical synthesis process through simple extraction process. Natural dyes are abundant, easily extractable, safe material causes no environment threat. These can be extracted from flowers petals, leaves, roots and barks in the form of anthocyanin, carotenoid, flavonoid and chlorophyll pigments. This review discusses development of natural dyes and their effect on various performance parameters of dye sensitized solar cell.","author":[{"dropping-particle":"","family":"Richhariya","given":"Geetam","non-dropping-particle":"","parse-names":false,"suffix":""},{"dropping-particle":"","family":"Kumar","given":"Anil","non-dropping-particle":"","parse-names":false,"suffix":""},{"dropping-particle":"","family":"Tekasakul","given":"Perapong","non-dropping-particle":"","parse-names":false,"suffix":""},{"dropping-particle":"","family":"Gupta","given":"Bhupendra","non-dropping-particle":"","parse-names":false,"suffix":""}],"container-title":"Renewable and Sustainable Energy Reviews","id":"ITEM-1","issue":"November 2016","issued":{"date-parts":[["2017"]]},"page":"705-718","publisher":"Elsevier","title":"Natural dyes for dye sensitized solar cell: A review","type":"article-journal","volume":"69"},"uris":["http://www.mendeley.com/documents/?uuid=a50b456f-3412-490a-94c4-b4b40a5a412c"]}],"mendeley":{"formattedCitation":"[84]","plainTextFormattedCitation":"[84]","previouslyFormattedCitation":"[17]"},"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4]</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is ensures that there is a driving force for electron injection, allowing the excited electron to flow into the semiconductor instead of recombining with the dye or redox coupl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21577/0103-5053.20210083","ISSN":"16784790","abstract":"The development of cost-effective molecular devices that efficiently capture and convert sunlight into other useful forms of energy is a promising approach to meet the world's increasing energy demands. These devices are designed through a successful combination of materials and molecules that work synergistically to promote light-driven chemical reactions. Light absorption by a surface-bound chromophore triggers a sequence of interfacial electron transfer processes. The efficiencies of the devices are governed by the dynamic balance between the electron transfer reactions that promote energy conversion and undesirable side reactions. Therefore, it is necessary to understand and control these processes to optimize the design of the components of the devices and to achieve higher energy conversion efficiencies. In this context, this review discusses general aspects of interfacial electron transfer reactions in dye-sensitized TiO2 molecular devices for solar energy conversion. A theoretical background on the Marcus-Gerischer theory for interfacial electron transfer and theoretical models for electron transport within TiO2 films are provided. An overview of dye-sensitized solar cells (DSSCs) and dye-sensitized photoelectrosynthesis cells (DSPECs) is presented, and the electron transfer and transport processes that occur in both classes of devices are emphasized and detailed. Finally, the main spectroscopic, electrochemical and photoelectrochemical experimental techniques that are employed to elucidate the kinetics of the electron transfer reactions discussed in this review are presented.","author":[{"dropping-particle":"V","family":"Müller","given":"Andressa","non-dropping-particle":"","parse-names":false,"suffix":""},{"dropping-particle":"","family":"Wierzba","given":"Wendel M","non-dropping-particle":"","parse-names":false,"suffix":""},{"dropping-particle":"","family":"Pastorelli","given":"Mariana N","non-dropping-particle":"","parse-names":false,"suffix":""},{"dropping-particle":"","family":"Polo","given":"André S","non-dropping-particle":"","parse-names":false,"suffix":""}],"container-title":"Journal of the Brazilian Chemical Society","id":"ITEM-1","issue":"9","issued":{"date-parts":[["2021"]]},"page":"1711-1738","title":"Interfacial Electron Transfer in Dye-Sensitized TiO2 Devices for Solar Energy Conversion","type":"article-journal","volume":"32"},"uris":["http://www.mendeley.com/documents/?uuid=457963d8-af29-4563-a77b-cde89d9a0d1c"]}],"mendeley":{"formattedCitation":"[85]","plainTextFormattedCitation":"[85]","previouslyFormattedCitation":"[1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5]</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Efficient electron injection is key to minimizing energy losses and maximizing photocurrent</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afie","given":"Nur Ezyanie","non-dropping-particle":"","parse-names":false,"suffix":""},{"dropping-particle":"","family":"Ludin","given":"Norasikin Ahmad","non-dropping-particle":"","parse-names":false,"suffix":""},{"dropping-particle":"","family":"Hamid","given":"Norul Hisham","non-dropping-particle":"","parse-names":false,"suffix":""},{"dropping-particle":"","family":"Asri","given":"Mohd","non-dropping-particle":"","parse-names":false,"suffix":""},{"dropping-particle":"","family":"Teridi","given":"Mat","non-dropping-particle":"","parse-names":false,"suffix":""},{"dropping-particle":"","family":"Sepeai","given":"Suhaila","non-dropping-particle":"","parse-names":false,"suffix":""},{"dropping-particle":"","family":"Ibrahim","given":"Mohd Adib","non-dropping-particle":"","parse-names":false,"suffix":""},{"dropping-particle":"","family":"Sopian","given":"Kamaruzzaman","non-dropping-particle":"","parse-names":false,"suffix":""}],"id":"ITEM-1","issue":"Narayan 2012","issued":{"date-parts":[["2017"]]},"page":"9227-9243","title":"com Electron Transport Studies of Dye-Sensitized Solar Cells based on Natural Sensitizer Extracted from Rengas ( Gluta spp. ) and Mengkulang ( Heritiera elata ) Wood","type":"article-journal","volume":"12"},"uris":["http://www.mendeley.com/documents/?uuid=3143cd74-57f5-4995-abd4-dfa25a56692f"]}],"mendeley":{"formattedCitation":"[86]","plainTextFormattedCitation":"[86]","previouslyFormattedCitation":"[19]"},"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6]</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4. Suitable Anchoring Group: </w:t>
      </w:r>
      <w:r w:rsidRPr="005D0D46">
        <w:rPr>
          <w:rFonts w:ascii="Times New Roman" w:eastAsia="Times New Roman" w:hAnsi="Times New Roman" w:cs="Times New Roman"/>
          <w:sz w:val="24"/>
          <w:szCs w:val="24"/>
        </w:rPr>
        <w:t>Dyes need to be securely attached to the surface of the semiconductor to enable efficient electron transfer. Suitable anchoring groups, such as carboxyl (-COOH) or hydroxyl (-OH) groups, are crucial for chemisorbing the dye molecules onto the TiO₂ surfac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21/am507334m","ISSN":"19448252","abstract":"The dyes in dye-sensitized solar cells (DSSCs) require one or more chemical substituents that can act as an anchor, enabling their adsorption onto a metal oxide substrate. This adsorption provides a means for electron injection, which is the process that initiates the electrical circuit in a DSSC. Understanding the structure of various DSSC anchors and the search for new anchors are critical factors for the development of improved DSSCs. Traditionally, carboxylic acid and cyanoacrylic acid groups are employed as dye anchors in DSSCs. In recent years, novel anchor groups have emerged, which make a larger pool of materials available for DSSC dyes, and their associated physical and chemical characteristics offer interesting effects at the interface between dye and metal oxide. This review focuses especially on the structural aspects of these novel dye anchors for TiO2-based DSSCs, including pyridine, phosphonic acid, tetracyanate, perylene dicarboxylic acid anhydride, 2-hydroxylbenzonitrile, 8-hydroxylquinoline, pyridine-N-oxide, hydroxylpyridium, catechol, hydroxamate, sulfonic acid, acetylacetanate, boronic acid, nitro, tetrazole, rhodanine, and salicylic acid substituents. We anticipate that further exploration and understanding of these new types of anchoring groups for TiO2 substrates will not only contribute to the development of advanced DSSCs, but also of quantum dot-sensitized solar cells, water splitting systems, and other self-assembled monolayer-based technologies.","author":[{"dropping-particle":"","family":"Zhang","given":"Lei","non-dropping-particle":"","parse-names":false,"suffix":""},{"dropping-particle":"","family":"Cole","given":"Jacqueline M","non-dropping-particle":"","parse-names":false,"suffix":""}],"container-title":"ACS Applied Materials and Interfaces","id":"ITEM-1","issue":"6","issued":{"date-parts":[["2015"]]},"page":"3427-3455","title":"Anchoring groups for dye-sensitized solar cells","type":"article-journal","volume":"7"},"uris":["http://www.mendeley.com/documents/?uuid=2ce23c93-5be2-4f7d-861d-7bd20f24a2eb"]}],"mendeley":{"formattedCitation":"[87]","plainTextFormattedCitation":"[87]","previouslyFormattedCitation":"[20]"},"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ese functional groups form strong chemical bonds (often covalent or coordinate bonds) with the surface, ensuring that the dye remains tightly bound during operation. If the dye detaches or forms weak bonds, it can lead to poor electron injection, dye desorption, and instability over time. Anchoring groups also help orient the dye molecules properly to facilitate efficient electron transfer to the semiconductor</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4314/tjs.v49i4.5","ISSN":"0856-1761","abstract":"Anchoring groups are crucial for enhancing the performance of dye-sensitized solar cells (DSSCs). For instance, cyanoacrylic acid serves as the primary anchoring group in DSSC due to its crucial elements required for effective electron transport. However, it suffers from degradation. To address this limitation, this study proposes alternative cyano-based anchoring groups for sensitizers. Density functional theory (DFT) and time-dependent DFT were used to investigate the optical and electronic properties of the dyes. The studied dyes (excluding the dye containing OH group) displayed three absorption bands within the visible and NIR regions. Low-energy peaks ranged from 498 to 576 nm, corresponding to excitation from ground state to first excited state. Moderate intensity bands appeared at 376 to 418 nm, with the highest energy bands falling within 351 to 384 nm. Ground state oxidation potential values for the dyes were lower than the redox potential of the iodide/triiodide pair. Similarly, excited state oxidation potential values were higher than or equal to the conduction band of TiO2, except for NO2 and CHO containing dyes. Ionization potential values ranged from 6.24 eV to 6.40 eV, while electron affinity values were within 1.21 eV to 2.74 eV. Chemical potential values ranged from 3.75 to 4.57 eV, and chemical hardness of the dyes fell between 1.83 to 2.54 eV. The proposed cyano-based anchoring groups show promising potential for enhancing DSSC performance.","author":[{"dropping-particle":"","family":"Deogratias","given":"Geradius","non-dropping-particle":"","parse-names":false,"suffix":""},{"dropping-particle":"","family":"Kinunda","given":"Grace A","non-dropping-particle":"","parse-names":false,"suffix":""}],"container-title":"Tanzania Journal of Science","id":"ITEM-1","issue":"4","issued":{"date-parts":[["2023"]]},"page":"831-841","title":"A Computational Study on the Impact of Anchoring Groups on the Optical and Electronic Properties of Triphenylamine-Based Dyes for Dye-Sensitized Solar Cell Applications","type":"article-journal","volume":"49"},"uris":["http://www.mendeley.com/documents/?uuid=75037d69-2f04-43b0-b1c0-39e5e6be97f8"]},{"id":"ITEM-2","itemData":{"DOI":"10.1016/j.rser.2017.04.075","ISSN":"1364-0321","author":[{"dropping-particle":"","family":"Kumara","given":"N T R N","non-dropping-particle":"","parse-names":false,"suffix":""},{"dropping-particle":"","family":"Lim","given":"Andery","non-dropping-particle":"","parse-names":false,"suffix":""},{"dropping-particle":"","family":"Ming","given":"Chee","non-dropping-particle":"","parse-names":false,"suffix":""},{"dropping-particle":"","family":"Iskandar","given":"Mohamad","non-dropping-particle":"","parse-names":false,"suffix":""}],"container-title":"Renewable and Sustainable Energy Reviews","id":"ITEM-2","issue":"July 2016","issued":{"date-parts":[["2017"]]},"page":"301-317","publisher":"Elsevier Ltd","title":"Recent progress and utilization of natural pigments in dye sensitized solar cells : A review","type":"article-journal","volume":"78"},"uris":["http://www.mendeley.com/documents/?uuid=7a5382a7-4aab-413f-9ea2-ea74e8f35333"]},{"id":"ITEM-3","itemData":{"author":[{"dropping-particle":"","family":"Joy","given":"Christy","non-dropping-particle":"","parse-names":false,"suffix":""}],"id":"ITEM-3","issue":"10","issued":{"date-parts":[["2017"]]},"page":"579-584","title":"A Review- The Potential of Natural Dyes for Dye Sensitized Solar Cells","type":"article-journal","volume":"2"},"uris":["http://www.mendeley.com/documents/?uuid=4370b13a-5f45-4591-b5d3-df05840cd9cc"]}],"mendeley":{"formattedCitation":"[78], [83], [88]","plainTextFormattedCitation":"[78], [83], [88]","previouslyFormattedCitation":"[10], [16], [21]"},"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8], [83], [88]</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5. High Chemical Stability: </w:t>
      </w:r>
      <w:r w:rsidRPr="005D0D46">
        <w:rPr>
          <w:rFonts w:ascii="Times New Roman" w:eastAsia="Times New Roman" w:hAnsi="Times New Roman" w:cs="Times New Roman"/>
          <w:sz w:val="24"/>
          <w:szCs w:val="24"/>
        </w:rPr>
        <w:t>Dyes used in DSSCs need to be chemically stable, especially under oxidative and reductive conditions, as well as exposure to light and heat</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uthor":[{"dropping-particle":"","family":"Sang-Hun","given":"Nama","non-dropping-particle":"","parse-names":false,"suffix":""},{"dropping-particle":"","family":"Kyu Hwan","given":"Leea","non-dropping-particle":"","parse-names":false,"suffix":""},{"dropping-particle":"","family":"Jung-Hoon","given":"Yua","non-dropping-particle":"","parse-names":false,"suffix":""},{"dropping-particle":"","family":"Jin-Hyo","given":"Boo","non-dropping-particle":"","parse-names":false,"suffix":""}],"id":"ITEM-1","issue":"6","issued":{"date-parts":[["2019"]]},"page":"194-206","title":"Review of the Development of Dyes for Dye-Sensitized Solar Cells","type":"article-journal","volume":"28"},"uris":["http://www.mendeley.com/documents/?uuid=3990fa5f-aedd-4819-82b0-e81f8e6d978a"]}],"mendeley":{"formattedCitation":"[77]","plainTextFormattedCitation":"[77]","previouslyFormattedCitation":"[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High stability ensures that the dye can withstand repeated cycles of photoexcitation, electron injection, and regeneration without degradation</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3389/fchem.2018.00481","author":[{"dropping-particle":"","family":"Carella","given":"Antonio","non-dropping-particle":"","parse-names":false,"suffix":""},{"dropping-particle":"","family":"Borbone","given":"Fabio","non-dropping-particle":"","parse-names":false,"suffix":""},{"dropping-particle":"","family":"Centore","given":"Roberto","non-dropping-particle":"","parse-names":false,"suffix":""}],"id":"ITEM-1","issue":"October","issued":{"date-parts":[["2018"]]},"page":"1-24","title":"Research Progress on Photosensitizers for DSSC","type":"article-journal","volume":"6"},"uris":["http://www.mendeley.com/documents/?uuid=bdfa4103-03c2-463d-a5ac-5883ef07ab14"]}],"mendeley":{"formattedCitation":"[89]","plainTextFormattedCitation":"[89]","previouslyFormattedCitation":"[22]"},"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9]</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If the dye is prone to degradation (e.g., via photobleaching or reaction with the redox electrolyte), the efficiency and lifespan of the DSSC will be compromised. Stability can be enhanced through molecular engineering, such as the use of robust conjugated systems, or by adding protective groups to prevent oxidation or reduction reactions that would degrade the dy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ISBN":"0000957720","ISSN":"08956111","PMID":"2071330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Reema","given":"Agarwal","non-dropping-particle":"","parse-names":false,"suffix":""},{"dropping-particle":"","family":"Yogeshwari","given":"Vyas","non-dropping-particle":"","parse-names":false,"suffix":""},{"dropping-particle":"","family":"Priyanka, Chundawat Dharmendra","given":"Ameta","non-dropping-particle":"","parse-names":false,"suffix":""},{"dropping-particle":"","family":"Ameta","given":"Chetna","non-dropping-particle":"","parse-names":false,"suffix":""}],"container-title":"Intech","id":"ITEM-1","issue":"8","issued":{"date-parts":[["2010"]]},"page":"57-67","title":"Outdoor Performance and Stability Assessment of Dye-Sensitized Solar Cells (DSSCs)","type":"article-journal","volume":"34"},"uris":["http://www.mendeley.com/documents/?uuid=ff9bf9c1-9370-4c8c-ae61-58741edc3492"]},{"id":"ITEM-2","itemData":{"author":[{"dropping-particle":"","family":"Joy","given":"Christy","non-dropping-particle":"","parse-names":false,"suffix":""}],"id":"ITEM-2","issue":"10","issued":{"date-parts":[["2017"]]},"page":"579-584","title":"A Review- The Potential of Natural Dyes for Dye Sensitized Solar Cells","type":"article-journal","volume":"2"},"uris":["http://www.mendeley.com/documents/?uuid=4370b13a-5f45-4591-b5d3-df05840cd9cc"]}],"mendeley":{"formattedCitation":"[83], [90]","plainTextFormattedCitation":"[83], [90]","previouslyFormattedCitation":"[16], [23]"},"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3], [90]</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6. Absorbs Efficiently in the Visible Region: </w:t>
      </w:r>
      <w:r w:rsidRPr="005D0D46">
        <w:rPr>
          <w:rFonts w:ascii="Times New Roman" w:eastAsia="Times New Roman" w:hAnsi="Times New Roman" w:cs="Times New Roman"/>
          <w:sz w:val="24"/>
          <w:szCs w:val="24"/>
        </w:rPr>
        <w:t>For a DSSC to perform well, the dye must absorb sunlight in the visible range (400–700 nm) since this part of the solar spectrum contains the majority of the energy available from sunlight. Dyes that absorb only UV or infrared light are less effective because they do not capture the most abundant wavelengths of solar energy</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21577/0103-5053.20210083","ISSN":"16784790","abstract":"The development of cost-effective molecular devices that efficiently capture and convert sunlight into other useful forms of energy is a promising approach to meet the world's increasing energy demands. These devices are designed through a successful combination of materials and molecules that work synergistically to promote light-driven chemical reactions. Light absorption by a surface-bound chromophore triggers a sequence of interfacial electron transfer processes. The efficiencies of the devices are governed by the dynamic balance between the electron transfer reactions that promote energy conversion and undesirable side reactions. Therefore, it is necessary to understand and control these processes to optimize the design of the components of the devices and to achieve higher energy conversion efficiencies. In this context, this review discusses general aspects of interfacial electron transfer reactions in dye-sensitized TiO2 molecular devices for solar energy conversion. A theoretical background on the Marcus-Gerischer theory for interfacial electron transfer and theoretical models for electron transport within TiO2 films are provided. An overview of dye-sensitized solar cells (DSSCs) and dye-sensitized photoelectrosynthesis cells (DSPECs) is presented, and the electron transfer and transport processes that occur in both classes of devices are emphasized and detailed. Finally, the main spectroscopic, electrochemical and photoelectrochemical experimental techniques that are employed to elucidate the kinetics of the electron transfer reactions discussed in this review are presented.","author":[{"dropping-particle":"V","family":"Müller","given":"Andressa","non-dropping-particle":"","parse-names":false,"suffix":""},{"dropping-particle":"","family":"Wierzba","given":"Wendel M","non-dropping-particle":"","parse-names":false,"suffix":""},{"dropping-particle":"","family":"Pastorelli","given":"Mariana N","non-dropping-particle":"","parse-names":false,"suffix":""},{"dropping-particle":"","family":"Polo","given":"André S","non-dropping-particle":"","parse-names":false,"suffix":""}],"container-title":"Journal of the Brazilian Chemical Society","id":"ITEM-1","issue":"9","issued":{"date-parts":[["2021"]]},"page":"1711-1738","title":"Interfacial Electron Transfer in Dye-Sensitized TiO2 Devices for Solar Energy Conversion","type":"article-journal","volume":"32"},"uris":["http://www.mendeley.com/documents/?uuid=457963d8-af29-4563-a77b-cde89d9a0d1c"]},{"id":"ITEM-2","itemData":{"author":[{"dropping-particle":"","family":"Joy","given":"Christy","non-dropping-particle":"","parse-names":false,"suffix":""}],"id":"ITEM-2","issue":"10","issued":{"date-parts":[["2017"]]},"page":"579-584","title":"A Review- The Potential of Natural Dyes for Dye Sensitized Solar Cells","type":"article-journal","volume":"2"},"uris":["http://www.mendeley.com/documents/?uuid=4370b13a-5f45-4591-b5d3-df05840cd9cc"]}],"mendeley":{"formattedCitation":"[83], [85]","plainTextFormattedCitation":"[83], [85]","previouslyFormattedCitation":"[16], [18]"},"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3], [85]</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xml:space="preserve">. By absorbing visible light efficiently, the dye can maximize the </w:t>
      </w:r>
      <w:r w:rsidRPr="005D0D46">
        <w:rPr>
          <w:rFonts w:ascii="Times New Roman" w:eastAsia="Times New Roman" w:hAnsi="Times New Roman" w:cs="Times New Roman"/>
          <w:sz w:val="24"/>
          <w:szCs w:val="24"/>
        </w:rPr>
        <w:lastRenderedPageBreak/>
        <w:t>number of photo-excited electrons available for injection into the semiconductor. This is particularly important in ensuring that the cell generates a high photocurrent under standard sunlight conditions</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21/acsomega.1c04794","ISSN":"24701343","abstract":"We designed and synthesized two organic dyes (A6 and A10) for dye-sensitized solar cells (DSSCs) by extending the molecular conjugation strategy. The sensitizer A10 was constructed by inserting ethene into our previously reported sensitizer AZ6. The sensitizer A6 was obtained by further substituting the hydrogen of ethene with another donor (D) and $π$-bridge-acceptor ($π$-A) segment. The UV-vis spectra and J-V curves showed that the dyes A10 and A6 could effectively facilitate the light-harvesting and photocurrent densities with respect to AZ6. Consequently, the A10-based DSSC achieved an enhanced efficiency (8.54%) with a high photocurrent (18.81 mA cm-2). Desorption experiments of dyes adsorbed on TiO2 showed that compared with the monoanchoring dyes AZ6 and A10, the dianchoring configuration effectively strengthened the affinity of dye A6 with the photoanode, making it more difficult to leach from the photoanode. The A6-based DSSC shows outstanding stability, and its overall efficiency could remain 98.0% of its initial value after 3000 h of aging time, exceeding that of its monoanalogue AZ6 (remained 78.3% after 3000 h).","author":[{"dropping-particle":"","family":"Zhou","given":"Pengjuan","non-dropping-particle":"","parse-names":false,"suffix":""},{"dropping-particle":"","family":"Lin","given":"Bobing","non-dropping-particle":"","parse-names":false,"suffix":""},{"dropping-particle":"","family":"Chen","given":"Ran","non-dropping-particle":"","parse-names":false,"suffix":""},{"dropping-particle":"","family":"An","given":"Zhongwei","non-dropping-particle":"","parse-names":false,"suffix":""},{"dropping-particle":"","family":"Chen","given":"Xinbing","non-dropping-particle":"","parse-names":false,"suffix":""},{"dropping-particle":"","family":"An","given":"Qi","non-dropping-particle":"","parse-names":false,"suffix":""},{"dropping-particle":"","family":"Chen","given":"Pei","non-dropping-particle":"","parse-names":false,"suffix":""}],"container-title":"ACS Omega","id":"ITEM-1","issue":"44","issued":{"date-parts":[["2021"]]},"page":"30069-30077","title":"Effect of Extending the Conjugation of Dye Molecules on the Efficiency and Stability of Dye-Sensitized Solar Cells","type":"article-journal","volume":"6"},"uris":["http://www.mendeley.com/documents/?uuid=e53a86d1-f0c1-44e0-a7b4-3f52fe7e38a7"]}],"mendeley":{"formattedCitation":"[91]","plainTextFormattedCitation":"[91]","previouslyFormattedCitation":"[24]"},"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91]</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7. LUMO Must Be More Negative than the Conduction Band of the Semiconductor: </w:t>
      </w:r>
      <w:r w:rsidRPr="005D0D46">
        <w:rPr>
          <w:rFonts w:ascii="Times New Roman" w:eastAsia="Times New Roman" w:hAnsi="Times New Roman" w:cs="Times New Roman"/>
          <w:sz w:val="24"/>
          <w:szCs w:val="24"/>
        </w:rPr>
        <w:t>For effective electron injection, the LUMO energy level of the dye must be higher (more negative) than the conduction band edge of the semiconductor (e.g., TiO₂)</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bstract":"Energy consumption is increasing yearly all over the world due to the increase in population and demand of energy. The world largely depends on a hydroelectric energy supply, thermal electric energy supply which is all non-renewable energy resources. Nevertheless, non-re- newable energy resources are rapidly decreasing per year due to increasing rate of energy consumption. The quest for the discovery of another abundant resource of energy has attracted many scientists into development of renewable energy technologies like photovoltaic energy which are the technology that convert solar radiation into electricity. For the past several years, different photovoltaic devices like inorganic, organic, and hybrid solar cells have been invented using different methods for different application purposes. Moreover, high conversion efficiency of silicon solar cells, the high cost of module and complicated production processes involved in the production restricted commercialization of photovoltaic solar cells as a means of electricity supply. Among all organic solar cells, Dye-Sensitized Solar Cells (DSSCs) are the most efficient, low cost and easily implemented technology. This review paper focuses on clarifying the technological meaning of the structure of DSSCs, Various types of DSSCs materials, working electrode and working mechanism of DSSC, transparent and conductive substrate, nanocrystalline semiconductor film electrode, photosensisitizer (dye), electrolyte, carbon layer electrode, zinc oxide (ZnO) layer, zirconium dioxide (ZrO2) layer, benefits of DSSCs and application, the efficiency and challenges for research and development of DSSCs to upgrade the current efficiency.","author":[{"dropping-particle":"","family":"Francis","given":"Okoye Ikechukwu","non-dropping-particle":"","parse-names":false,"suffix":""},{"dropping-particle":"","family":"Ikenna","given":"Alaekwe","non-dropping-particle":"","parse-names":false,"suffix":""}],"id":"ITEM-1","issue":"12","issued":{"date-parts":[["2021"]]},"page":"496-509","title":"Review of Dye-Sensitized Solar Cell ( DSSCs ) Development","type":"article-journal","volume":"13"},"uris":["http://www.mendeley.com/documents/?uuid=e1517cca-b1da-430f-bcac-92ee2d9fed79"]}],"mendeley":{"formattedCitation":"[80]","plainTextFormattedCitation":"[80]","previouslyFormattedCitation":"[13]"},"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0]</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is energy alignment creates a potential gradient that drives the excited electrons from the dye’s LUMO into the semiconductor’s conduction band</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heliyon.2021.e06827","ISSN":"24058440","abstract":"Modulation of molecular features of metal free organic dyes is important to present sensitizers with competing electronic and optical properties for dye sensitized solar cells (DSSCs). The D-A2-π-A1 molecular design based on phenothiazine skeleton (D) connected with benzothiadiazole (A2) linked with furan π-spacer and acceptor unit of cynoacrylic acid (A1) were fabricated and examined theoretically for possible use as DSSCs. Density functional theory (DFT) and time dependent density functional theory TDDFT were used to study the effect of additional donors on the photophysical properties of the dyes. Eight (8) different donor subunits were introduced at C7 of phenoxazine based dye skeleton to extend the π-conjugation, lower HOMO-LUMO gap (Eg) and improve photo-current efficiency of the dye sensitizer. All the dye sensitizers (except P3 and P4) exhibited capability of injecting electrons into the conduction band of the semiconductor (TiO2) and regenerated via redox potential (I−/I3-) electrode. Attachment of 2-hexylthiophene (P2) remarkably lowered the Eg, extended π-electron delocalization, hence, gives higher absorption wavelength (λmax) at 752 nm. The donor subunit containing 2-hexylthiophene (P2) presented the best chemical hardness, open circuit voltage (Voc), and other comparable electronic properties, making P2 the best DSSC candidate amongst the optimized dyes. The reported dyes would be interesting for further experimental research.","author":[{"dropping-particle":"","family":"Afolabi","given":"Samson Olusegun","non-dropping-particle":"","parse-names":false,"suffix":""},{"dropping-particle":"","family":"Semire","given":"Banjo","non-dropping-particle":"","parse-names":false,"suffix":""},{"dropping-particle":"","family":"Idowu","given":"Mopelola Abidemi","non-dropping-particle":"","parse-names":false,"suffix":""}],"container-title":"Heliyon","id":"ITEM-1","issue":"4","issued":{"date-parts":[["2021"]]},"page":"e06827","publisher":"Elsevier Ltd","title":"Electronic and optical properties’ tuning of phenoxazine-based D-A2-π-A1 organic dyes for dye-sensitized solar cells. DFT/TDDFT investigations","type":"article-journal","volume":"7"},"uris":["http://www.mendeley.com/documents/?uuid=95ef213c-f7be-45da-91e7-137f65d952af"]}],"mendeley":{"formattedCitation":"[92]","plainTextFormattedCitation":"[92]","previouslyFormattedCitation":"[25]"},"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92]</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If the LUMO level is too close or lower than the conduction band, electron injection will be inefficient, reducing the overall efficiency of the DSSC. Proper tuning of the dye’s molecular structure can optimize this energy alignment</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3389/fchem.2018.00481","author":[{"dropping-particle":"","family":"Carella","given":"Antonio","non-dropping-particle":"","parse-names":false,"suffix":""},{"dropping-particle":"","family":"Borbone","given":"Fabio","non-dropping-particle":"","parse-names":false,"suffix":""},{"dropping-particle":"","family":"Centore","given":"Roberto","non-dropping-particle":"","parse-names":false,"suffix":""}],"id":"ITEM-1","issue":"October","issued":{"date-parts":[["2018"]]},"page":"1-24","title":"Research Progress on Photosensitizers for DSSC","type":"article-journal","volume":"6"},"uris":["http://www.mendeley.com/documents/?uuid=bdfa4103-03c2-463d-a5ac-5883ef07ab14"]}],"mendeley":{"formattedCitation":"[89]","plainTextFormattedCitation":"[89]","previouslyFormattedCitation":"[22]"},"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9]</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8. HOMO Must Be More Positive than the Redox Potential of the Electrolyte: </w:t>
      </w:r>
      <w:r w:rsidRPr="005D0D46">
        <w:rPr>
          <w:rFonts w:ascii="Times New Roman" w:eastAsia="Times New Roman" w:hAnsi="Times New Roman" w:cs="Times New Roman"/>
          <w:sz w:val="24"/>
          <w:szCs w:val="24"/>
        </w:rPr>
        <w:t>After electron injection, the dye becomes oxidized and must be regenerated by accepting electrons from the redox electrolyte (typically the iodide/triiodide coupl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abstract":"Energy consumption is increasing yearly all over the world due to the increase in population and demand of energy. The world largely depends on a hydroelectric energy supply, thermal electric energy supply which is all non-renewable energy resources. Nevertheless, non-re- newable energy resources are rapidly decreasing per year due to increasing rate of energy consumption. The quest for the discovery of another abundant resource of energy has attracted many scientists into development of renewable energy technologies like photovoltaic energy which are the technology that convert solar radiation into electricity. For the past several years, different photovoltaic devices like inorganic, organic, and hybrid solar cells have been invented using different methods for different application purposes. Moreover, high conversion efficiency of silicon solar cells, the high cost of module and complicated production processes involved in the production restricted commercialization of photovoltaic solar cells as a means of electricity supply. Among all organic solar cells, Dye-Sensitized Solar Cells (DSSCs) are the most efficient, low cost and easily implemented technology. This review paper focuses on clarifying the technological meaning of the structure of DSSCs, Various types of DSSCs materials, working electrode and working mechanism of DSSC, transparent and conductive substrate, nanocrystalline semiconductor film electrode, photosensisitizer (dye), electrolyte, carbon layer electrode, zinc oxide (ZnO) layer, zirconium dioxide (ZrO2) layer, benefits of DSSCs and application, the efficiency and challenges for research and development of DSSCs to upgrade the current efficiency.","author":[{"dropping-particle":"","family":"Francis","given":"Okoye Ikechukwu","non-dropping-particle":"","parse-names":false,"suffix":""},{"dropping-particle":"","family":"Ikenna","given":"Alaekwe","non-dropping-particle":"","parse-names":false,"suffix":""}],"id":"ITEM-1","issue":"12","issued":{"date-parts":[["2021"]]},"page":"496-509","title":"Review of Dye-Sensitized Solar Cell ( DSSCs ) Development","type":"article-journal","volume":"13"},"uris":["http://www.mendeley.com/documents/?uuid=e1517cca-b1da-430f-bcac-92ee2d9fed79"]}],"mendeley":{"formattedCitation":"[80]","plainTextFormattedCitation":"[80]","previouslyFormattedCitation":"[13]"},"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0]</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The HOMO level of the dye must be more positive (lower in energy) than the redox potential of the electrolyte to ensure that the dye can be easily reduced and return to its ground stat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heliyon.2021.e06827","ISSN":"24058440","abstract":"Modulation of molecular features of metal free organic dyes is important to present sensitizers with competing electronic and optical properties for dye sensitized solar cells (DSSCs). The D-A2-π-A1 molecular design based on phenothiazine skeleton (D) connected with benzothiadiazole (A2) linked with furan π-spacer and acceptor unit of cynoacrylic acid (A1) were fabricated and examined theoretically for possible use as DSSCs. Density functional theory (DFT) and time dependent density functional theory TDDFT were used to study the effect of additional donors on the photophysical properties of the dyes. Eight (8) different donor subunits were introduced at C7 of phenoxazine based dye skeleton to extend the π-conjugation, lower HOMO-LUMO gap (Eg) and improve photo-current efficiency of the dye sensitizer. All the dye sensitizers (except P3 and P4) exhibited capability of injecting electrons into the conduction band of the semiconductor (TiO2) and regenerated via redox potential (I−/I3-) electrode. Attachment of 2-hexylthiophene (P2) remarkably lowered the Eg, extended π-electron delocalization, hence, gives higher absorption wavelength (λmax) at 752 nm. The donor subunit containing 2-hexylthiophene (P2) presented the best chemical hardness, open circuit voltage (Voc), and other comparable electronic properties, making P2 the best DSSC candidate amongst the optimized dyes. The reported dyes would be interesting for further experimental research.","author":[{"dropping-particle":"","family":"Afolabi","given":"Samson Olusegun","non-dropping-particle":"","parse-names":false,"suffix":""},{"dropping-particle":"","family":"Semire","given":"Banjo","non-dropping-particle":"","parse-names":false,"suffix":""},{"dropping-particle":"","family":"Idowu","given":"Mopelola Abidemi","non-dropping-particle":"","parse-names":false,"suffix":""}],"container-title":"Heliyon","id":"ITEM-1","issue":"4","issued":{"date-parts":[["2021"]]},"page":"e06827","publisher":"Elsevier Ltd","title":"Electronic and optical properties’ tuning of phenoxazine-based D-A2-π-A1 organic dyes for dye-sensitized solar cells. DFT/TDDFT investigations","type":"article-journal","volume":"7"},"uris":["http://www.mendeley.com/documents/?uuid=95ef213c-f7be-45da-91e7-137f65d952af"]}],"mendeley":{"formattedCitation":"[92]","plainTextFormattedCitation":"[92]","previouslyFormattedCitation":"[25]"},"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92]</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 If the HOMO is too negative, the dye will not be efficiently regenerated, leading to the accumulation of oxidized dye molecules, which limits the dye’s ability to continue absorbing sunlight and injecting electrons. This will result in reduced efficiency over time</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3389/fchem.2018.00481","author":[{"dropping-particle":"","family":"Carella","given":"Antonio","non-dropping-particle":"","parse-names":false,"suffix":""},{"dropping-particle":"","family":"Borbone","given":"Fabio","non-dropping-particle":"","parse-names":false,"suffix":""},{"dropping-particle":"","family":"Centore","given":"Roberto","non-dropping-particle":"","parse-names":false,"suffix":""}],"id":"ITEM-1","issue":"October","issued":{"date-parts":[["2018"]]},"page":"1-24","title":"Research Progress on Photosensitizers for DSSC","type":"article-journal","volume":"6"},"uris":["http://www.mendeley.com/documents/?uuid=bdfa4103-03c2-463d-a5ac-5883ef07ab14"]}],"mendeley":{"formattedCitation":"[89]","plainTextFormattedCitation":"[89]","previouslyFormattedCitation":"[22]"},"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9]</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In summary, these characteristics of an ideal dye—strong absorption, efficient conversion, effective electron injection, strong anchoring, high stability, and proper energy alignment—are all essential for optimizing the performance of dye-sensitized solar cells. Each factor contributes to the overall efficiency of converting sunlight into electricity, impacting the cell's stability, light-harvesting ability, and electron transfer dynamics.</w:t>
      </w:r>
    </w:p>
    <w:p w:rsidR="00B04874" w:rsidRPr="005D0D46" w:rsidRDefault="00B04874" w:rsidP="00B04874">
      <w:pPr>
        <w:jc w:val="both"/>
        <w:rPr>
          <w:rFonts w:ascii="Times New Roman" w:hAnsi="Times New Roman" w:cs="Times New Roman"/>
          <w:b/>
          <w:sz w:val="24"/>
          <w:szCs w:val="24"/>
        </w:rPr>
      </w:pPr>
      <w:r w:rsidRPr="005D0D46">
        <w:rPr>
          <w:rFonts w:ascii="Times New Roman" w:hAnsi="Times New Roman" w:cs="Times New Roman"/>
          <w:b/>
          <w:sz w:val="24"/>
          <w:szCs w:val="24"/>
        </w:rPr>
        <w:t>TYPE OF DYES</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Researchers have explored a wide range of dyes in an effort to boost the efficiency and performance of dye-sensitized solar cells (DSSCs). These dyes play a crucial role in capturing sunlight and facilitating the transfer of electrons, which is essential for the energy conversion process. The ongoing innovation in dye chemistry has led to significant advancements in DSSC technology, as scientists focus on developing dyes that can offer higher light absorption, improved electron injection, and greater stability under various environmental conditions. By carefully selecting and optimizing these dyes, researchers aim to overcome the limitations of traditional solar cells and create more efficient, cost-effective, and environmentally friendly alternatives for harnessing solar energy. These dyes can generally be grouped into synthetic dyes and natural dyes.</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 xml:space="preserve">SYNTHETIC DYE: </w:t>
      </w:r>
    </w:p>
    <w:p w:rsidR="00B04874" w:rsidRPr="005D0D46" w:rsidRDefault="00B04874" w:rsidP="00B04874">
      <w:pPr>
        <w:pStyle w:val="NormalWeb"/>
        <w:jc w:val="both"/>
      </w:pPr>
      <w:r w:rsidRPr="005D0D46">
        <w:t xml:space="preserve">Synthetic dyes are at the forefront of innovation in solar energy conversion, particularly in dye-sensitized solar cells (DSSCs). These man-made dyes are meticulously engineered to meet the specific demands of solar energy harvesting, offering greater flexibility in molecular design, enhanced light absorption, and improved stability compared to their natural counterparts. By controlling the chemical structure, synthetic dyes can be tailored to optimize electron injection, energy alignment, and long-term performance under varying environmental conditions. This precision allows for the development of high-efficiency </w:t>
      </w:r>
      <w:r w:rsidRPr="005D0D46">
        <w:lastRenderedPageBreak/>
        <w:t>DSSCs, making synthetic dyes a critical component in advancing renewable energy technologies.</w:t>
      </w:r>
      <w:r w:rsidRPr="005D0D46">
        <w:br/>
      </w:r>
      <w:r w:rsidRPr="005D0D46">
        <w:br/>
        <w:t>Synthetic dyes used in solar energy conversion can be divided into several types, each with distinct chemical structures and properties that enhance their performance:</w:t>
      </w:r>
    </w:p>
    <w:p w:rsidR="00B04874" w:rsidRPr="005D0D46" w:rsidRDefault="00B04874" w:rsidP="00B04874">
      <w:pPr>
        <w:pStyle w:val="ListParagraph"/>
        <w:numPr>
          <w:ilvl w:val="0"/>
          <w:numId w:val="1"/>
        </w:num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Metal-Complex Dyes:</w:t>
      </w:r>
    </w:p>
    <w:p w:rsidR="00B04874" w:rsidRPr="005D0D46" w:rsidRDefault="00B04874" w:rsidP="00B04874">
      <w:pPr>
        <w:spacing w:before="100" w:beforeAutospacing="1" w:after="100" w:afterAutospacing="1" w:line="240" w:lineRule="auto"/>
        <w:jc w:val="both"/>
        <w:outlineLvl w:val="2"/>
        <w:rPr>
          <w:rFonts w:ascii="Times New Roman" w:hAnsi="Times New Roman" w:cs="Times New Roman"/>
          <w:sz w:val="24"/>
          <w:szCs w:val="24"/>
        </w:rPr>
      </w:pPr>
      <w:r w:rsidRPr="005D0D46">
        <w:rPr>
          <w:rFonts w:ascii="Times New Roman" w:eastAsia="Times New Roman" w:hAnsi="Times New Roman" w:cs="Times New Roman"/>
          <w:b/>
          <w:bCs/>
          <w:sz w:val="24"/>
          <w:szCs w:val="24"/>
        </w:rPr>
        <w:br/>
      </w:r>
      <w:r w:rsidRPr="005D0D46">
        <w:rPr>
          <w:rFonts w:ascii="Times New Roman" w:hAnsi="Times New Roman" w:cs="Times New Roman"/>
          <w:sz w:val="24"/>
          <w:szCs w:val="24"/>
        </w:rPr>
        <w:t>Metal-complex dyes composed of metal centers coordinated with organic ligands, are known for their effective light absorption and electron transfer capabilities.Metal complexes dye usually have anchoring ligands and ancillary ligands. Anchoring ligands are responsible for the complex adsorption onto the semiconductorsurface and are also chromophoric groups. Ancillary ligands are not directly attached onto the semiconductor surface and can be used for tuning the overall properties of the complexes.</w:t>
      </w:r>
      <w:r w:rsidRPr="005D0D46">
        <w:rPr>
          <w:rFonts w:ascii="Times New Roman" w:hAnsi="Times New Roman" w:cs="Times New Roman"/>
          <w:color w:val="232323"/>
          <w:sz w:val="24"/>
          <w:szCs w:val="24"/>
          <w:shd w:val="clear" w:color="auto" w:fill="FFFFFF"/>
        </w:rPr>
        <w:t>Metal complex sensitizers are made up of Anchoring Ligands (ACLs) and Ancillary Ligands (ALLs). The photosensitizers adhesion to the semiconductor is highly dependent on the properties of ACLs. Ancillary Ligands (ALLs) can be used for the tuning of the overall nature of sensitizers, polypyridine complexes of metal ions possess very high Metal to Ligand Charge Transfer (MLCT) bands in the visible region</w:t>
      </w:r>
      <w:r w:rsidRPr="005D0D46">
        <w:rPr>
          <w:rFonts w:ascii="Times New Roman" w:hAnsi="Times New Roman" w:cs="Times New Roman"/>
          <w:color w:val="232323"/>
          <w:sz w:val="24"/>
          <w:szCs w:val="24"/>
          <w:shd w:val="clear" w:color="auto" w:fill="FFFFFF"/>
        </w:rPr>
        <w:fldChar w:fldCharType="begin" w:fldLock="1"/>
      </w:r>
      <w:r w:rsidR="005D0D46" w:rsidRPr="005D0D46">
        <w:rPr>
          <w:rFonts w:ascii="Times New Roman" w:hAnsi="Times New Roman" w:cs="Times New Roman"/>
          <w:color w:val="232323"/>
          <w:sz w:val="24"/>
          <w:szCs w:val="24"/>
          <w:shd w:val="clear" w:color="auto" w:fill="FFFFFF"/>
        </w:rPr>
        <w:instrText>ADDIN CSL_CITATION {"citationItems":[{"id":"ITEM-1","itemData":{"abstract":"Energy consumption is increasing yearly all over the world due to the increase in population and demand of energy. The world largely depends on a hydroelectric energy supply, thermal electric energy supply which is all non-renewable energy resources. Nevertheless, non-re- newable energy resources are rapidly decreasing per year due to increasing rate of energy consumption. The quest for the discovery of another abundant resource of energy has attracted many scientists into development of renewable energy technologies like photovoltaic energy which are the technology that convert solar radiation into electricity. For the past several years, different photovoltaic devices like inorganic, organic, and hybrid solar cells have been invented using different methods for different application purposes. Moreover, high conversion efficiency of silicon solar cells, the high cost of module and complicated production processes involved in the production restricted commercialization of photovoltaic solar cells as a means of electricity supply. Among all organic solar cells, Dye-Sensitized Solar Cells (DSSCs) are the most efficient, low cost and easily implemented technology. This review paper focuses on clarifying the technological meaning of the structure of DSSCs, Various types of DSSCs materials, working electrode and working mechanism of DSSC, transparent and conductive substrate, nanocrystalline semiconductor film electrode, photosensisitizer (dye), electrolyte, carbon layer electrode, zinc oxide (ZnO) layer, zirconium dioxide (ZrO2) layer, benefits of DSSCs and application, the efficiency and challenges for research and development of DSSCs to upgrade the current efficiency.","author":[{"dropping-particle":"","family":"Francis","given":"Okoye Ikechukwu","non-dropping-particle":"","parse-names":false,"suffix":""},{"dropping-particle":"","family":"Ikenna","given":"Alaekwe","non-dropping-particle":"","parse-names":false,"suffix":""}],"id":"ITEM-1","issue":"12","issued":{"date-parts":[["2021"]]},"page":"496-509","title":"Review of Dye-Sensitized Solar Cell ( DSSCs ) Development","type":"article-journal","volume":"13"},"uris":["http://www.mendeley.com/documents/?uuid=e1517cca-b1da-430f-bcac-92ee2d9fed79"]}],"mendeley":{"formattedCitation":"[80]","plainTextFormattedCitation":"[80]","previouslyFormattedCitation":"[1]"},"properties":{"noteIndex":0},"schema":"https://github.com/citation-style-language/schema/raw/master/csl-citation.json"}</w:instrText>
      </w:r>
      <w:r w:rsidRPr="005D0D46">
        <w:rPr>
          <w:rFonts w:ascii="Times New Roman" w:hAnsi="Times New Roman" w:cs="Times New Roman"/>
          <w:color w:val="232323"/>
          <w:sz w:val="24"/>
          <w:szCs w:val="24"/>
          <w:shd w:val="clear" w:color="auto" w:fill="FFFFFF"/>
        </w:rPr>
        <w:fldChar w:fldCharType="separate"/>
      </w:r>
      <w:r w:rsidR="005D0D46" w:rsidRPr="005D0D46">
        <w:rPr>
          <w:rFonts w:ascii="Times New Roman" w:hAnsi="Times New Roman" w:cs="Times New Roman"/>
          <w:noProof/>
          <w:color w:val="232323"/>
          <w:sz w:val="24"/>
          <w:szCs w:val="24"/>
          <w:shd w:val="clear" w:color="auto" w:fill="FFFFFF"/>
        </w:rPr>
        <w:t>[80]</w:t>
      </w:r>
      <w:r w:rsidRPr="005D0D46">
        <w:rPr>
          <w:rFonts w:ascii="Times New Roman" w:hAnsi="Times New Roman" w:cs="Times New Roman"/>
          <w:color w:val="232323"/>
          <w:sz w:val="24"/>
          <w:szCs w:val="24"/>
          <w:shd w:val="clear" w:color="auto" w:fill="FFFFFF"/>
        </w:rPr>
        <w:fldChar w:fldCharType="end"/>
      </w:r>
      <w:r w:rsidRPr="005D0D46">
        <w:rPr>
          <w:rFonts w:ascii="Times New Roman" w:hAnsi="Times New Roman" w:cs="Times New Roman"/>
          <w:color w:val="232323"/>
          <w:sz w:val="24"/>
          <w:szCs w:val="24"/>
          <w:shd w:val="clear" w:color="auto" w:fill="FFFFFF"/>
        </w:rPr>
        <w:t xml:space="preserve">. The Ruthenium-based Dyes is one of the common Metal Complex dyes. </w:t>
      </w:r>
      <w:r w:rsidRPr="005D0D46">
        <w:rPr>
          <w:rFonts w:ascii="Times New Roman" w:hAnsi="Times New Roman" w:cs="Times New Roman"/>
          <w:sz w:val="24"/>
          <w:szCs w:val="24"/>
        </w:rPr>
        <w:t xml:space="preserve">metal complexes based on ruthenium have been intensively investigated for DSSC applications and hundreds of dyes have so far been tested., the most well-known and widely used </w:t>
      </w:r>
      <w:r w:rsidRPr="005D0D46">
        <w:rPr>
          <w:rFonts w:ascii="Times New Roman" w:hAnsi="Times New Roman" w:cs="Times New Roman"/>
          <w:b/>
          <w:sz w:val="24"/>
          <w:szCs w:val="24"/>
        </w:rPr>
        <w:t>are N3 (red dye), N749 (black dye), N719, Z907 complexes</w:t>
      </w:r>
      <w:r w:rsidRPr="005D0D46">
        <w:rPr>
          <w:rFonts w:ascii="Times New Roman" w:hAnsi="Times New Roman" w:cs="Times New Roman"/>
          <w:sz w:val="24"/>
          <w:szCs w:val="24"/>
        </w:rPr>
        <w:t xml:space="preserve">. </w:t>
      </w:r>
    </w:p>
    <w:p w:rsidR="00B04874" w:rsidRPr="005D0D46" w:rsidRDefault="00B04874" w:rsidP="00B04874">
      <w:pPr>
        <w:spacing w:before="100" w:beforeAutospacing="1" w:after="100" w:afterAutospacing="1" w:line="240" w:lineRule="auto"/>
        <w:jc w:val="both"/>
        <w:outlineLvl w:val="2"/>
        <w:rPr>
          <w:rFonts w:ascii="Times New Roman" w:hAnsi="Times New Roman" w:cs="Times New Roman"/>
          <w:color w:val="222222"/>
          <w:sz w:val="24"/>
          <w:szCs w:val="24"/>
          <w:shd w:val="clear" w:color="auto" w:fill="FFFFFF"/>
        </w:rPr>
      </w:pPr>
      <w:r w:rsidRPr="005D0D46">
        <w:rPr>
          <w:rFonts w:ascii="Times New Roman" w:hAnsi="Times New Roman" w:cs="Times New Roman"/>
          <w:sz w:val="24"/>
          <w:szCs w:val="24"/>
        </w:rPr>
        <w:t xml:space="preserve">N3 is a  which is know as </w:t>
      </w:r>
      <w:r w:rsidRPr="005D0D46">
        <w:rPr>
          <w:rFonts w:ascii="Times New Roman" w:hAnsi="Times New Roman" w:cs="Times New Roman"/>
          <w:color w:val="000000"/>
          <w:sz w:val="24"/>
          <w:szCs w:val="24"/>
          <w:shd w:val="clear" w:color="auto" w:fill="FFFFFF"/>
        </w:rPr>
        <w:t xml:space="preserve">cis-Bis(isothiocyanato) bis(2,2’-bipyridyl-4,4’-dicarboxylato ruthenium(II)  which is also know as red dye which is the </w:t>
      </w:r>
      <w:r w:rsidRPr="005D0D46">
        <w:rPr>
          <w:rFonts w:ascii="Times New Roman" w:eastAsia="Times New Roman" w:hAnsi="Times New Roman" w:cs="Times New Roman"/>
          <w:color w:val="000000"/>
          <w:sz w:val="24"/>
          <w:szCs w:val="24"/>
        </w:rPr>
        <w:t>Pioneering dye for use in DSSCs and Sensitizes wide band gap semi-conductors such as titanium oxide up to wavelengths of 700 nm. Mustafa Okutan and colleagues evaluate photovoltaic performance of DSSC under various light condition using the N3-dye couple with TiO</w:t>
      </w:r>
      <w:r w:rsidRPr="005D0D46">
        <w:rPr>
          <w:rFonts w:ascii="Times New Roman" w:eastAsia="Times New Roman" w:hAnsi="Times New Roman" w:cs="Times New Roman"/>
          <w:color w:val="000000"/>
          <w:sz w:val="24"/>
          <w:szCs w:val="24"/>
          <w:vertAlign w:val="subscript"/>
        </w:rPr>
        <w:t>2</w:t>
      </w:r>
      <w:r w:rsidRPr="005D0D46">
        <w:rPr>
          <w:rFonts w:ascii="Times New Roman" w:eastAsia="Times New Roman" w:hAnsi="Times New Roman" w:cs="Times New Roman"/>
          <w:color w:val="000000"/>
          <w:sz w:val="24"/>
          <w:szCs w:val="24"/>
        </w:rPr>
        <w:t xml:space="preserve"> as photoanode and Pt as counter electrode with BMII as the electrolyte, they recorded the </w:t>
      </w:r>
      <w:hyperlink r:id="rId6" w:tooltip="Learn more about power conversion efficiencies from ScienceDirect's AI-generated Topic Pages" w:history="1">
        <w:r w:rsidRPr="005D0D46">
          <w:rPr>
            <w:rStyle w:val="Hyperlink"/>
            <w:rFonts w:ascii="Times New Roman" w:hAnsi="Times New Roman" w:cs="Times New Roman"/>
            <w:color w:val="1F1F1F"/>
            <w:sz w:val="24"/>
            <w:szCs w:val="24"/>
          </w:rPr>
          <w:t>power conversion efficiencies</w:t>
        </w:r>
      </w:hyperlink>
      <w:r w:rsidRPr="005D0D46">
        <w:rPr>
          <w:rFonts w:ascii="Times New Roman" w:hAnsi="Times New Roman" w:cs="Times New Roman"/>
          <w:color w:val="1F1F1F"/>
          <w:sz w:val="24"/>
          <w:szCs w:val="24"/>
        </w:rPr>
        <w:t> (PCE) of the device reached 7.61 % with a maximum open-circuit voltage (V</w:t>
      </w:r>
      <w:r w:rsidRPr="005D0D46">
        <w:rPr>
          <w:rFonts w:ascii="Times New Roman" w:hAnsi="Times New Roman" w:cs="Times New Roman"/>
          <w:color w:val="1F1F1F"/>
          <w:sz w:val="24"/>
          <w:szCs w:val="24"/>
          <w:vertAlign w:val="subscript"/>
        </w:rPr>
        <w:t>oc</w:t>
      </w:r>
      <w:r w:rsidRPr="005D0D46">
        <w:rPr>
          <w:rFonts w:ascii="Times New Roman" w:hAnsi="Times New Roman" w:cs="Times New Roman"/>
          <w:color w:val="1F1F1F"/>
          <w:sz w:val="24"/>
          <w:szCs w:val="24"/>
        </w:rPr>
        <w:t>) of 0.67 V under 100 mW/cm</w:t>
      </w:r>
      <w:r w:rsidRPr="005D0D46">
        <w:rPr>
          <w:rFonts w:ascii="Times New Roman" w:hAnsi="Times New Roman" w:cs="Times New Roman"/>
          <w:color w:val="1F1F1F"/>
          <w:sz w:val="24"/>
          <w:szCs w:val="24"/>
          <w:vertAlign w:val="superscript"/>
        </w:rPr>
        <w:t>2</w:t>
      </w:r>
      <w:r w:rsidRPr="005D0D46">
        <w:rPr>
          <w:rFonts w:ascii="Times New Roman" w:hAnsi="Times New Roman" w:cs="Times New Roman"/>
          <w:color w:val="1F1F1F"/>
          <w:sz w:val="24"/>
          <w:szCs w:val="24"/>
        </w:rPr>
        <w:t> AM 1.5 </w:t>
      </w:r>
      <w:hyperlink r:id="rId7" w:tooltip="Learn more about solar irradiance from ScienceDirect's AI-generated Topic Pages" w:history="1">
        <w:r w:rsidRPr="005D0D46">
          <w:rPr>
            <w:rStyle w:val="Hyperlink"/>
            <w:rFonts w:ascii="Times New Roman" w:hAnsi="Times New Roman" w:cs="Times New Roman"/>
            <w:color w:val="1F1F1F"/>
            <w:sz w:val="24"/>
            <w:szCs w:val="24"/>
          </w:rPr>
          <w:t>solar irradiance</w:t>
        </w:r>
      </w:hyperlink>
      <w:r w:rsidRPr="005D0D46">
        <w:rPr>
          <w:rFonts w:ascii="Times New Roman" w:hAnsi="Times New Roman" w:cs="Times New Roman"/>
          <w:color w:val="1F1F1F"/>
          <w:sz w:val="24"/>
          <w:szCs w:val="24"/>
        </w:rPr>
        <w:fldChar w:fldCharType="begin" w:fldLock="1"/>
      </w:r>
      <w:r w:rsidR="005D0D46" w:rsidRPr="005D0D46">
        <w:rPr>
          <w:rFonts w:ascii="Times New Roman" w:hAnsi="Times New Roman" w:cs="Times New Roman"/>
          <w:color w:val="1F1F1F"/>
          <w:sz w:val="24"/>
          <w:szCs w:val="24"/>
        </w:rPr>
        <w:instrText>ADDIN CSL_CITATION {"citationItems":[{"id":"ITEM-1","itemData":{"DOI":"10.1016/j.physb.2024.416027","ISSN":"09214526","abstract":"This study evaluates the photovoltaic performance of Dye-Sensitized Solar Cells (DSSCs) for various light conditions. This work focuses on exploring the experimental characteristics of a thin-film solar cell composed of an ITO/TiO2/N3-Dye and BMII electrolyte molecules/Pt/ITO. A meticulous investigation is conducted to understand the impact of different illumination intensities on the efficiency of these solar cells. In the experiments, the power conversion efficiencies (PCE) of the device reached 7.61 % with a maximum open-circuit voltage (Voc) of 0.67 V under 100 mW/cm2 AM 1.5 solar irradiance. The morphology of the TiO2 nanoparticles that have been synthesized for the DSSC were analyzed by Ultraviolet–Visible Spectrometry, X-Ray Diffractometry, as well as Scanning Electron Microscopy and Atomic Force Microscopy. Electrochemical impedance spectroscopy (EIS) parameters and Nyquist plot results showed that a systematic understanding of charge transfer within the DSSC is essential to extract an equivalent circuit model. The results of this study allow optimizing the performance of future DSSCs for sustainable energy systems.","author":[{"dropping-particle":"","family":"Okutan","given":"Mustafa","non-dropping-particle":"","parse-names":false,"suffix":""},{"dropping-particle":"","family":"Yakuphanoğlu","given":"Fahrettin","non-dropping-particle":"","parse-names":false,"suffix":""},{"dropping-particle":"","family":"Okutan","given":"Mücteba Ibrahim","non-dropping-particle":"","parse-names":false,"suffix":""},{"dropping-particle":"","family":"Bablich","given":"Andreas","non-dropping-particle":"","parse-names":false,"suffix":""},{"dropping-particle":"","family":"Haring Bolívar","given":"Peter","non-dropping-particle":"","parse-names":false,"suffix":""}],"container-title":"Physica B: Condensed Matter","id":"ITEM-1","issue":"January","issued":{"date-parts":[["2024"]]},"title":"Dye-sensitized solar cell: Effect of light on N3 dye/BMII electrolyte based architecture","type":"article-journal","volume":"685"},"uris":["http://www.mendeley.com/documents/?uuid=353be532-2e5f-471f-82e8-e23b3c0329ff"]}],"mendeley":{"formattedCitation":"[93]","plainTextFormattedCitation":"[93]","previouslyFormattedCitation":"[2]"},"properties":{"noteIndex":0},"schema":"https://github.com/citation-style-language/schema/raw/master/csl-citation.json"}</w:instrText>
      </w:r>
      <w:r w:rsidRPr="005D0D46">
        <w:rPr>
          <w:rFonts w:ascii="Times New Roman" w:hAnsi="Times New Roman" w:cs="Times New Roman"/>
          <w:color w:val="1F1F1F"/>
          <w:sz w:val="24"/>
          <w:szCs w:val="24"/>
        </w:rPr>
        <w:fldChar w:fldCharType="separate"/>
      </w:r>
      <w:r w:rsidR="005D0D46" w:rsidRPr="005D0D46">
        <w:rPr>
          <w:rFonts w:ascii="Times New Roman" w:hAnsi="Times New Roman" w:cs="Times New Roman"/>
          <w:noProof/>
          <w:color w:val="1F1F1F"/>
          <w:sz w:val="24"/>
          <w:szCs w:val="24"/>
        </w:rPr>
        <w:t>[93]</w:t>
      </w:r>
      <w:r w:rsidRPr="005D0D46">
        <w:rPr>
          <w:rFonts w:ascii="Times New Roman" w:hAnsi="Times New Roman" w:cs="Times New Roman"/>
          <w:color w:val="1F1F1F"/>
          <w:sz w:val="24"/>
          <w:szCs w:val="24"/>
        </w:rPr>
        <w:fldChar w:fldCharType="end"/>
      </w:r>
      <w:r w:rsidRPr="005D0D46">
        <w:rPr>
          <w:rFonts w:ascii="Times New Roman" w:hAnsi="Times New Roman" w:cs="Times New Roman"/>
          <w:color w:val="1F1F1F"/>
          <w:sz w:val="24"/>
          <w:szCs w:val="24"/>
        </w:rPr>
        <w:t>. </w:t>
      </w:r>
      <w:r w:rsidRPr="005D0D46">
        <w:rPr>
          <w:rFonts w:ascii="Times New Roman" w:hAnsi="Times New Roman" w:cs="Times New Roman"/>
          <w:sz w:val="24"/>
          <w:szCs w:val="24"/>
        </w:rPr>
        <w:t>Many research groups have attempted to modify the structures of coordinated chromophoric and ancillary ligands with the goal of improving the photovoltaic performance. Among them</w:t>
      </w:r>
      <w:r w:rsidRPr="005D0D46">
        <w:rPr>
          <w:rFonts w:ascii="Times New Roman" w:eastAsia="Times New Roman" w:hAnsi="Times New Roman" w:cs="Times New Roman"/>
          <w:color w:val="000000"/>
          <w:sz w:val="24"/>
          <w:szCs w:val="24"/>
        </w:rPr>
        <w:t xml:space="preserve"> is </w:t>
      </w:r>
      <w:r w:rsidRPr="005D0D46">
        <w:rPr>
          <w:rFonts w:ascii="Times New Roman" w:hAnsi="Times New Roman" w:cs="Times New Roman"/>
          <w:color w:val="232323"/>
          <w:sz w:val="24"/>
          <w:szCs w:val="24"/>
          <w:shd w:val="clear" w:color="auto" w:fill="FFFFFF"/>
        </w:rPr>
        <w:t xml:space="preserve">Fetouh et al which compared a commercial N3 dye with </w:t>
      </w:r>
      <w:r w:rsidRPr="005D0D46">
        <w:rPr>
          <w:rFonts w:ascii="Times New Roman" w:hAnsi="Times New Roman" w:cs="Times New Roman"/>
          <w:color w:val="222222"/>
          <w:sz w:val="24"/>
          <w:szCs w:val="24"/>
          <w:shd w:val="clear" w:color="auto" w:fill="FFFFFF"/>
        </w:rPr>
        <w:t>N3–S dye in application in DSSCs  in which SE atom was introduced instead of Sulphur atomwhich showedcurrent density (J</w:t>
      </w:r>
      <w:r w:rsidRPr="005D0D46">
        <w:rPr>
          <w:rFonts w:ascii="Times New Roman" w:hAnsi="Times New Roman" w:cs="Times New Roman"/>
          <w:color w:val="222222"/>
          <w:sz w:val="24"/>
          <w:szCs w:val="24"/>
          <w:shd w:val="clear" w:color="auto" w:fill="FFFFFF"/>
          <w:vertAlign w:val="subscript"/>
        </w:rPr>
        <w:t>sc</w:t>
      </w:r>
      <w:r w:rsidRPr="005D0D46">
        <w:rPr>
          <w:rFonts w:ascii="Times New Roman" w:hAnsi="Times New Roman" w:cs="Times New Roman"/>
          <w:color w:val="222222"/>
          <w:sz w:val="24"/>
          <w:szCs w:val="24"/>
          <w:shd w:val="clear" w:color="auto" w:fill="FFFFFF"/>
        </w:rPr>
        <w:t>) of 17.813 mA cm</w:t>
      </w:r>
      <w:r w:rsidRPr="005D0D46">
        <w:rPr>
          <w:rFonts w:ascii="Times New Roman" w:hAnsi="Times New Roman" w:cs="Times New Roman"/>
          <w:color w:val="222222"/>
          <w:sz w:val="24"/>
          <w:szCs w:val="24"/>
          <w:shd w:val="clear" w:color="auto" w:fill="FFFFFF"/>
          <w:vertAlign w:val="superscript"/>
        </w:rPr>
        <w:t>−2</w:t>
      </w:r>
      <w:r w:rsidRPr="005D0D46">
        <w:rPr>
          <w:rFonts w:ascii="Times New Roman" w:hAnsi="Times New Roman" w:cs="Times New Roman"/>
          <w:color w:val="222222"/>
          <w:sz w:val="24"/>
          <w:szCs w:val="24"/>
          <w:shd w:val="clear" w:color="auto" w:fill="FFFFFF"/>
        </w:rPr>
        <w:t>, open circuit potential (V</w:t>
      </w:r>
      <w:r w:rsidRPr="005D0D46">
        <w:rPr>
          <w:rFonts w:ascii="Times New Roman" w:hAnsi="Times New Roman" w:cs="Times New Roman"/>
          <w:color w:val="222222"/>
          <w:sz w:val="24"/>
          <w:szCs w:val="24"/>
          <w:shd w:val="clear" w:color="auto" w:fill="FFFFFF"/>
          <w:vertAlign w:val="subscript"/>
        </w:rPr>
        <w:t>oc</w:t>
      </w:r>
      <w:r w:rsidRPr="005D0D46">
        <w:rPr>
          <w:rFonts w:ascii="Times New Roman" w:hAnsi="Times New Roman" w:cs="Times New Roman"/>
          <w:color w:val="222222"/>
          <w:sz w:val="24"/>
          <w:szCs w:val="24"/>
          <w:shd w:val="clear" w:color="auto" w:fill="FFFFFF"/>
        </w:rPr>
        <w:t>) of 0.678 V, filling factor (FF) of 0.607 and conversion efficiencies (η) of 7.3% for commercial N3 dyw with corresponding values for N3–S dye, Jsc 11.2 mA cm</w:t>
      </w:r>
      <w:r w:rsidRPr="005D0D46">
        <w:rPr>
          <w:rFonts w:ascii="Times New Roman" w:hAnsi="Times New Roman" w:cs="Times New Roman"/>
          <w:color w:val="222222"/>
          <w:sz w:val="24"/>
          <w:szCs w:val="24"/>
          <w:shd w:val="clear" w:color="auto" w:fill="FFFFFF"/>
          <w:vertAlign w:val="superscript"/>
        </w:rPr>
        <w:t>−2</w:t>
      </w:r>
      <w:r w:rsidRPr="005D0D46">
        <w:rPr>
          <w:rFonts w:ascii="Times New Roman" w:hAnsi="Times New Roman" w:cs="Times New Roman"/>
          <w:color w:val="222222"/>
          <w:sz w:val="24"/>
          <w:szCs w:val="24"/>
          <w:shd w:val="clear" w:color="auto" w:fill="FFFFFF"/>
        </w:rPr>
        <w:t>, V</w:t>
      </w:r>
      <w:r w:rsidRPr="005D0D46">
        <w:rPr>
          <w:rFonts w:ascii="Times New Roman" w:hAnsi="Times New Roman" w:cs="Times New Roman"/>
          <w:color w:val="222222"/>
          <w:sz w:val="24"/>
          <w:szCs w:val="24"/>
          <w:shd w:val="clear" w:color="auto" w:fill="FFFFFF"/>
          <w:vertAlign w:val="subscript"/>
        </w:rPr>
        <w:t>oc</w:t>
      </w:r>
      <w:r w:rsidRPr="005D0D46">
        <w:rPr>
          <w:rFonts w:ascii="Times New Roman" w:hAnsi="Times New Roman" w:cs="Times New Roman"/>
          <w:color w:val="222222"/>
          <w:sz w:val="24"/>
          <w:szCs w:val="24"/>
          <w:shd w:val="clear" w:color="auto" w:fill="FFFFFF"/>
        </w:rPr>
        <w:t> 0.650 V, FF 0.681 and η 5%. Se–N3 dye, showed J</w:t>
      </w:r>
      <w:r w:rsidRPr="005D0D46">
        <w:rPr>
          <w:rFonts w:ascii="Times New Roman" w:hAnsi="Times New Roman" w:cs="Times New Roman"/>
          <w:color w:val="222222"/>
          <w:sz w:val="24"/>
          <w:szCs w:val="24"/>
          <w:shd w:val="clear" w:color="auto" w:fill="FFFFFF"/>
          <w:vertAlign w:val="subscript"/>
        </w:rPr>
        <w:t>sc</w:t>
      </w:r>
      <w:r w:rsidRPr="005D0D46">
        <w:rPr>
          <w:rFonts w:ascii="Times New Roman" w:hAnsi="Times New Roman" w:cs="Times New Roman"/>
          <w:color w:val="222222"/>
          <w:sz w:val="24"/>
          <w:szCs w:val="24"/>
          <w:shd w:val="clear" w:color="auto" w:fill="FFFFFF"/>
        </w:rPr>
        <w:t> = 6.670 mA cm</w:t>
      </w:r>
      <w:r w:rsidRPr="005D0D46">
        <w:rPr>
          <w:rFonts w:ascii="Times New Roman" w:hAnsi="Times New Roman" w:cs="Times New Roman"/>
          <w:color w:val="222222"/>
          <w:sz w:val="24"/>
          <w:szCs w:val="24"/>
          <w:shd w:val="clear" w:color="auto" w:fill="FFFFFF"/>
          <w:vertAlign w:val="superscript"/>
        </w:rPr>
        <w:t>−2</w:t>
      </w:r>
      <w:r w:rsidRPr="005D0D46">
        <w:rPr>
          <w:rFonts w:ascii="Times New Roman" w:hAnsi="Times New Roman" w:cs="Times New Roman"/>
          <w:color w:val="222222"/>
          <w:sz w:val="24"/>
          <w:szCs w:val="24"/>
          <w:shd w:val="clear" w:color="auto" w:fill="FFFFFF"/>
        </w:rPr>
        <w:t>, V</w:t>
      </w:r>
      <w:r w:rsidRPr="005D0D46">
        <w:rPr>
          <w:rFonts w:ascii="Times New Roman" w:hAnsi="Times New Roman" w:cs="Times New Roman"/>
          <w:color w:val="222222"/>
          <w:sz w:val="24"/>
          <w:szCs w:val="24"/>
          <w:shd w:val="clear" w:color="auto" w:fill="FFFFFF"/>
          <w:vertAlign w:val="subscript"/>
        </w:rPr>
        <w:t>oc</w:t>
      </w:r>
      <w:r w:rsidRPr="005D0D46">
        <w:rPr>
          <w:rFonts w:ascii="Times New Roman" w:hAnsi="Times New Roman" w:cs="Times New Roman"/>
          <w:color w:val="222222"/>
          <w:sz w:val="24"/>
          <w:szCs w:val="24"/>
          <w:shd w:val="clear" w:color="auto" w:fill="FFFFFF"/>
        </w:rPr>
        <w:t> = 0.6004 V, FF = 0.77 and η = 3.09%. Long lifetime of N3–Se caused low practical performance</w:t>
      </w:r>
      <w:r w:rsidRPr="005D0D46">
        <w:rPr>
          <w:rFonts w:ascii="Times New Roman" w:hAnsi="Times New Roman" w:cs="Times New Roman"/>
          <w:color w:val="222222"/>
          <w:sz w:val="24"/>
          <w:szCs w:val="24"/>
          <w:shd w:val="clear" w:color="auto" w:fill="FFFFFF"/>
        </w:rPr>
        <w:fldChar w:fldCharType="begin" w:fldLock="1"/>
      </w:r>
      <w:r w:rsidR="005D0D46" w:rsidRPr="005D0D46">
        <w:rPr>
          <w:rFonts w:ascii="Times New Roman" w:hAnsi="Times New Roman" w:cs="Times New Roman"/>
          <w:color w:val="222222"/>
          <w:sz w:val="24"/>
          <w:szCs w:val="24"/>
          <w:shd w:val="clear" w:color="auto" w:fill="FFFFFF"/>
        </w:rPr>
        <w:instrText>ADDIN CSL_CITATION {"citationItems":[{"id":"ITEM-1","itemData":{"DOI":"10.1038/s41598-024-66808-1","ISBN":"0123456789","ISSN":"20452322","PMID":"39030219","abstract":"For first time, new innovative ruthenium N3-Dye anchored with selenium (Se) and N3 dye anchored with sulphur atoms were synthesized in a good yield. Dyes are applied and evaluated in performance of dye sensitized solar cell. N3–Se dye showed superior photochemical&amp; electrochemical behavior and high rate electron transfer across anode surface than N3–S dye. The better optical and electrochemical activities would make Se-dye a candidate for applications in solar cells. Half life time of N3–S showed a single exponential decay with an average lifetime of 0.8 ns. For N3–Se dye, decay curve was fitted by sum two exponential functions with 75% and 25% counts have 2.5 ns and 30 ns respectively. Solar cells were fabricated and analyzed to determine their solar-to-electric conversion efficiency under standard AM 1.5 sunlight. Commercial N3 dyes showed current density (Jsc) of 17.813 mA cm−2, open circuit potential (Voc) of 0.678 V, filling factor (FF) of 0.607 and conversion efficiencies ($η$) of 7.3%. Corresponding values for N3–S dye, Jsc 11.2 mA cm−2, Voc 0.650 V, FF 0.681 and $η$ 5%. Se–N3 dye, showed Jsc = 6.670 mA cm−2, Voc = 0.6004 V, FF = 0.77 and $η$ = 3.09%. Long lifetime of N3–Se caused low practical performance.","author":[{"dropping-particle":"","family":"Fetouh","given":"H A","non-dropping-particle":"","parse-names":false,"suffix":""},{"dropping-particle":"","family":"Dissouky","given":"A E","non-dropping-particle":"","parse-names":false,"suffix":""},{"dropping-particle":"","family":"Salem","given":"H A","non-dropping-particle":"","parse-names":false,"suffix":""},{"dropping-particle":"","family":"Fathy","given":"M","non-dropping-particle":"","parse-names":false,"suffix":""},{"dropping-particle":"","family":"Anis","given":"B","non-dropping-particle":"","parse-names":false,"suffix":""},{"dropping-particle":"","family":"Hady Kashyout","given":"A E","non-dropping-particle":"","parse-names":false,"suffix":""}],"container-title":"Scientific Reports","id":"ITEM-1","issue":"1","issued":{"date-parts":[["2024"]]},"page":"1-13","publisher":"Nature Publishing Group UK","title":"Synthesis, characterization and evaluation of new alternative ruthenium complex for dye sensitized solar cells","type":"article-journal","volume":"14"},"uris":["http://www.mendeley.com/documents/?uuid=b140b2dc-f6bd-4a17-8f61-eb21153f4db1"]}],"mendeley":{"formattedCitation":"[59]","plainTextFormattedCitation":"[59]","previouslyFormattedCitation":"[3]"},"properties":{"noteIndex":0},"schema":"https://github.com/citation-style-language/schema/raw/master/csl-citation.json"}</w:instrText>
      </w:r>
      <w:r w:rsidRPr="005D0D46">
        <w:rPr>
          <w:rFonts w:ascii="Times New Roman" w:hAnsi="Times New Roman" w:cs="Times New Roman"/>
          <w:color w:val="222222"/>
          <w:sz w:val="24"/>
          <w:szCs w:val="24"/>
          <w:shd w:val="clear" w:color="auto" w:fill="FFFFFF"/>
        </w:rPr>
        <w:fldChar w:fldCharType="separate"/>
      </w:r>
      <w:r w:rsidR="005D0D46" w:rsidRPr="005D0D46">
        <w:rPr>
          <w:rFonts w:ascii="Times New Roman" w:hAnsi="Times New Roman" w:cs="Times New Roman"/>
          <w:noProof/>
          <w:color w:val="222222"/>
          <w:sz w:val="24"/>
          <w:szCs w:val="24"/>
          <w:shd w:val="clear" w:color="auto" w:fill="FFFFFF"/>
        </w:rPr>
        <w:t>[59]</w:t>
      </w:r>
      <w:r w:rsidRPr="005D0D46">
        <w:rPr>
          <w:rFonts w:ascii="Times New Roman" w:hAnsi="Times New Roman" w:cs="Times New Roman"/>
          <w:color w:val="222222"/>
          <w:sz w:val="24"/>
          <w:szCs w:val="24"/>
          <w:shd w:val="clear" w:color="auto" w:fill="FFFFFF"/>
        </w:rPr>
        <w:fldChar w:fldCharType="end"/>
      </w:r>
      <w:r w:rsidRPr="005D0D46">
        <w:rPr>
          <w:rFonts w:ascii="Times New Roman" w:hAnsi="Times New Roman" w:cs="Times New Roman"/>
          <w:color w:val="222222"/>
          <w:sz w:val="24"/>
          <w:szCs w:val="24"/>
          <w:shd w:val="clear" w:color="auto" w:fill="FFFFFF"/>
        </w:rPr>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hAnsi="Times New Roman" w:cs="Times New Roman"/>
          <w:sz w:val="24"/>
          <w:szCs w:val="24"/>
        </w:rPr>
        <w:t>Another commonly use Metal complex dye is N</w:t>
      </w:r>
      <w:r w:rsidRPr="005D0D46">
        <w:rPr>
          <w:rFonts w:ascii="Times New Roman" w:eastAsia="Times New Roman" w:hAnsi="Times New Roman" w:cs="Times New Roman"/>
          <w:b/>
          <w:bCs/>
          <w:sz w:val="24"/>
          <w:szCs w:val="24"/>
        </w:rPr>
        <w:t>719 (</w:t>
      </w:r>
      <w:r w:rsidRPr="005D0D46">
        <w:rPr>
          <w:rFonts w:ascii="Times New Roman" w:hAnsi="Times New Roman" w:cs="Times New Roman"/>
          <w:color w:val="000000"/>
          <w:sz w:val="24"/>
          <w:szCs w:val="24"/>
          <w:shd w:val="clear" w:color="auto" w:fill="FFFFFF"/>
        </w:rPr>
        <w:t>Di-tetrabutylammonium cis-bis(isothiocyanato)bis(2,2’-bipyridyl-4,4’-dicarboxylato)ruthenium(II).</w:t>
      </w:r>
      <w:r w:rsidRPr="005D0D46">
        <w:rPr>
          <w:rFonts w:ascii="Times New Roman" w:hAnsi="Times New Roman" w:cs="Times New Roman"/>
          <w:sz w:val="24"/>
          <w:szCs w:val="24"/>
        </w:rPr>
        <w:t xml:space="preserve"> N3 and N719 photosensitizers have almost the same structure, differing primarily in their ligand composition. Both dyes feature a central ruthenium (Ru) metal ion coordinated to bidentate bipyridine ligands, which include carboxylic acid groups that facilitate anchoring to the semiconductor oxide surface in dye-sensitized solar cells. In the case of N3, the molecule includes tetra-n-butylammonium (TBA+) ions instead of protons (H+) at two of its carboxyl groups. This substitution influences the solubility and electronic properties of the dye. Both </w:t>
      </w:r>
      <w:r w:rsidRPr="005D0D46">
        <w:rPr>
          <w:rFonts w:ascii="Times New Roman" w:hAnsi="Times New Roman" w:cs="Times New Roman"/>
          <w:sz w:val="24"/>
          <w:szCs w:val="24"/>
        </w:rPr>
        <w:lastRenderedPageBreak/>
        <w:t>compounds exhibit octahedral geometry around the Ru center, contributing to their effectiveness in light absorption and conversion. Overall, while they share a similar framework, the specific functional groups and ligands in N3 and N719 lead to distinct optical and electronic characteristics that affect their performance in solar energy applications. Ewelina Krawczak checked the effect of electrode immersion time and ageing on the use of N719 dye in DSSCs with the use of TiO</w:t>
      </w:r>
      <w:r w:rsidRPr="005D0D46">
        <w:rPr>
          <w:rFonts w:ascii="Times New Roman" w:hAnsi="Times New Roman" w:cs="Times New Roman"/>
          <w:sz w:val="24"/>
          <w:szCs w:val="24"/>
          <w:vertAlign w:val="subscript"/>
        </w:rPr>
        <w:t>2</w:t>
      </w:r>
      <w:r w:rsidRPr="005D0D46">
        <w:rPr>
          <w:rFonts w:ascii="Times New Roman" w:hAnsi="Times New Roman" w:cs="Times New Roman"/>
          <w:sz w:val="24"/>
          <w:szCs w:val="24"/>
        </w:rPr>
        <w:t xml:space="preserve"> and Pt as working and counter electrode in which they discovered that the cell prepared with the electrode immersed for 1 h in 1mM dye solution exhibited the highest efficiency of 5% after ageing for 72 h which indicate there is need of time for liquid electrolyte to penetrate the pores in TiO2 structure and create the interface enabling electrons to transfer in order to regenerate the dye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2911/22998993/123162","ISSN":"22998993","abstract":"One of the most promising devices belonging to the third generation of photovoltaic technologies is dye-sensitized solar cell (DSSC). It can be considered as an economic substitute for the first and second generation of solar cells which provides relatively high conversion efficiency at low cost of material and simple manufacturing. This technology is widely developed nowadays thus it can contribute the meeting of the current and future energy demands. However, much work should be done to increase solar-electricity conversion efficiency of DSSC. It is identified that a crucial component which strongly affects the performance of the working dye-sensitized cell is dye sensitizer used to enhance the light harvesting. The adjustment of the amount of the adsorbed dye by a modification of photoelectrode immersion time in dye solution plays a crucial role. The objective of this study was to report the influence of electrode immersion time on dye-sensitized solar cells performance and to evaluate the stability of obtained cells. DSSC assemblies were prepared in the sandwich way with the working area equal to 0.8 cm2. The impact of various immersion times in N719 dye solution of the TiO2 covered photoelectrodes have been investigated. In the study, the process of encapsulation of the cells with sealant gaskets was enhanced which caused the improvement of the stability and tightness of the obtained DSSC devices. The methodological process adopted in this investigation includes measurements of current-voltage (I-V) characteristics performed right after cell preparation, and after 72 hours to evaluate the role of ageing. The characterization of the obtained solar cells was carried out under standard test conditions (STC; temperature 25°C, irradiance 100 mW/cm2, air mass AM 1.5). On the basis of I-V curves measurements, characteristic operating parameters of the obtained DSSC assemblies such as open circuit voltage (VOC), short circuit current (ISC), and maximum power point (MPP) have been established. The results of this research indicate that the time of electrode immersion in the dye solution affects strongly the DSSC performance. Thus, the control of the stage of the dye adsorption by the TiO2 layer is vitally important.","author":[{"dropping-particle":"","family":"Krawczak","given":"Ewelina","non-dropping-particle":"","parse-names":false,"suffix":""},{"dropping-particle":"","family":"Zdyb","given":"Agata","non-dropping-particle":"","parse-names":false,"suffix":""}],"container-title":"Journal of Ecological Engineering","id":"ITEM-1","issue":"6","issued":{"date-parts":[["2020"]]},"page":"53-60","title":"The effect of electrode immersion time and ageing on N719 dye-sensitized solar cells performance","type":"article-journal","volume":"21"},"uris":["http://www.mendeley.com/documents/?uuid=b07e6a23-6144-4418-841d-a36286284bbc"]}],"mendeley":{"formattedCitation":"[94]","plainTextFormattedCitation":"[94]","previouslyFormattedCitation":"[4]"},"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94]</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Also another researcher check the impact of the concentrations of N719 dye on the performance of DSSCs in which  </w:t>
      </w:r>
      <w:r w:rsidRPr="005D0D46">
        <w:rPr>
          <w:rFonts w:ascii="Times New Roman" w:eastAsia="Times New Roman" w:hAnsi="Times New Roman" w:cs="Times New Roman"/>
          <w:color w:val="000000"/>
          <w:sz w:val="24"/>
          <w:szCs w:val="24"/>
        </w:rPr>
        <w:t xml:space="preserve">DSSCs  with  various concentrations (0.125, 0.25 and 0.5 mM) of  N719 dye have been prepared by Bakr et al where DSSC prepared with 0.5 mM demonstrated highest efficiency of 2.504 %.  Subsequently, the enhancement in the efficiency was about 86% compared to other concentration </w:t>
      </w:r>
      <w:r w:rsidRPr="005D0D46">
        <w:rPr>
          <w:rFonts w:ascii="Times New Roman" w:eastAsia="Times New Roman" w:hAnsi="Times New Roman" w:cs="Times New Roman"/>
          <w:color w:val="000000"/>
          <w:sz w:val="24"/>
          <w:szCs w:val="24"/>
        </w:rPr>
        <w:fldChar w:fldCharType="begin" w:fldLock="1"/>
      </w:r>
      <w:r w:rsidR="005D0D46" w:rsidRPr="005D0D46">
        <w:rPr>
          <w:rFonts w:ascii="Times New Roman" w:eastAsia="Times New Roman" w:hAnsi="Times New Roman" w:cs="Times New Roman"/>
          <w:color w:val="000000"/>
          <w:sz w:val="24"/>
          <w:szCs w:val="24"/>
        </w:rPr>
        <w:instrText>ADDIN CSL_CITATION {"citationItems":[{"id":"ITEM-1","itemData":{"abstract":"CITATIONS 2 READS 2,043 4 authors, including: Some of the authors of this publication are also working on these related projects: Physical Properties of PVA composite films View project Synthesis and characterization of some metal oxides thin films and their functional applications. View project","author":[{"dropping-particle":"","family":"Bakr","given":"Nabeel A","non-dropping-particle":"","parse-names":false,"suffix":""},{"dropping-particle":"","family":"Khalaf Ali","given":"Abdulrahman","non-dropping-particle":"","parse-names":false,"suffix":""},{"dropping-particle":"","family":"Ali","given":"AbdulRahman K","non-dropping-particle":"","parse-names":false,"suffix":""},{"dropping-particle":"","family":"Jassim","given":"Shaimaa M","non-dropping-particle":"","parse-names":false,"suffix":""},{"dropping-particle":"","family":"Hasoon","given":"Khaleel I","non-dropping-particle":"","parse-names":false,"suffix":""}],"container-title":"ZANCO Journal of Pure and Applied","id":"ITEM-1","issue":"February 2018","issued":{"date-parts":[["2017"]]},"page":"274-280","title":"Effect of N719 Dye Concentration on the Conversion Efficiency of Dye Sensitized Solar Cells ZANCO Journal of Pure and Applied","type":"article-journal","volume":"29"},"uris":["http://www.mendeley.com/documents/?uuid=383c58e5-2d8b-42f2-96e7-c0055c8e1a48"]}],"mendeley":{"formattedCitation":"[95]","plainTextFormattedCitation":"[95]","previouslyFormattedCitation":"[5]"},"properties":{"noteIndex":0},"schema":"https://github.com/citation-style-language/schema/raw/master/csl-citation.json"}</w:instrText>
      </w:r>
      <w:r w:rsidRPr="005D0D46">
        <w:rPr>
          <w:rFonts w:ascii="Times New Roman" w:eastAsia="Times New Roman" w:hAnsi="Times New Roman" w:cs="Times New Roman"/>
          <w:color w:val="000000"/>
          <w:sz w:val="24"/>
          <w:szCs w:val="24"/>
        </w:rPr>
        <w:fldChar w:fldCharType="separate"/>
      </w:r>
      <w:r w:rsidR="005D0D46" w:rsidRPr="005D0D46">
        <w:rPr>
          <w:rFonts w:ascii="Times New Roman" w:eastAsia="Times New Roman" w:hAnsi="Times New Roman" w:cs="Times New Roman"/>
          <w:noProof/>
          <w:color w:val="000000"/>
          <w:sz w:val="24"/>
          <w:szCs w:val="24"/>
        </w:rPr>
        <w:t>[95]</w:t>
      </w:r>
      <w:r w:rsidRPr="005D0D46">
        <w:rPr>
          <w:rFonts w:ascii="Times New Roman" w:eastAsia="Times New Roman" w:hAnsi="Times New Roman" w:cs="Times New Roman"/>
          <w:color w:val="000000"/>
          <w:sz w:val="24"/>
          <w:szCs w:val="24"/>
        </w:rPr>
        <w:fldChar w:fldCharType="end"/>
      </w:r>
      <w:r w:rsidRPr="005D0D46">
        <w:rPr>
          <w:rFonts w:ascii="Times New Roman" w:eastAsia="Times New Roman" w:hAnsi="Times New Roman" w:cs="Times New Roman"/>
          <w:color w:val="000000"/>
          <w:sz w:val="24"/>
          <w:szCs w:val="24"/>
        </w:rPr>
        <w:t>.</w:t>
      </w:r>
    </w:p>
    <w:p w:rsidR="00B04874" w:rsidRPr="005D0D46" w:rsidRDefault="00B04874" w:rsidP="00B04874">
      <w:pPr>
        <w:pStyle w:val="NormalWeb"/>
        <w:jc w:val="both"/>
      </w:pPr>
      <w:r w:rsidRPr="005D0D46">
        <w:rPr>
          <w:b/>
        </w:rPr>
        <w:t xml:space="preserve">N749 (black dye) is another metal complex dye that belong to the family of Ruthenium dyes </w:t>
      </w:r>
      <w:r w:rsidRPr="005D0D46">
        <w:rPr>
          <w:b/>
        </w:rPr>
        <w:fldChar w:fldCharType="begin" w:fldLock="1"/>
      </w:r>
      <w:r w:rsidR="005D0D46" w:rsidRPr="005D0D46">
        <w:rPr>
          <w:b/>
        </w:rPr>
        <w:instrText>ADDIN CSL_CITATION {"citationItems":[{"id":"ITEM-1","itemData":{"DOI":"10.3390/coatings12081163","ISSN":"20796412","abstract":"This paper reports on the fabrication and photovoltaic characteristics of a heterojunction solar cell based on an organic small molecular semiconductor, N-749 black dye (N749-BD). To investigate the photovoltaic characteristics of N749-BD, an ITO/PEDOT:PSS/N749-BD/Ag device is prepared by spin casting a 100 ± 5-nm thin film of N749-BD on the poly(3,4, ethylene dioxythiophene):polystyrene sulfonate (PEDOT:PSS) film, which acts as buffer/hole transport layer (HTL) and indium tin oxide (ITO) is employed as a transparent conducting substrate. Under standard testing conditions (STC), i.e., 25 °C, 1.5 AM global and 100 mW/cm2 irradiation, the photovoltaic parameters of the device, such as fill factor (FF) and power conversion efficiency (PCE), are found to be 0.65 and 3.8% ± 0.5%, respectively. Current-voltage (I–V) characteristics of the device are also studied in dark conditions to measure reverse saturation current (I0), series resistance at the interface, rectification ratio (RR), barrier height (ϕb) and ideality factor (n). Optical bandgaps (Eg) of N749-BD thin film are found by applying Tauc’s plot on its ultraviolet-visible (UV-Vis) spectrum, which are measured to be 1.68, 2.67, 3.52 and 4.16 eV. External quantum efficiency (EQE) measurements of the fabricated device are studied, which demonstrate large value of EQE (Formula presented.) 12.89%, with peak intensity at 626 nm. Bond dynamics and compositional analysis of N749-BD is carried out via Fourier transformed infrared (FTIR) spectroscopy. Morphology of the thin film of N749-BD on quartz glass are investigated via scanning electron microscopy (SEM) with in-situ energy dispersive X-ray (EDX) spectroscopy which exhibits random distribution of N749-BD grains across the surface with nearly uniform grain sizes and shapes. The larger values of FF, PCE and EQE of ITO/PEDOT:PSS/N749-BD/Ag device suggests the potential of N749-BD to be utilized in low cost, simple manufacturing process and high performance of solar cells.","author":[{"dropping-particle":"","family":"Tahir","given":"Muhammad","non-dropping-particle":"","parse-names":false,"suffix":""},{"dropping-particle":"","family":"Din","given":"Ikram Ud","non-dropping-particle":"","parse-names":false,"suffix":""},{"dropping-particle":"","family":"Zeb","given":"Muhammad","non-dropping-particle":"","parse-names":false,"suffix":""},{"dropping-particle":"","family":"Aziz","given":"Fakhra","non-dropping-particle":"","parse-names":false,"suffix":""},{"dropping-particle":"","family":"Wahab","given":"Fazal","non-dropping-particle":"","parse-names":false,"suffix":""},{"dropping-particle":"","family":"Gul","given":"Zahid","non-dropping-particle":"","parse-names":false,"suffix":""},{"dropping-particle":"","family":"Alamgeer","given":"","non-dropping-particle":"","parse-names":false,"suffix":""},{"dropping-particle":"","family":"Sarker","given":"Mahidur R.","non-dropping-particle":"","parse-names":false,"suffix":""},{"dropping-particle":"","family":"Ali","given":"Sajad","non-dropping-particle":"","parse-names":false,"suffix":""},{"dropping-particle":"","family":"Ali","given":"Sawal Hamid Md","non-dropping-particle":"","parse-names":false,"suffix":""},{"dropping-particle":"","family":"Kymissis","given":"Ioannis","non-dropping-particle":"","parse-names":false,"suffix":""}],"container-title":"Coatings","id":"ITEM-1","issue":"8","issued":{"date-parts":[["2022"]]},"page":"1-14","title":"Thin Films Characterization and Study of N749-Black Dye for Photovoltaic Applications","type":"article-journal","volume":"12"},"uris":["http://www.mendeley.com/documents/?uuid=07cdd2f8-f16b-4d2b-8e20-a57ff11450dc"]}],"mendeley":{"formattedCitation":"[96]","plainTextFormattedCitation":"[96]","previouslyFormattedCitation":"[6]"},"properties":{"noteIndex":0},"schema":"https://github.com/citation-style-language/schema/raw/master/csl-citation.json"}</w:instrText>
      </w:r>
      <w:r w:rsidRPr="005D0D46">
        <w:rPr>
          <w:b/>
        </w:rPr>
        <w:fldChar w:fldCharType="separate"/>
      </w:r>
      <w:r w:rsidR="005D0D46" w:rsidRPr="005D0D46">
        <w:rPr>
          <w:noProof/>
        </w:rPr>
        <w:t>[96]</w:t>
      </w:r>
      <w:r w:rsidRPr="005D0D46">
        <w:rPr>
          <w:b/>
        </w:rPr>
        <w:fldChar w:fldCharType="end"/>
      </w:r>
      <w:r w:rsidRPr="005D0D46">
        <w:rPr>
          <w:b/>
        </w:rPr>
        <w:t xml:space="preserve">.  </w:t>
      </w:r>
      <w:r w:rsidRPr="005D0D46">
        <w:t xml:space="preserve">N749, also known as 4-benzylidene-2-phenyloxazolin-5-one, is a compound featuring a fused ring structure. Its core consists of an oxazolone ring, which contains both nitrogen and oxygen atoms, and a phenyl group attached to a benzylidene moiety. The oxazolone is a five-membered ring, characterized by the presence of one nitrogen and one oxygen atom, with carbon atoms making up the remaining parts of the ring. The benzylidene group typically refers to a phenyl ring attached to a carbon that is double-bonded to the nitrogen of the oxazolone. Manik and Colleagues made use of N719 as dye in DSSC where the efficiency of 19.69% (Voc of 0.63 V, Jsc of 0.57 mA/cm2 , FF of 0.74) is recorded as the front-illuminated rigid DSSC is constructed by applying 8 μm TiO2 layer under 6000 LUX illumination </w:t>
      </w:r>
      <w:r w:rsidRPr="005D0D46">
        <w:fldChar w:fldCharType="begin" w:fldLock="1"/>
      </w:r>
      <w:r w:rsidR="005D0D46" w:rsidRPr="005D0D46">
        <w:instrText>ADDIN CSL_CITATION {"citationItems":[{"id":"ITEM-1","itemData":{"DOI":"10.1016/j.jpowsour.2020.229095","ISSN":"03787753","abstract":"Dye-sensitized solar cells (DSSCs) based on different configurations under various light intensity are characterized, where commercial N719 dye and synthesized D-Dye are used as photo-sensitizer. Regardless of cell configuration, organic D-Dye serves as an efficient photo-sensitizer, giving rise to high cell efficiency comparable with N719. The highest efficiency of 20.98% (Voc of 0.6 V, Jsc of 0.62 mA/cm2, FF of 0.71) is achieved as the front-illuminated rigid DSSC is constructed by applying 8 $μ$m TiO2 layer under 6000 LUX illumination. At the same condition the efficiency of 19.69% (Voc of 0.63 V, Jsc of 0.57 mA/cm2, FF of 0.74) is recorded for N719. Higher efficiency for D-Dye is attributed to high response of its absorption spectrum to the emission spectrum of indoor T5 irradiance. Charge transfer resistance is measured to be 53.1 $Ω$ for D-Dye in conjunction with 8 $μ$m TiO2 which is higher than thicker TiO2 (10 $μ$m and 12 $μ$m) at 0.75 V applied bias under dark condition, indicating that reduction of TiO2 thickness facilitates charge transfer by suppressing charge recombination under low illuminations. A systematic study of the efficiency as a function of key factors like TiO2 thickness, electrode type, and light intensity is explored.","author":[{"dropping-particle":"","family":"Chandra Sil","given":"Manik","non-dropping-particle":"","parse-names":false,"suffix":""},{"dropping-particle":"","family":"Chen","given":"Li Syuan","non-dropping-particle":"","parse-names":false,"suffix":""},{"dropping-particle":"","family":"Lai","given":"Chin Wei","non-dropping-particle":"","parse-names":false,"suffix":""},{"dropping-particle":"","family":"Lee","given":"Yu Hsin","non-dropping-particle":"","parse-names":false,"suffix":""},{"dropping-particle":"","family":"Chang","given":"Cheng Chung","non-dropping-particle":"","parse-names":false,"suffix":""},{"dropping-particle":"","family":"Chen","given":"Chih Ming","non-dropping-particle":"","parse-names":false,"suffix":""}],"container-title":"Journal of Power Sources","id":"ITEM-1","issue":"July","issued":{"date-parts":[["2020"]]},"page":"229095","publisher":"Elsevier B.V.","title":"Enhancement of power conversion efficiency of dye-sensitized solar cells for indoor applications by using a highly responsive organic dye and tailoring the thickness of photoactive layer","type":"article-journal","volume":"479"},"uris":["http://www.mendeley.com/documents/?uuid=0fbd190d-a151-4c3c-b653-1f5f7ac6e042"]}],"mendeley":{"formattedCitation":"[97]","plainTextFormattedCitation":"[97]","previouslyFormattedCitation":"[7]"},"properties":{"noteIndex":0},"schema":"https://github.com/citation-style-language/schema/raw/master/csl-citation.json"}</w:instrText>
      </w:r>
      <w:r w:rsidRPr="005D0D46">
        <w:fldChar w:fldCharType="separate"/>
      </w:r>
      <w:r w:rsidR="005D0D46" w:rsidRPr="005D0D46">
        <w:rPr>
          <w:noProof/>
        </w:rPr>
        <w:t>[97]</w:t>
      </w:r>
      <w:r w:rsidRPr="005D0D46">
        <w:fldChar w:fldCharType="end"/>
      </w:r>
      <w:r w:rsidRPr="005D0D46">
        <w:t>. There are many other ruthenium dyes in which researcher had used in the DSSCs like Z907 which characterized by its coumarin-based structure which consists of a fused benzene and lactone ring that contributes to its strong fluorescence and effective light absorption in the visible spectrum. Attached to this core is an ethylamine group, serving as the electron donor, while a carboxylate group at the opposite end facilitates coordination with semiconductor like TiO</w:t>
      </w:r>
      <w:r w:rsidRPr="005D0D46">
        <w:rPr>
          <w:vertAlign w:val="subscript"/>
        </w:rPr>
        <w:t>2</w:t>
      </w:r>
      <w:r w:rsidRPr="005D0D46">
        <w:t xml:space="preserve">. </w:t>
      </w:r>
      <w:r w:rsidRPr="005D0D46">
        <w:rPr>
          <w:b/>
        </w:rPr>
        <w:t xml:space="preserve">Also Z91, K51, CYC-B1, K60, CYC-B11, C106, C101 and RC43 </w:t>
      </w:r>
      <w:r w:rsidRPr="005D0D46">
        <w:rPr>
          <w:b/>
        </w:rPr>
        <w:fldChar w:fldCharType="begin" w:fldLock="1"/>
      </w:r>
      <w:r w:rsidR="005D0D46" w:rsidRPr="005D0D46">
        <w:rPr>
          <w:b/>
        </w:rPr>
        <w:instrText>ADDIN CSL_CITATION {"citationItems":[{"id":"ITEM-1","itemData":{"author":[{"dropping-particle":"","family":"Kharul","given":"Anis","non-dropping-particle":"","parse-names":false,"suffix":""},{"dropping-particle":"","family":"Mohd","given":"Nada","non-dropping-particle":"","parse-names":false,"suffix":""}],"id":"ITEM-1","issue":"6","issued":{"date-parts":[["2022"]]},"page":"8543-8560","title":"Versatility of Photosensitizers in Dye-Sensitized Solar Cells ( DSSCs )","type":"article-journal","volume":"12"},"uris":["http://www.mendeley.com/documents/?uuid=5e567a4d-6efd-4e7f-a262-711fd22505ce"]}],"mendeley":{"formattedCitation":"[98]","plainTextFormattedCitation":"[98]","previouslyFormattedCitation":"[8]"},"properties":{"noteIndex":0},"schema":"https://github.com/citation-style-language/schema/raw/master/csl-citation.json"}</w:instrText>
      </w:r>
      <w:r w:rsidRPr="005D0D46">
        <w:rPr>
          <w:b/>
        </w:rPr>
        <w:fldChar w:fldCharType="separate"/>
      </w:r>
      <w:r w:rsidR="005D0D46" w:rsidRPr="005D0D46">
        <w:rPr>
          <w:noProof/>
        </w:rPr>
        <w:t>[98]</w:t>
      </w:r>
      <w:r w:rsidRPr="005D0D46">
        <w:rPr>
          <w:b/>
        </w:rPr>
        <w:fldChar w:fldCharType="end"/>
      </w:r>
      <w:r w:rsidRPr="005D0D46">
        <w:t xml:space="preserve">.  </w:t>
      </w:r>
      <w:r w:rsidRPr="005D0D46">
        <w:rPr>
          <w:b/>
          <w:bCs/>
        </w:rPr>
        <w:t>Other Metal Complexes</w:t>
      </w:r>
      <w:r w:rsidRPr="005D0D46">
        <w:t xml:space="preserve"> like </w:t>
      </w:r>
      <w:r w:rsidRPr="005D0D46">
        <w:rPr>
          <w:b/>
          <w:bCs/>
        </w:rPr>
        <w:t>osmium</w:t>
      </w:r>
      <w:r w:rsidRPr="005D0D46">
        <w:t xml:space="preserve"> and </w:t>
      </w:r>
      <w:r w:rsidRPr="005D0D46">
        <w:rPr>
          <w:b/>
          <w:bCs/>
        </w:rPr>
        <w:t>iridium</w:t>
      </w:r>
      <w:r w:rsidRPr="005D0D46">
        <w:t xml:space="preserve"> are also explored for their unique photophysical properties </w:t>
      </w:r>
      <w:r w:rsidRPr="005D0D46">
        <w:fldChar w:fldCharType="begin" w:fldLock="1"/>
      </w:r>
      <w:r w:rsidR="005D0D46" w:rsidRPr="005D0D46">
        <w:instrText>ADDIN CSL_CITATION {"citationItems":[{"id":"ITEM-1","itemData":{"DOI":"10.1002/asia.201403261","ISSN":"1861471X","abstract":"The preparation of sensitizers for dye-sensitized solar cells (DSSCs) represents an active area of research for both sustainability and renewable energy. Both RuII and OsII metal sensitizers offer unique photophysical and electrochemical properties that arise from the intrinsic electronic properties, that is, the higher propensity to form the lower-energy metal-to-ligand charge-transfer (MLCT) transition, and their capability to support chelates with multiple carboxy groups, which serve as a bridge to the metal oxide and enable efficient injection of the photoelectron. Here we present an overview of the synthesis and testing of these metal sensitizers that bear functional azolate chelates (both pyrazolate and triazolate), which are capable of modifying the metal sensitizers in a systematic and beneficial manner. Basic principles of the molecular designs, the structural relationship to the photophysical and electrochemical properties, and performances of the as-fabricated DSSCs are highlighted. The success in the breakthrough of the synthetic protocols and potential applications might provide strong stimulus for the future development of technologies such as DSSCs, organic light-emitting diodes, solar water splitting, and so forth.","author":[{"dropping-particle":"","family":"Chi","given":"Yun","non-dropping-particle":"","parse-names":false,"suffix":""},{"dropping-particle":"","family":"Wu","given":"Kuan Lin","non-dropping-particle":"","parse-names":false,"suffix":""},{"dropping-particle":"","family":"Wei","given":"Tzu Chien","non-dropping-particle":"","parse-names":false,"suffix":""}],"container-title":"Chemistry - An Asian Journal","id":"ITEM-1","issue":"5","issued":{"date-parts":[["2015"]]},"page":"1099-1115","title":"Ruthenium and osmium complexes that bear functional azolate chelates for dye-sensitized solar cells","type":"article-journal","volume":"10"},"uris":["http://www.mendeley.com/documents/?uuid=046e463e-0ccb-479e-881b-ed7fb3e72f32"]},{"id":"ITEM-2","itemData":{"DOI":"10.1002/tcr.201402044","ISSN":"15280691","abstract":"Dye-sensitized solar cells (DSSCs) have received much attention in recent years owing to their efficient conversion of sunlight to electricity. DSSCs became successful alternatives to silicon photovoltaic devices by virtue of their low fabrication costs and easy preparation methods. In DSSCs the dye plays the key role. This review summarizes the applications of osmium sensitizers in DSSCs. We also briefly discussed their synthesis and the effect of various electrolyte systems on device efficiencies. Osmium sensitizers for dye-sensitized solar cells are reviewed with a focus on their applications and synthesis and the effect of various electrolyte systems on device efficiencies. The photovoltaic properties of osmium(II) allow exploitation of the light-harvesting properties of the complexes through energy- and electron-transfer processes.","author":[{"dropping-particle":"","family":"Swetha","given":"T.","non-dropping-particle":"","parse-names":false,"suffix":""},{"dropping-particle":"","family":"Reddy","given":"K. Raveendranath","non-dropping-particle":"","parse-names":false,"suffix":""},{"dropping-particle":"","family":"Singh","given":"Surya Prakash","non-dropping-particle":"","parse-names":false,"suffix":""}],"container-title":"Chemical Record","id":"ITEM-2","issue":"2","issued":{"date-parts":[["2015"]]},"page":"457-474","title":"Osmium polypyridyl complexes and their applications to dye-sensitized solar cells","type":"article-journal","volume":"15"},"uris":["http://www.mendeley.com/documents/?uuid=ceaac718-3cff-4090-b21a-454cd37874d6"]},{"id":"ITEM-3","itemData":{"DOI":"10.1016/j.dyepig.2017.01.011","ISSN":"18733743","abstract":"The synthesis of seven iridium complexes [Ir(CˆN)2(NˆN)][PF6] (AS9-15) designed as dyes for p-type DSSC is described. These complexes comprise a 4-(pyrid-2-yl)benzoic acid as the cyclometalating/anchoring ligand with different diimine ligands acting as electron accepting ancillary ligands. DFT analysis together with photophysical investigations reveal how using different π-systems on the ancillary ligand it is possible to tune the absorption spectra of these complexes and to enhance the spatial separation between the HOMO and LUMO. Computational studies demonstrate an ideal HOMO to LUMO charge transfer directionality for the presented [Ir(CˆN)2(NˆN)]+ frameworks, promoting a favourable hole transfer into the NiO cathode valence band upon photoexcitation in p-type DSSC devices. Preliminary tests on NiO-based p-type DSSCs have been carried out confirming the potential use of complexes AS9-15 as a basis for continued development as DSSC chromophores.","author":[{"dropping-particle":"","family":"Sinopoli","given":"Alessandro","non-dropping-particle":"","parse-names":false,"suffix":""},{"dropping-particle":"","family":"Wood","given":"Christopher J.","non-dropping-particle":"","parse-names":false,"suffix":""},{"dropping-particle":"","family":"Gibson","given":"Elizabeth A.","non-dropping-particle":"","parse-names":false,"suffix":""},{"dropping-particle":"","family":"Elliott","given":"Paul I.P.","non-dropping-particle":"","parse-names":false,"suffix":""}],"container-title":"Dyes and Pigments","id":"ITEM-3","issued":{"date-parts":[["2017"]]},"page":"269-277","publisher":"Elsevier Ltd","title":"New cyclometalated iridium(III) dye chromophore complexes for p-type dye-sensitised solar cells","type":"article-journal","volume":"140"},"uris":["http://www.mendeley.com/documents/?uuid=33feb254-fcbb-4bb1-8148-5f6ea548770a"]},{"id":"ITEM-4","itemData":{"DOI":"10.1016/j.dyepig.2019.107693","ISSN":"18733743","abstract":"Cyclometallated iridium complexes have shown great promises as photosensitizers for p-type dye sensitized solar cells (p-DSSC), in particular due to the occurrence of very long-lived interfacial charge separated states, leading to high open circuit potentials (Voc). To rationalize this experimental fact, we prepared a new series of iridium photosensitizers specially designed for NiO based p-DSSC, in order to assess the role of a panel of factors on the overall photovoltaic performances. We probed the electronic coupling between the iridium complex and the semi-conductor at the level of the anchor, the importance of the frontier orbitals distribution over the photosensitizers structures and the impact of iridium(III) vs. a lighter metal ion like ruthenium(II). The synthesis and full characterizations of these new photosensitizers are presented, and their performances within p-type DSSC are given and discussed in light of their structures. A combination of a high spin-orbit coupling and a smart design of the anchoring ligands explains the interesting performances of iridium complexes as photosensitizers for p-DSSC.","author":[{"dropping-particle":"","family":"Légalité","given":"Florent","non-dropping-particle":"","parse-names":false,"suffix":""},{"dropping-particle":"","family":"Escudero","given":"Daniel","non-dropping-particle":"","parse-names":false,"suffix":""},{"dropping-particle":"","family":"Pellegrin","given":"Yann","non-dropping-particle":"","parse-names":false,"suffix":""},{"dropping-particle":"","family":"Blart","given":"E.","non-dropping-particle":"","parse-names":false,"suffix":""},{"dropping-particle":"","family":"Jacquemin","given":"D.","non-dropping-particle":"","parse-names":false,"suffix":""},{"dropping-particle":"","family":"Fabrice","given":"Odobel","non-dropping-particle":"","parse-names":false,"suffix":""}],"container-title":"Dyes and Pigments","id":"ITEM-4","issue":"January","issued":{"date-parts":[["2019"]]},"page":"107693","publisher":"Elsevier","title":"“Iridium effect” in cyclometalated iridium complexes for p-type dye sensitized solar cells","type":"article-journal","volume":"171"},"uris":["http://www.mendeley.com/documents/?uuid=0ef7ff88-10b2-441e-ae8d-c90461a39d31"]}],"mendeley":{"formattedCitation":"[99], [100], [101], [102]","plainTextFormattedCitation":"[99], [100], [101], [102]","previouslyFormattedCitation":"[9], [10], [11], [12]"},"properties":{"noteIndex":0},"schema":"https://github.com/citation-style-language/schema/raw/master/csl-citation.json"}</w:instrText>
      </w:r>
      <w:r w:rsidRPr="005D0D46">
        <w:fldChar w:fldCharType="separate"/>
      </w:r>
      <w:r w:rsidR="005D0D46" w:rsidRPr="005D0D46">
        <w:rPr>
          <w:noProof/>
        </w:rPr>
        <w:t>[99], [100], [101], [102]</w:t>
      </w:r>
      <w:r w:rsidRPr="005D0D46">
        <w:fldChar w:fldCharType="end"/>
      </w:r>
      <w:r w:rsidRPr="005D0D46">
        <w:t xml:space="preserve">. </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2. Organic Dyes</w:t>
      </w:r>
    </w:p>
    <w:p w:rsidR="00B04874" w:rsidRPr="005D0D46" w:rsidRDefault="00B04874" w:rsidP="00B04874">
      <w:pPr>
        <w:jc w:val="both"/>
        <w:rPr>
          <w:rFonts w:ascii="Times New Roman" w:hAnsi="Times New Roman" w:cs="Times New Roman"/>
          <w:color w:val="222222"/>
          <w:sz w:val="24"/>
          <w:szCs w:val="24"/>
        </w:rPr>
      </w:pPr>
      <w:r w:rsidRPr="005D0D46">
        <w:rPr>
          <w:rFonts w:ascii="Times New Roman" w:hAnsi="Times New Roman" w:cs="Times New Roman"/>
          <w:sz w:val="24"/>
          <w:szCs w:val="24"/>
        </w:rPr>
        <w:t xml:space="preserve">Researchers have shown significant interest in using organic dyes as sensitizers in dye-sensitized solar cells (DSSCs) due to their unique advantages, including low cost, wide absorption range within the solar spectrum, high molar extinction coefficients, and straightforward extraction and purification processes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3390/ma16237338","ISBN":"3906725979","ISSN":"19961944","abstract":"Among the emerging photovoltaic (PV) technologies, Dye-Sensitized Solar Cells (DSSCs) appear especially interesting in view of their potential for unconventional PV applications. In particular, DSSCs have been proven to provide excellent performances under indoor illumination, opening the way to their use in the field of low-power devices, such as wearable electronics and wireless sensor networks, including those relevant for application to the rapidly growing Internet of Things technology. Considering the low intensity of indoor light sources, efficient light capture constitutes a pivotal factor in optimizing cell efficiency. Consequently, the development of novel dyes exhibiting intense absorption within the visible range and light-harvesting properties well-matched with the emission spectra of the various light sources becomes indispensable. In this review, we will discuss the current state-of-the-art in the design, synthesis, and application of organic dyes as sensitizers for indoor DSSCs, focusing on the most recent results. We will start by examining the various classes of individual dyes reported to date for this application, organized by their structural features, highlighting their strengths and weaknesses. On the basis of this discussion, we will then draft some potential guidelines in an effort to help the design of this kind of sensitizer. Subsequently, we will describe some alternative approaches investigated to improve the light-harvesting properties of the cells, such as the co-sensitization strategy and the use of concerted companion dyes. Finally, the issue of measurement standardization will be introduced, and some considerations regarding the proper characterization methods of indoor PV systems and their differences compared to (simulated) outdoor conditions will be provided.","author":[{"dropping-particle":"","family":"D’Amico","given":"Francesco","non-dropping-particle":"","parse-names":false,"suffix":""},{"dropping-particle":"","family":"Jong","given":"Bas","non-dropping-particle":"de","parse-names":false,"suffix":""},{"dropping-particle":"","family":"Bartolini","given":"Matteo","non-dropping-particle":"","parse-names":false,"suffix":""},{"dropping-particle":"","family":"Franchi","given":"Daniele","non-dropping-particle":"","parse-names":false,"suffix":""},{"dropping-particle":"","family":"Dessì","given":"Alessio","non-dropping-particle":"","parse-names":false,"suffix":""},{"dropping-particle":"","family":"Zani","given":"Lorenzo","non-dropping-particle":"","parse-names":false,"suffix":""},{"dropping-particle":"","family":"Yzeiri","given":"Xheila","non-dropping-particle":"","parse-names":false,"suffix":""},{"dropping-particle":"","family":"Gatto","given":"Emanuela","non-dropping-particle":"","parse-names":false,"suffix":""},{"dropping-particle":"","family":"Santucci","given":"Annalisa","non-dropping-particle":"","parse-names":false,"suffix":""},{"dropping-particle":"","family":"Carlo","given":"Aldo","non-dropping-particle":"Di","parse-names":false,"suffix":""},{"dropping-particle":"","family":"Reginato","given":"Gianna","non-dropping-particle":"","parse-names":false,"suffix":""},{"dropping-particle":"","family":"Cinà","given":"Lucio","non-dropping-particle":"","parse-names":false,"suffix":""},{"dropping-particle":"","family":"Vesce","given":"Luigi","non-dropping-particle":"","parse-names":false,"suffix":""}],"container-title":"Materials","id":"ITEM-1","issue":"23","issued":{"date-parts":[["2023"]]},"title":"Recent Advances in Organic Dyes for Application in Dye-Sensitized Solar Cells under Indoor Lighting Conditions","type":"book","volume":"16"},"uris":["http://www.mendeley.com/documents/?uuid=6bb9c9ba-1d2d-4496-945e-7538e6c3c1ef"]}],"mendeley":{"formattedCitation":"[103]","plainTextFormattedCitation":"[103]","previouslyFormattedCitation":"[13]"},"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03]</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68]. Metal-free organic dyes are typically designed with an electron donor (D), a </w:t>
      </w:r>
      <w:r w:rsidRPr="005D0D46">
        <w:rPr>
          <w:rFonts w:ascii="Cambria Math" w:hAnsi="Cambria Math" w:cs="Times New Roman"/>
          <w:sz w:val="24"/>
          <w:szCs w:val="24"/>
        </w:rPr>
        <w:t>𝜋</w:t>
      </w:r>
      <w:r w:rsidRPr="005D0D46">
        <w:rPr>
          <w:rFonts w:ascii="Times New Roman" w:hAnsi="Times New Roman" w:cs="Times New Roman"/>
          <w:sz w:val="24"/>
          <w:szCs w:val="24"/>
        </w:rPr>
        <w:t>-conjugated bridge, and an electron acceptor (A), forming a "D-</w:t>
      </w:r>
      <w:r w:rsidRPr="005D0D46">
        <w:rPr>
          <w:rFonts w:ascii="Cambria Math" w:hAnsi="Cambria Math" w:cs="Times New Roman"/>
          <w:sz w:val="24"/>
          <w:szCs w:val="24"/>
        </w:rPr>
        <w:t>𝜋</w:t>
      </w:r>
      <w:r w:rsidRPr="005D0D46">
        <w:rPr>
          <w:rFonts w:ascii="Times New Roman" w:hAnsi="Times New Roman" w:cs="Times New Roman"/>
          <w:sz w:val="24"/>
          <w:szCs w:val="24"/>
        </w:rPr>
        <w:t xml:space="preserve">-A" system, also known as a "push-pull" structure or "DpA" design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bstract":"In recent years, the quest to propose an ideal molecular system acting as dye-sensitised solar cells (DSSCs) bearing single molecular system have attracted great interest. This is due to their promising potential to convert solar energy into electrical energy at low cost. The alteration of molecular framework is essential to propose a rigid rod donor-</w:instrText>
      </w:r>
      <w:r w:rsidR="005D0D46" w:rsidRPr="005D0D46">
        <w:rPr>
          <w:rFonts w:ascii="Times New Roman" w:hAnsi="Times New Roman" w:cs="Times New Roman"/>
          <w:sz w:val="24"/>
          <w:szCs w:val="24"/>
        </w:rPr>
        <w:instrText>-acceptor system in enhancing its electronic properties to be applied as active layer in this type of solar cells. In recent years, mixed moieties molecules are actively being proposed as this combination proven to provide better performance of efficiency. However, the molecules bearing different moieties with different atomic features are rather scarce. The extended conjugation and the push-pull phenomenon within the molecular backbones may provide efficient electronic properties with alteration from different substituents. The development of DSSCs featuring conjugated mixed moieties are relatively new and scarce. Thus, this review article provides an insight general idea on the fundamental aspects of DSSCs as its progresses in term of its essentials features and compositions which focusing on the utilisation of these moieties. It is hope that this contribution may equip one's understanding in venturing similar work on this type of molecular system.","author":[{"dropping-particle":"","family":"Khairul","given":"Wan M","non-dropping-particle":"","parse-names":false,"suffix":""},{"dropping-particle":"","family":"Zailani","given":"Muhammad Aidil","non-dropping-particle":"","parse-names":false,"suffix":""}],"container-title":"Malaysian Journal of Analytical Sciences","id":"ITEM-1","issue":"5","issued":{"date-parts":[["2023"]]},"page":"1035-1061","title":"CURRENT PROGRESS IN DYE-SENSITISED SOLAR CELLS (DSSCs) FEATURING DONOR-</w:instrText>
      </w:r>
      <w:r w:rsidR="005D0D46" w:rsidRPr="005D0D46">
        <w:rPr>
          <w:rFonts w:ascii="Times New Roman" w:hAnsi="Times New Roman" w:cs="Times New Roman"/>
          <w:sz w:val="24"/>
          <w:szCs w:val="24"/>
        </w:rPr>
        <w:instrText>-ACCEPTOR SYSTEM OF MIXED MOIETIES: A REVIEW (Kemajuan Terkini Sel Suria Peka Cahaya (DSSCs) Menampilkan Sistem Moiti Campuran Penderma-</w:instrText>
      </w:r>
      <w:r w:rsidR="005D0D46" w:rsidRPr="005D0D46">
        <w:rPr>
          <w:rFonts w:ascii="Times New Roman" w:hAnsi="Times New Roman" w:cs="Times New Roman"/>
          <w:sz w:val="24"/>
          <w:szCs w:val="24"/>
        </w:rPr>
        <w:instrText>-Penerima: Satu Ulasan)","type":"article-journal","volume":"27"},"uris":["http://www.mendeley.com/documents/?uuid=3d7eb320-af5b-4d24-b554-ad3528f9167f"]},{"id":"ITEM-2","itemData":{"DOI":"10.1016/j.dyepig.2021.109330","ISSN":"18733743","abstract":"In this contribution, six new organic dyes were investigated by the density functional theory (DFT). The electron-donor unit is a phenothiazine fragment substituted by an ethynyl-pyrene unit while the electron acceptor group is the cyanoacrylic acid for all sensitizers; the π-linker was changed and its effect investigated. The dye baring dioxythiophene linker has the highest absorption maxima. The theoretical photovoltaic properties indicated that the over-all yield of the solar cell could be remarkably improved with the designed dyes. The results showed that all the studied organic dyes are potential candidates as photosensitizers for dye sensitized solar cells (DSSCs).","author":[{"dropping-particle":"","family":"Ouared","given":"Ihssène","non-dropping-particle":"","parse-names":false,"suffix":""},{"dropping-particle":"","family":"Rekis","given":"Mâammar","non-dropping-particle":"","parse-names":false,"suffix":""},{"dropping-particle":"","family":"Trari","given":"Mohamed","non-dropping-particle":"","parse-names":false,"suffix":""}],"container-title":"Dyes and Pigments","id":"ITEM-2","issue":"September 2018","issued":{"date-parts":[["2021"]]},"page":"6-11","title":"Phenothiazine based organic dyes for dye sensitized solar cells: A theoretical study on the role of π-spacer","type":"article-journal","volume":"190"},"uris":["http://www.mendeley.com/documents/?uuid=0ef7ef01-f3ae-49bc-a91a-bb3375f28702"]}],"mendeley":{"formattedCitation":"[104], [105]","plainTextFormattedCitation":"[104], [105]","previouslyFormattedCitation":"[14], [15]"},"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04], [105]</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Common electron donor groups include electron-rich moieties such as (difluorenyl) triphenylamine, aminocoumarin, indoline, phenylamine, carbazoles, and triarylamines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07/s00214-014-1534-1","ISSN":"1432881X","abstract":"A new series of organic donor–π–acceptor (D–π–A) dyes namely B1–6 with modification of donor groups by introducing thiophene (as D) and fluorene-connected carbazole on top of thiophene (as 2D–D) in phenylamine moieties, and with elongation of π-spacer unit of thiophene (1–3 units) in the π-spacer, were molecularly designed by using density functional theory (DFT) and time-dependent DFT. The nature of intramolecular charge transfer of all dyes was elucidated by means of frontier molecular orbital analysis, electronic structures, and absorption spectra to provide their potential use for dye-sensitized solar cells (DSSCs). The structural results show that the 2D–D–π–A dyes have a nonplanar structure on the D–D moiety that may suppress the aggregation of dye and yet maintain the conjugation in the whole D–π–A moiety. The systematically elongating π-spacer of B4–6 dyes with increasing number of thiophene group and the introducing 2D into D–π–A dyes give the redshift on absorption peak and broaden the absorption range, which are in excellent agreement with available experiment. Thus, this redshift improves their overall light-harvesting efficiency (LHE) better than the B1–3 dyes. Among the six dyes, B6 would have the best performance because it has the highest predicted LHE at the maximum absorption wavelength (λmax) and the suitable driving force ΔGinject of the electron injection from the excited state of dyes to the conduction band of TiO2. The prototype of DSSCs performance of selected dyes was further simulated using the chemisorption of dyes onto the (TiO2)38 cluster to reveal the nature of the electron injection mechanism. This current work is expected to assist in the molecular design of new metal-free organic dyes for use in DSSCs yielding highly efficient performance.","author":[{"dropping-particle":"","family":"Namuangruk","given":"Supawadee","non-dropping-particle":"","parse-names":false,"suffix":""},{"dropping-particle":"","family":"Meeprasert","given":"Jittima","non-dropping-particle":"","parse-names":false,"suffix":""},{"dropping-particle":"","family":"Jungsuttiwong","given":"Siriporn","non-dropping-particle":"","parse-names":false,"suffix":""},{"dropping-particle":"","family":"Promarak","given":"Vinich","non-dropping-particle":"","parse-names":false,"suffix":""},{"dropping-particle":"","family":"Kungwan","given":"Nawee","non-dropping-particle":"","parse-names":false,"suffix":""}],"container-title":"Theoretical Chemistry Accounts","id":"ITEM-1","issue":"9","issued":{"date-parts":[["2014"]]},"page":"1-15","title":"Organic sensitizers with modified di(thiophen-2-yl)phenylamine donor units for dye-sensitized solar cells: a computational study","type":"article-journal","volume":"133"},"uris":["http://www.mendeley.com/documents/?uuid=ef33fbe0-e9f5-48e6-ae60-36da622c78c7"]},{"id":"ITEM-2","itemData":{"DOI":"10.3390/molecules26102934","ISSN":"14203049","PMID":"34069210","abstract":"A set of 3‐ethynylaryl coumarin dyes with mono, bithiophenes and the fused variant, thieno [3,2‐b] thiophene, as well as an alkylated benzotriazole unit were prepared and tested for dye‐sensitized solar cells (DSSCs). For comparison purposes, the variation of the substitution pattern at the coumarin unit was analyzed with the natural product 6,7‐dihydroxycoumarin (Esculetin) as well as 5,7‐dihydroxycomarin in the case of the bithiophene dye. Crucial steps for extension of the conjugated system involved Sonogashira reaction yielding highly fluorescent molecules. Spectroscopic characterization showed that the extension of conjugation via the alkynyl bridge resulted in a strong red‐shift of absorption and emission spectra (in solution) of approximately 73–79 nm and 52–89 nm, respectively, relative to 6,7‐dimethoxy‐4‐methylcoumarin (λabs = 341 nm and λem = 410 nm). Theoretical density functional theory (DFT) calculations show that the Lowest Unoccupied Molecular Orbital (LUMO) is mostly centered in the cyanoacrylic anchor unit, corroborating the high intramolecular charge transfer (ICT) character of the electronic transition. Photovoltaic performance evaluation reveals that the thieno [3,2‐b] thiophene unit present in dye 8 leads to the best sensitizer of the set, with a conversion efficiency (η = 2.00%), best VOC (367 mV) and second best Jsc (9.28 mA∙cm−2), surpassed only by dye 9b (Jsc = 10.19 mA∙cm−2). This high photocurrent value can be attributed to increased donor ability of the 5,7‐dimethoxy unit when compared to the 6,7 equivalent (9b).","author":[{"dropping-particle":"","family":"Sarrato","given":"João","non-dropping-particle":"","parse-names":false,"suffix":""},{"dropping-particle":"","family":"Pinto","given":"Ana Lucia","non-dropping-particle":"","parse-names":false,"suffix":""},{"dropping-particle":"","family":"Malta","given":"Gabriela","non-dropping-particle":"","parse-names":false,"suffix":""},{"dropping-particle":"","family":"Röck","given":"Eva H.","non-dropping-particle":"","parse-names":false,"suffix":""},{"dropping-particle":"","family":"Pina","given":"João","non-dropping-particle":"","parse-names":false,"suffix":""},{"dropping-particle":"","family":"Lima","given":"João Carlos","non-dropping-particle":"","parse-names":false,"suffix":""},{"dropping-particle":"","family":"Parola","given":"A. Jorge","non-dropping-particle":"","parse-names":false,"suffix":""},{"dropping-particle":"","family":"Branco","given":"Paula S.","non-dropping-particle":"","parse-names":false,"suffix":""}],"container-title":"Molecules","id":"ITEM-2","issue":"10","issued":{"date-parts":[["2021"]]},"title":"New 3‐ethynylaryl coumarin‐based dyes for dssc applications: Synthesis, spectroscopic properties, and theoretical calculations","type":"article-journal","volume":"26"},"uris":["http://www.mendeley.com/documents/?uuid=8acddc87-2335-4348-9907-ce9388ca2b59"]},{"id":"ITEM-3","itemData":{"DOI":"10.1007/s10854-018-8612-4","ISBN":"1085401886124","ISSN":"1573482X","abstract":"In the current investigation, four novel donoracceptor type organic dyes including (DPA-Ba, DPA-Hy, DPA-Rh, DPA-Cy), are proposed and their photophysical and electrochemical properties as well as dye-sensitized solar cell performance are systematically investigated. Among these dyes diphenylamine is utilized as an-electron donor while barbituric acid, hydantoin, rhodanine-n-acetic acid and cyano acetic acid, are proposed as anchoring groups as dye-sensitized solar cells (DSSCs). The synthesized dyes are characterized using FT-IR, NMR, mass spectrometry, absorbance and electrochemical measurements. The photophysical, electrochemical and photovoltaic properties of the solar cells based on these dyes are investigated to study the effect of different anchoring groups on the performance of the DSSCs. Among the examined dyes, the dye involving of cyanoacetic acid anchoring group shows the highest conversion efficiency of 1.88% (short-circuit current (Jsc) of 4.71 mA cm−2, open circuit voltage (VOC) of 590 mV, and fill factor (FF) of 0.68 under standard AM 1.5G irradiation) compared with the other designed dyes.","author":[{"dropping-particle":"","family":"Salimi Beni","given":"Ali Reza","non-dropping-particle":"","parse-names":false,"suffix":""},{"dropping-particle":"","family":"Karami","given":"Marzieh","non-dropping-particle":"","parse-names":false,"suffix":""},{"dropping-particle":"","family":"Hosseinzadeh","given":"Behzad","non-dropping-particle":"","parse-names":false,"suffix":""},{"dropping-particle":"","family":"Ghahary","given":"Raheleh","non-dropping-particle":"","parse-names":false,"suffix":""}],"container-title":"Journal of Materials Science: Materials in Electronics","id":"ITEM-3","issue":"8","issued":{"date-parts":[["2018"]]},"page":"6323-6336","publisher":"Springer US","title":"New organic dyes with diphenylamine core for dye-sensitized solar cells","type":"article-journal","volume":"29"},"uris":["http://www.mendeley.com/documents/?uuid=97e3c6c7-06dd-4b04-8a69-66716bf475e7"]}],"mendeley":{"formattedCitation":"[106], [107], [108]","plainTextFormattedCitation":"[106], [107], [108]","previouslyFormattedCitation":"[16], [17], [18]"},"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06], [107], [108]</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27,69]. For </w:t>
      </w:r>
      <w:r w:rsidRPr="005D0D46">
        <w:rPr>
          <w:rFonts w:ascii="Cambria Math" w:hAnsi="Cambria Math" w:cs="Times New Roman"/>
          <w:sz w:val="24"/>
          <w:szCs w:val="24"/>
        </w:rPr>
        <w:t>𝜋</w:t>
      </w:r>
      <w:r w:rsidRPr="005D0D46">
        <w:rPr>
          <w:rFonts w:ascii="Times New Roman" w:hAnsi="Times New Roman" w:cs="Times New Roman"/>
          <w:sz w:val="24"/>
          <w:szCs w:val="24"/>
        </w:rPr>
        <w:t xml:space="preserve">-conjugated bridges, compounds like thiophene, benzothiadiazole, and benzene are favored as they extend light absorption into the near-infrared region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author":[{"dropping-particle":"","family":"Kharul","given":"Anis","non-dropping-particle":"","parse-names":false,"suffix":""},{"dropping-particle":"","family":"Mohd","given":"Nada","non-dropping-particle":"","parse-names":false,"suffix":""}],"id":"ITEM-1","issue":"6","issued":{"date-parts":[["2022"]]},"page":"8543-8560","title":"Versatility of Photosensitizers in Dye-Sensitized Solar Cells ( DSSCs )","type":"article-journal","volume":"12"},"uris":["http://www.mendeley.com/documents/?uuid=5e567a4d-6efd-4e7f-a262-711fd22505ce"]},{"id":"ITEM-2","itemData":{"DOI":"10.3390/en14175529","ISSN":"19961073","abstract":"Dye-sensitized solar cells (DSSCs) were fabricated using a photoelectrode covered by a porous layer of titanium dioxide, platinum counter electrode, iodide/triiodide electrolyte and three different dyes: phenylfluorone (PF), pyrocatechol violet (PCV) and alizarin (AL). After the adsorption of the dyes on the mesoporous TiO2 layer, the measurement of absorption spectra of all the tested dyes revealed a significant broadening of the absorption range. The positions of highest occupied molecular orbital (HOMO) and lowest occupied molecular orbital (LUMO) levels of dye molecules were determined, indicating that all three dyes are good candidates for light harvesters in DSSCs. The cells were tested under simulated solar light, and their working parameters were determined. The results showed that the implementation of the back reflector layer made of BaSO4 provided an improvement in the cell efficiency of up to 17.9% for phenylfluorone, 60% for pyrocatechol violet and 21.4% for alizarin dye.","author":[{"dropping-particle":"","family":"Zdyb","given":"Agata","non-dropping-particle":"","parse-names":false,"suffix":""},{"dropping-particle":"","family":"Krawczak","given":"Ewelina","non-dropping-particle":"","parse-names":false,"suffix":""}],"container-title":"Energies","id":"ITEM-2","issue":"17","issued":{"date-parts":[["2021"]]},"title":"Organic dyes in dye-sensitized solar cells featuring back reflector","type":"article-journal","volume":"14"},"uris":["http://www.mendeley.com/documents/?uuid=cf105aa1-b9b6-4bc9-881f-06ef552eb18c"]},{"id":"ITEM-3","itemData":{"DOI":"10.1016/j.jechem.2016.03.007","ISBN":"2013109008","ISSN":"20954956","abstract":"Three new organic dyes based on triphenylamine with a structure of A-D-A-D-A (D1), A-D-A (D2) and D-A (D3) were designed, theoretically calculated and synthesized for dye-sensitized solar cells. Dye D1 exhibits a broader absorption than D2 and D3, due to the intramolecular charge transfer between the donor triphenylamine and the acceptor benzothiadiazole. Dye D1 exhibits a lower HOMO and a lower LUMO than D2 and D3 due to the electron-withdrawing benzothiadiazole. The number of anchoring group cyanoacrylic acid has no obvious influence on absorption and energy levels of D2 and D3. The LUMO of D1 locates on benzothiadiazole rather than cyanoacrylic acid anchoring groups, while the LUMOs of D2 and D3 are localized on cyanoacrylic acid. D2 and D3 give higher short-circuit current density than D1. D3 with one anchoring group gives the highest open-circuit voltage. Consequently, the D3-based device gives the highest efficiency.","author":[{"dropping-particle":"","family":"Shang","given":"Huixia","non-dropping-particle":"","parse-names":false,"suffix":""},{"dropping-particle":"","family":"Li","given":"Qikai","non-dropping-particle":"","parse-names":false,"suffix":""},{"dropping-particle":"","family":"Jiang","given":"Kejian","non-dropping-particle":"","parse-names":false,"suffix":""},{"dropping-particle":"","family":"Zhan","given":"Xiaowei","non-dropping-particle":"","parse-names":false,"suffix":""}],"container-title":"Journal of Energy Chemistry","id":"ITEM-3","issue":"4","issued":{"date-parts":[["2016"]]},"page":"615-620","publisher":"Elsevier B.V.","title":"Organic dyes based on triphenylamine for dye-sensitized solar cells: Structure–property relationships","type":"article-journal","volume":"25"},"uris":["http://www.mendeley.com/documents/?uuid=d29d8745-7cc2-46be-a34a-ba8f2ae0cf41"]}],"mendeley":{"formattedCitation":"[98], [109], [110]","plainTextFormattedCitation":"[98], [109], [110]","previouslyFormattedCitation":"[8], [19], [20]"},"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98], [109], [110]</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Manik et al used e bianchoring structure containing N-alkyl attached 1, 8-naphthalamide derivative as a donor system and spiroBiproDOT as a π-</w:t>
      </w:r>
      <w:r w:rsidRPr="005D0D46">
        <w:rPr>
          <w:rFonts w:ascii="Times New Roman" w:hAnsi="Times New Roman" w:cs="Times New Roman"/>
          <w:sz w:val="24"/>
          <w:szCs w:val="24"/>
        </w:rPr>
        <w:lastRenderedPageBreak/>
        <w:t xml:space="preserve">spacer as organic dye which was synthesized by incorporating Suzuki coupling followed by Knoevenagel condensation which they recorded highest efficiency of 20.98% (Voc of 0.6 V, Jsc of 0.62 mA/cm2 , FF of 0.71) is achieved as the front-illuminated rigid DSSC is constructed by applying 8 μm TiO2 layer under 6000 LUX illumination compared to N719 under the same condition with efficiency of 19.69%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16/j.jpowsour.2020.229095","ISSN":"0378-7753","author":[{"dropping-particle":"","family":"Chandra","given":"Manik","non-dropping-particle":"","parse-names":false,"suffix":""},{"dropping-particle":"","family":"Chen","given":"Li-syuan","non-dropping-particle":"","parse-names":false,"suffix":""},{"dropping-particle":"","family":"Lai","given":"Chin-wei","non-dropping-particle":"","parse-names":false,"suffix":""},{"dropping-particle":"","family":"Lee","given":"Yu-hsin","non-dropping-particle":"","parse-names":false,"suffix":""},{"dropping-particle":"","family":"Chang","given":"Cheng-chung","non-dropping-particle":"","parse-names":false,"suffix":""},{"dropping-particle":"","family":"Chen","given":"Chih-ming","non-dropping-particle":"","parse-names":false,"suffix":""}],"container-title":"Journal of Power Sources","id":"ITEM-1","issue":"November","issued":{"date-parts":[["2020"]]},"page":"229095","publisher":"Elsevier B.V.","title":"Enhancement of power conversion efficiency of dye-sensitized solar cells for indoor applications by using a highly responsive organic dye and tailoring the thickness of photoactive layer","type":"article-journal","volume":"479"},"uris":["http://www.mendeley.com/documents/?uuid=51ff9e74-27d7-485e-914c-dc2893172641"]}],"mendeley":{"formattedCitation":"[111]","plainTextFormattedCitation":"[111]","previouslyFormattedCitation":"[21]"},"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11]</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Badawy et al prepared and investigated </w:t>
      </w:r>
      <w:r w:rsidRPr="005D0D46">
        <w:rPr>
          <w:rFonts w:ascii="Times New Roman" w:hAnsi="Times New Roman" w:cs="Times New Roman"/>
          <w:color w:val="222222"/>
          <w:sz w:val="24"/>
          <w:szCs w:val="24"/>
          <w:shd w:val="clear" w:color="auto" w:fill="FFFFFF"/>
        </w:rPr>
        <w:t xml:space="preserve">four triphenylamine organic sensitizers with D–π–A configurations. The effects of the donor unit (triphenylamine), π-conjugation bridge (thiophene ring), and various acceptors (phenylacetonitrile and 2-cyanoacetamide derivatives) were investigated. </w:t>
      </w:r>
      <w:r w:rsidRPr="005D0D46">
        <w:rPr>
          <w:rFonts w:ascii="Times New Roman" w:hAnsi="Times New Roman" w:cs="Times New Roman"/>
          <w:color w:val="222222"/>
          <w:sz w:val="24"/>
          <w:szCs w:val="24"/>
        </w:rPr>
        <w:t xml:space="preserve">4-(2-Cyano-3-(5-(4-(diphenylamino)styryl)thiophen-2-yl)acrylamido)benzoic acid had the highest </w:t>
      </w:r>
      <w:r w:rsidRPr="005D0D46">
        <w:rPr>
          <w:rFonts w:ascii="Times New Roman" w:hAnsi="Times New Roman" w:cs="Times New Roman"/>
          <w:color w:val="222222"/>
          <w:sz w:val="24"/>
          <w:szCs w:val="24"/>
          <w:shd w:val="clear" w:color="auto" w:fill="FFFFFF"/>
        </w:rPr>
        <w:t xml:space="preserve">ower conversion efficiency (PCE) to approximately 7.56% compared to other configuration </w:t>
      </w:r>
      <w:r w:rsidRPr="005D0D46">
        <w:rPr>
          <w:rFonts w:ascii="Times New Roman" w:hAnsi="Times New Roman" w:cs="Times New Roman"/>
          <w:color w:val="222222"/>
          <w:sz w:val="24"/>
          <w:szCs w:val="24"/>
          <w:shd w:val="clear" w:color="auto" w:fill="FFFFFF"/>
        </w:rPr>
        <w:fldChar w:fldCharType="begin" w:fldLock="1"/>
      </w:r>
      <w:r w:rsidR="005D0D46" w:rsidRPr="005D0D46">
        <w:rPr>
          <w:rFonts w:ascii="Times New Roman" w:hAnsi="Times New Roman" w:cs="Times New Roman"/>
          <w:color w:val="222222"/>
          <w:sz w:val="24"/>
          <w:szCs w:val="24"/>
          <w:shd w:val="clear" w:color="auto" w:fill="FFFFFF"/>
        </w:rPr>
        <w:instrText>ADDIN CSL_CITATION {"citationItems":[{"id":"ITEM-1","itemData":{"DOI":"10.1038/s41598-022-17041-1","ISBN":"4159802217041","ISSN":"20452322","abstract":"Herein, we present a thorough photovoltaic investigation of four triphenylamine organic sensitizers with D–π–A configurations and compare their photovoltaic performances to the conventional ruthenium-based sensitizer N719. SFA-5–8 are synthesized and utilized as sensitizers for dye-sensitized solar cell (DSSC) applications. The effects of the donor unit (triphenylamine), π-conjugation bridge (thiophene ring), and various acceptors (phenylacetonitrile and 2-cyanoacetamide derivatives) were investigated. Moreover, this was asserted by profound calculations of HOMO (highest occupied molecular orbital) and LUMO (lowest unoccupied molecular orbital) energy levels, the molecular electrostatic potential (MEP), and natural bond orbital (NBO) that had been studied for the TPA-sensitizers. Theoretical density functional theory (DFT) was performed to study the distribution of electron density between donor and acceptor moieties. The sensitization by the absorption of sensitizers SFA-5–8 leads to an obvious enhancement in the visible light absorption (300–750 nm) as well as a higher photovoltaic efficiency in the range of (5.53–7.56%). Under optimized conditions, SFA-7 showed outstanding sensitization of nanocrystalline TiO2, resulting in enhancing the visible light absorption and upgrading the power conversion efficiency (PCE) to approximately 7.56% over that reported for the N719 (7.29%). Remarkably, SFA-7 outperformed N719 by 4% in the total conversion efficiency. Significantly, the superior performance of SFA-7 could be mainly ascribed to the higher short-circuit photocurrents (Jsc) in parallel with larger open-circuit voltages (Voc) and more importantly, the presence of different anchoring moieties that could enhance the ability to fill the gaps on the surface of the TiO2 semiconductor. That could be largely reflected in the overall enhancement in the device efficiency. Moreover, the theoretical electronic and photovoltaic properties of all studied sensitizers have been compared with experimental results. All the 2-cyanoacrylamide derivative sensitizers demonstrated robust photovoltaic performance.","author":[{"dropping-particle":"","family":"Badawy","given":"Safa A.","non-dropping-particle":"","parse-names":false,"suffix":""},{"dropping-particle":"","family":"Abdel-Latif","given":"Ehab","non-dropping-particle":"","parse-names":false,"suffix":""},{"dropping-particle":"","family":"Fadda","given":"Ahmed A.","non-dropping-particle":"","parse-names":false,"suffix":""},{"dropping-particle":"","family":"Elmorsy","given":"Mohamed R.","non-dropping-particle":"","parse-names":false,"suffix":""}],"container-title":"Scientific Reports","id":"ITEM-1","issue":"1","issued":{"date-parts":[["2022"]]},"page":"1-17","publisher":"Nature Publishing Group UK","title":"Synthesis of innovative triphenylamine-functionalized organic photosensitizers outperformed the benchmark dye N719 for high-efficiency dye-sensitized solar cells","type":"article-journal","volume":"12"},"uris":["http://www.mendeley.com/documents/?uuid=9ac4a884-b5dd-416a-875b-127f2e081bf9"]}],"mendeley":{"formattedCitation":"[112]","plainTextFormattedCitation":"[112]","previouslyFormattedCitation":"[22]"},"properties":{"noteIndex":0},"schema":"https://github.com/citation-style-language/schema/raw/master/csl-citation.json"}</w:instrText>
      </w:r>
      <w:r w:rsidRPr="005D0D46">
        <w:rPr>
          <w:rFonts w:ascii="Times New Roman" w:hAnsi="Times New Roman" w:cs="Times New Roman"/>
          <w:color w:val="222222"/>
          <w:sz w:val="24"/>
          <w:szCs w:val="24"/>
          <w:shd w:val="clear" w:color="auto" w:fill="FFFFFF"/>
        </w:rPr>
        <w:fldChar w:fldCharType="separate"/>
      </w:r>
      <w:r w:rsidR="005D0D46" w:rsidRPr="005D0D46">
        <w:rPr>
          <w:rFonts w:ascii="Times New Roman" w:hAnsi="Times New Roman" w:cs="Times New Roman"/>
          <w:noProof/>
          <w:color w:val="222222"/>
          <w:sz w:val="24"/>
          <w:szCs w:val="24"/>
          <w:shd w:val="clear" w:color="auto" w:fill="FFFFFF"/>
        </w:rPr>
        <w:t>[112]</w:t>
      </w:r>
      <w:r w:rsidRPr="005D0D46">
        <w:rPr>
          <w:rFonts w:ascii="Times New Roman" w:hAnsi="Times New Roman" w:cs="Times New Roman"/>
          <w:color w:val="222222"/>
          <w:sz w:val="24"/>
          <w:szCs w:val="24"/>
          <w:shd w:val="clear" w:color="auto" w:fill="FFFFFF"/>
        </w:rPr>
        <w:fldChar w:fldCharType="end"/>
      </w:r>
      <w:r w:rsidRPr="005D0D46">
        <w:rPr>
          <w:rFonts w:ascii="Times New Roman" w:hAnsi="Times New Roman" w:cs="Times New Roman"/>
          <w:color w:val="222222"/>
          <w:sz w:val="24"/>
          <w:szCs w:val="24"/>
          <w:shd w:val="clear" w:color="auto" w:fill="FFFFFF"/>
        </w:rPr>
        <w:t>. Mahmoud et al also synthesized an organic dye using triphenylamine (TPA) moiety serves as the electron donor, while di-cyanoacrylamide and di-thiazolidine-5-one units serve as the electron acceptors and anchoring groups where they recorded PCE of 6.09% with  </w:t>
      </w:r>
      <w:r w:rsidRPr="005D0D46">
        <w:rPr>
          <w:rFonts w:ascii="Times New Roman" w:hAnsi="Times New Roman" w:cs="Times New Roman"/>
          <w:i/>
          <w:iCs/>
          <w:color w:val="222222"/>
          <w:sz w:val="24"/>
          <w:szCs w:val="24"/>
          <w:shd w:val="clear" w:color="auto" w:fill="FFFFFF"/>
        </w:rPr>
        <w:t>J</w:t>
      </w:r>
      <w:r w:rsidRPr="005D0D46">
        <w:rPr>
          <w:rFonts w:ascii="Times New Roman" w:hAnsi="Times New Roman" w:cs="Times New Roman"/>
          <w:color w:val="222222"/>
          <w:sz w:val="24"/>
          <w:szCs w:val="24"/>
          <w:shd w:val="clear" w:color="auto" w:fill="FFFFFF"/>
          <w:vertAlign w:val="subscript"/>
        </w:rPr>
        <w:t>SC</w:t>
      </w:r>
      <w:r w:rsidRPr="005D0D46">
        <w:rPr>
          <w:rFonts w:ascii="Times New Roman" w:hAnsi="Times New Roman" w:cs="Times New Roman"/>
          <w:color w:val="222222"/>
          <w:sz w:val="24"/>
          <w:szCs w:val="24"/>
          <w:shd w:val="clear" w:color="auto" w:fill="FFFFFF"/>
        </w:rPr>
        <w:t> and </w:t>
      </w:r>
      <w:r w:rsidRPr="005D0D46">
        <w:rPr>
          <w:rFonts w:ascii="Times New Roman" w:hAnsi="Times New Roman" w:cs="Times New Roman"/>
          <w:i/>
          <w:iCs/>
          <w:color w:val="222222"/>
          <w:sz w:val="24"/>
          <w:szCs w:val="24"/>
          <w:shd w:val="clear" w:color="auto" w:fill="FFFFFF"/>
        </w:rPr>
        <w:t>V</w:t>
      </w:r>
      <w:r w:rsidRPr="005D0D46">
        <w:rPr>
          <w:rFonts w:ascii="Times New Roman" w:hAnsi="Times New Roman" w:cs="Times New Roman"/>
          <w:color w:val="222222"/>
          <w:sz w:val="24"/>
          <w:szCs w:val="24"/>
          <w:shd w:val="clear" w:color="auto" w:fill="FFFFFF"/>
          <w:vertAlign w:val="subscript"/>
        </w:rPr>
        <w:t>OC</w:t>
      </w:r>
      <w:r w:rsidRPr="005D0D46">
        <w:rPr>
          <w:rFonts w:ascii="Times New Roman" w:hAnsi="Times New Roman" w:cs="Times New Roman"/>
          <w:color w:val="222222"/>
          <w:sz w:val="24"/>
          <w:szCs w:val="24"/>
          <w:shd w:val="clear" w:color="auto" w:fill="FFFFFF"/>
        </w:rPr>
        <w:t> were 14.13 mA cm</w:t>
      </w:r>
      <w:r w:rsidRPr="005D0D46">
        <w:rPr>
          <w:rFonts w:ascii="Times New Roman" w:hAnsi="Times New Roman" w:cs="Times New Roman"/>
          <w:color w:val="222222"/>
          <w:sz w:val="24"/>
          <w:szCs w:val="24"/>
          <w:shd w:val="clear" w:color="auto" w:fill="FFFFFF"/>
          <w:vertAlign w:val="superscript"/>
        </w:rPr>
        <w:t>−2</w:t>
      </w:r>
      <w:r w:rsidRPr="005D0D46">
        <w:rPr>
          <w:rFonts w:ascii="Times New Roman" w:hAnsi="Times New Roman" w:cs="Times New Roman"/>
          <w:color w:val="222222"/>
          <w:sz w:val="24"/>
          <w:szCs w:val="24"/>
          <w:shd w:val="clear" w:color="auto" w:fill="FFFFFF"/>
        </w:rPr>
        <w:t xml:space="preserve"> and 0.624 V, respectively </w:t>
      </w:r>
      <w:r w:rsidRPr="005D0D46">
        <w:rPr>
          <w:rFonts w:ascii="Times New Roman" w:hAnsi="Times New Roman" w:cs="Times New Roman"/>
          <w:color w:val="222222"/>
          <w:sz w:val="24"/>
          <w:szCs w:val="24"/>
          <w:shd w:val="clear" w:color="auto" w:fill="FFFFFF"/>
        </w:rPr>
        <w:fldChar w:fldCharType="begin" w:fldLock="1"/>
      </w:r>
      <w:r w:rsidR="005D0D46" w:rsidRPr="005D0D46">
        <w:rPr>
          <w:rFonts w:ascii="Times New Roman" w:hAnsi="Times New Roman" w:cs="Times New Roman"/>
          <w:color w:val="222222"/>
          <w:sz w:val="24"/>
          <w:szCs w:val="24"/>
          <w:shd w:val="clear" w:color="auto" w:fill="FFFFFF"/>
        </w:rPr>
        <w:instrText>ADDIN CSL_CITATION {"citationItems":[{"id":"ITEM-1","itemData":{"DOI":"10.1186/s11671-022-03711-6","ISBN":"1167102203711","ISSN":"1556276X","abstract":"A new series of metal-free organic dyes (SM1-5) with dual anchors are synthesized for application in dye-sensitized solar cells (DSSC). Here, a simple triphenylamine (TPA) moiety serves as the electron donor, while di-cyanoacrylamide and di-thiazolidine-5-one units serve as the electron acceptors and anchoring groups. To understand the effect of dye structure on the photovoltaic characteristics of DSSCs, the photophysical and electrochemical properties, as well as molecular geometries calculated from density functional theory (DFT), are used for dyes SM1-5. The extinction coefficients of the organic dyes SM1-5 are high (5.36–9.54 104 M−1 cm−1), indicating a high aptitude for light harvesting. The photovoltaic studies indicated that using dye SM4 as a sensitizer showed a power conversion efficiency (PCE) of 6.09% (JSC = 14.13 mA cm−2, VOC = 0.624 V, FF = 68.89%). Interestingly, SM4 showed the highest values of VOC among all dyes, including N-719, due to its maximum dye coverage on the TiO2 surface, enhancing charge recombination resistance in the sensitized cell. The good agreement between the theoretically and experimentally obtained data indicates that the energy functional and basis set employed in this study can be successfully utilized to predict new photosensitizers' absorption spectra with great precision before synthesis. Also, these results show that bi-anchoring molecules have a lot of potentials to improve the overall performance of dye-sensitized solar cells.","author":[{"dropping-particle":"","family":"Mahmoud","given":"Samar E.","non-dropping-particle":"","parse-names":false,"suffix":""},{"dropping-particle":"","family":"Fadda","given":"Ahmed A.","non-dropping-particle":"","parse-names":false,"suffix":""},{"dropping-particle":"","family":"Abdel-Latif","given":"Ehab","non-dropping-particle":"","parse-names":false,"suffix":""},{"dropping-particle":"","family":"Elmorsy","given":"Mohamed R.","non-dropping-particle":"","parse-names":false,"suffix":""}],"container-title":"Nanoscale Research Letters","id":"ITEM-1","issue":"1","issued":{"date-parts":[["2022"]]},"publisher":"Springer US","title":"Synthesis of Novel Triphenylamine-Based Organic Dyes with Dual Anchors for Efficient Dye-Sensitized Solar Cells","type":"article-journal","volume":"17"},"uris":["http://www.mendeley.com/documents/?uuid=355b61c1-f8c6-4502-88a3-aa0fb270ab39"]}],"mendeley":{"formattedCitation":"[113]","plainTextFormattedCitation":"[113]","previouslyFormattedCitation":"[23]"},"properties":{"noteIndex":0},"schema":"https://github.com/citation-style-language/schema/raw/master/csl-citation.json"}</w:instrText>
      </w:r>
      <w:r w:rsidRPr="005D0D46">
        <w:rPr>
          <w:rFonts w:ascii="Times New Roman" w:hAnsi="Times New Roman" w:cs="Times New Roman"/>
          <w:color w:val="222222"/>
          <w:sz w:val="24"/>
          <w:szCs w:val="24"/>
          <w:shd w:val="clear" w:color="auto" w:fill="FFFFFF"/>
        </w:rPr>
        <w:fldChar w:fldCharType="separate"/>
      </w:r>
      <w:r w:rsidR="005D0D46" w:rsidRPr="005D0D46">
        <w:rPr>
          <w:rFonts w:ascii="Times New Roman" w:hAnsi="Times New Roman" w:cs="Times New Roman"/>
          <w:noProof/>
          <w:color w:val="222222"/>
          <w:sz w:val="24"/>
          <w:szCs w:val="24"/>
          <w:shd w:val="clear" w:color="auto" w:fill="FFFFFF"/>
        </w:rPr>
        <w:t>[113]</w:t>
      </w:r>
      <w:r w:rsidRPr="005D0D46">
        <w:rPr>
          <w:rFonts w:ascii="Times New Roman" w:hAnsi="Times New Roman" w:cs="Times New Roman"/>
          <w:color w:val="222222"/>
          <w:sz w:val="24"/>
          <w:szCs w:val="24"/>
          <w:shd w:val="clear" w:color="auto" w:fill="FFFFFF"/>
        </w:rPr>
        <w:fldChar w:fldCharType="end"/>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b/>
          <w:sz w:val="24"/>
          <w:szCs w:val="24"/>
        </w:rPr>
        <w:t>NATURAL DYE</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Natural dyes, derived from sustainable and environmentally friendly biological sources, have garnered attention in dye-sensitized solar cells (DSSCs) due to their abundance, non-toxic nature, and minimal environmental impact. Unlike synthetic dyes, which are optimized for stability and efficiency, natural dyes typically have lower chemical stability and light conversion efficiency. Nevertheless, they offer a promising path for experimental, low-cost, and eco-friendly energy applications. These dyes owe their light-harvesting capabilities to a variety of unique pigments, each contributing specific optical and chemical properties that enhance solar energy conversion. Exploring the properties of these pigments—such as their chemical composition, light absorption spectra, energy levels, and electron transfer capabilities—can deepen our understanding of how they function as sensitizers in DSSCs.</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1. Anthocyanins</w:t>
      </w:r>
    </w:p>
    <w:p w:rsidR="00B04874" w:rsidRPr="005D0D46" w:rsidRDefault="00B04874" w:rsidP="00B04874">
      <w:pPr>
        <w:pStyle w:val="NormalWeb"/>
        <w:jc w:val="both"/>
      </w:pPr>
      <w:r w:rsidRPr="005D0D46">
        <w:t xml:space="preserve">Anthocyanins are a significant class of natural pigments widely present in berries, grapes, red cabbage, and various flowers, known for their striking colors that range from red to blue, depending on pH levels </w:t>
      </w:r>
      <w:r w:rsidRPr="005D0D46">
        <w:fldChar w:fldCharType="begin" w:fldLock="1"/>
      </w:r>
      <w:r w:rsidR="005D0D46" w:rsidRPr="005D0D46">
        <w:instrText>ADDIN CSL_CITATION {"citationItems":[{"id":"ITEM-1","itemData":{"author":[{"dropping-particle":"","family":"Shukor","given":"Nurul Izzati Abdul","non-dropping-particle":"","parse-names":false,"suffix":""},{"dropping-particle":"","family":"Chan","given":"Kah-Yoong","non-dropping-particle":"","parse-names":false,"suffix":""},{"dropping-particle":"","family":"Thien","given":"Gregory Soon How","non-dropping-particle":"","parse-names":false,"suffix":""},{"dropping-particle":"","family":"Yeoh","given":"Mian-En","non-dropping-particle":"","parse-names":false,"suffix":""},{"dropping-particle":"","family":"Low","given":"Pei-ling","non-dropping-particle":"","parse-names":false,"suffix":""},{"dropping-particle":"","family":"Devaraj","given":"Nisha Kumari","non-dropping-particle":"","parse-names":false,"suffix":""},{"dropping-particle":"","family":"Ng","given":"Zi-neng","non-dropping-particle":"","parse-names":false,"suffix":""},{"dropping-particle":"","family":"Yap","given":"Boon Kar","non-dropping-particle":"","parse-names":false,"suffix":""}],"id":"ITEM-1","issued":{"date-parts":[["2023"]]},"title":"A Green Approach to Natural Dyes in Dye-Sensitized Solar Cells","type":"article-journal"},"uris":["http://www.mendeley.com/documents/?uuid=b834ab8e-e896-4141-9046-a752fc3ec151"]}],"mendeley":{"formattedCitation":"[79]","plainTextFormattedCitation":"[79]","previouslyFormattedCitation":"[1]"},"properties":{"noteIndex":0},"schema":"https://github.com/citation-style-language/schema/raw/master/csl-citation.json"}</w:instrText>
      </w:r>
      <w:r w:rsidRPr="005D0D46">
        <w:fldChar w:fldCharType="separate"/>
      </w:r>
      <w:r w:rsidR="005D0D46" w:rsidRPr="005D0D46">
        <w:rPr>
          <w:noProof/>
        </w:rPr>
        <w:t>[79]</w:t>
      </w:r>
      <w:r w:rsidRPr="005D0D46">
        <w:fldChar w:fldCharType="end"/>
      </w:r>
      <w:r w:rsidRPr="005D0D46">
        <w:t xml:space="preserve">. Structurally, they are flavonoid compounds characterized by flavylium ion core with a C6-C3-C6 arrangement. The core anthocyanidin has hydroxyl and methoxy groups whose configurations influence pigment color. Glycosylation at the C3 position enhances water solubility and stability, while acylation of the glycoside sugars with acetic or caffeic acids further stabilizes the structure and intensifies coloration. Seventeen distinct structures of anthocyanins have been identified, classified based on the number and type of sugar molecules attached to their structures. Anthocyanins are structurally diverse compounds derived from anthocyanidins, distinguished by variations in their hydroxylation and methoxylation patterns on the basic anthocyanidin backbone. Six primary anthocyanidins—cyanidin, delphinidin, pelargonidin, peonidin, malvidin, and petunidin—form the core structures, each contributing distinct color properties and reactivity which is shown </w:t>
      </w:r>
      <w:r w:rsidRPr="005D0D46">
        <w:rPr>
          <w:b/>
        </w:rPr>
        <w:t>below</w:t>
      </w:r>
      <w:r w:rsidRPr="005D0D46">
        <w:t xml:space="preserve">. These anthocyanidins often undergo glycosylation and acylation, leading to a wide range of anthocyanin derivatives in nature. For instance, common glycosylated forms include cyanidin-3-glucoside, delphinidin-3-glucoside, pelargonidin-3-glucoside, peonidin-3-glucoside, malvidin-3-glucoside, and petunidin-3-glucoside. Further complexity arises with di- and tri-glycosides, where additional sugar molecules are attached, as seen in cyanidin-3,5-diglucoside and malvidin-3,5-diglucoside, among others. Certain anthocyanins also feature </w:t>
      </w:r>
      <w:r w:rsidRPr="005D0D46">
        <w:lastRenderedPageBreak/>
        <w:t xml:space="preserve">acyl groups such as acetic or caffeic acids, adding stability and influencing their bioactivity. Variants like petunidin-3-rutinoside and peonidin-3-rutinoside illustrate such modifications, which allow anthocyanins to perform varied roles in plant tissues, contributing not only to pigmentation but also to antioxidant functions and UV protection. This structural diversity of anthocyanins is essential for their wide range of functional and bioactive properties across different plant species. </w:t>
      </w:r>
    </w:p>
    <w:p w:rsidR="00B04874" w:rsidRPr="005D0D46" w:rsidRDefault="00B04874" w:rsidP="00B04874">
      <w:pPr>
        <w:pStyle w:val="NormalWeb"/>
        <w:jc w:val="both"/>
      </w:pPr>
      <w:r w:rsidRPr="005D0D46">
        <w:t xml:space="preserve">This unique chemical composition grants anthocyanins both water solubility and robust light-absorbing capabilities within the visible spectrum, especially between 500 and 600 nm, making them ideal for harnessing solar energy. The high reactivity of anthocyanin depends on its structure and some factors such as pH, temperature, light, oxygen, and enzyme. Their colors can vary dramatically with pH changes, which not only influences their visual appearance but also impacts their energy capture efficiency </w:t>
      </w:r>
      <w:r w:rsidRPr="005D0D46">
        <w:fldChar w:fldCharType="begin" w:fldLock="1"/>
      </w:r>
      <w:r w:rsidR="005D0D46" w:rsidRPr="005D0D46">
        <w:instrText>ADDIN CSL_CITATION {"citationItems":[{"id":"ITEM-1","itemData":{"DOI":"10.1088/1757-899x/1122/1/012104","ISSN":"1757-8981","abstract":"Nowadays, solar cell technology that dominates the market is a silicon-based solar cell with efficiency of 15-20%. Unfortunately, this type of solar cell has some weaknesses such as complex production process, utilize hazardous compounds and expensive production price. Therefore, the researchers developed organic solar cell namely dye-sensitized solar cell (DSSC). Nevertheless, the efficiency of DSSC still lower than that of conventional solar cell. Several studies have been carried out to increase the efficiency of DSSC like the use of anthocyanin dye. Anthocyanin is a flavonoid compound that has a wide absorption range and has conjugated π bond to catch photons from sunlight. The use of anthocyanin in DSSC has been applied in several methods, such as the use of single anthocyanin dye, adding copigment, and mixing them with other dyes. The purposes are to increase stability and widen light absorption area due to result in better efficiency. This article reviews the development of anthocyanin utilization as a natural dye in DSSC fabrication as well as some modifications that have been done. The use of anthocyanin as a natural dye in DSSC fabrication is feasible to be developed in industrial scale.","author":[{"dropping-particle":"","family":"Pramananda","given":"Viqry","non-dropping-particle":"","parse-names":false,"suffix":""},{"dropping-particle":"","family":"Hadyan Fityay","given":"Teuku Aufar","non-dropping-particle":"","parse-names":false,"suffix":""},{"dropping-particle":"","family":"Misran","given":"Erni","non-dropping-particle":"","parse-names":false,"suffix":""}],"container-title":"IOP Conference Series: Materials Science and Engineering","id":"ITEM-1","issue":"1","issued":{"date-parts":[["2021"]]},"page":"012104","title":"Anthocyanin as natural dye in DSSC fabrication: A review","type":"article-journal","volume":"1122"},"uris":["http://www.mendeley.com/documents/?uuid=11f5582f-6c6b-484f-87ea-2d405cba6e01"]},{"id":"ITEM-2","itemData":{"DOI":"10.1007/s40243-020-00183-5","ISBN":"4024302000","ISSN":"21941467","abstract":"Dye-sensitized solar cells (DSSCs) are under extensive research works due to their appealing features such as low production costs. The production costs and energy conversion efficiency of DSSCs is strongly influenced by the types of dyes used to harvest photons. Natural dyes extracted from different sources are emerged as a potential candidates to synthetic photosensitizers due to their merit properties including low cost, complete biodegradability, availability and less environmental concern. In order to improve the energy conversion efficiency of natural photosensitizers, blending of different dyes, co-pigmentation of dyes, acidifying of dyes and other approaches have been conducted by researchers, resulting in appreciable performance. This paper reviews the factors affecting the stability of anthocyanin pigments and also the solvents needed for efficient extraction of anthocyanins. Moreover, the potential application of anthocyanin dyes as photosensitizers for DSSC along with the work done over the years is covered.","author":[{"dropping-particle":"","family":"Amogne","given":"Negese Yazie","non-dropping-particle":"","parse-names":false,"suffix":""},{"dropping-particle":"","family":"Ayele","given":"Delele Worku","non-dropping-particle":"","parse-names":false,"suffix":""},{"dropping-particle":"","family":"Tsigie","given":"Yeshitila Asteraye","non-dropping-particle":"","parse-names":false,"suffix":""}],"container-title":"Materials for Renewable and Sustainable Energy","id":"ITEM-2","issue":"4","issued":{"date-parts":[["2020"]]},"page":"1-16","publisher":"Springer International Publishing","title":"Recent advances in anthocyanin dyes extracted from plants for dye sensitized solar cell","type":"article-journal","volume":"9"},"uris":["http://www.mendeley.com/documents/?uuid=602cb97c-a447-44b7-8476-683764931553"]}],"mendeley":{"formattedCitation":"[114], [115]","plainTextFormattedCitation":"[114], [115]","previouslyFormattedCitation":"[2], [3]"},"properties":{"noteIndex":0},"schema":"https://github.com/citation-style-language/schema/raw/master/csl-citation.json"}</w:instrText>
      </w:r>
      <w:r w:rsidRPr="005D0D46">
        <w:fldChar w:fldCharType="separate"/>
      </w:r>
      <w:r w:rsidR="005D0D46" w:rsidRPr="005D0D46">
        <w:rPr>
          <w:noProof/>
        </w:rPr>
        <w:t>[114], [115]</w:t>
      </w:r>
      <w:r w:rsidRPr="005D0D46">
        <w:fldChar w:fldCharType="end"/>
      </w:r>
      <w:r w:rsidRPr="005D0D46">
        <w:t>. Anthocyanins, vary in color and absorption intensity depending on pH, show different optical behaviors: red in acidic conditions, purple in neutral, and blue in alkaline environments.</w:t>
      </w:r>
    </w:p>
    <w:p w:rsidR="00B04874" w:rsidRPr="005D0D46" w:rsidRDefault="00B04874" w:rsidP="00B04874">
      <w:pPr>
        <w:pStyle w:val="NormalWeb"/>
        <w:jc w:val="both"/>
      </w:pPr>
      <w:r w:rsidRPr="005D0D46">
        <w:t xml:space="preserve">The effect of pH on the electrical properties of dye-sensitized solar cells (DSSCs) using anthocyanin dyes extracted from hibiscus flowers was studied by Iren Juhasz Junger et al. Dye extracts with pH values ranging from 1.1 to 11.6 were tested to observe changes in open-circuit voltage and current density. Findings indicate that open-circuit voltages remain relatively stable for acidic pH values (between 1.1 and 4) but decline at higher pH levels. The current density, however, is more sensitive to pH changes, decreasing with increasing pH. At the original extract pH of 2.3, the current density was higher, declining as pH increased. Two factors contribute to this decline: first, the absorption spectrum of anthocyanins shows two peaks—at 300 nm and 521 nm. The peak at 521 nm is most critical for light absorption and electron excitation, yet its intensity decreases as pH rises, nearly vanishing around pH 5. Lower pH values increase this peak’s intensity, thereby improving current density by increasing available electrons. The second factor is dye adhesion to the TiO₂ surface, which appears weaker at higher pH levels. Desorption tests confirmed that, for pH values above 5, the dye binds less effectively, reducing its impact on the cell’s performance. By immersing TiO₂-coated plates in NaOH, the study measured dye desorption and found that the absorbance peak at 521 nm disappeared at high pH levels (around pH 13.25), confirming diminished dye adhesion. The amount of dye adsorbed on TiO₂ was highest at a slightly acidic pH of 2.9, as shown by absorbance comparisons. This suggests that acidic conditions optimize dye uptake and light absorption, enhancing DSSC efficiency </w:t>
      </w:r>
      <w:r w:rsidRPr="005D0D46">
        <w:fldChar w:fldCharType="begin" w:fldLock="1"/>
      </w:r>
      <w:r w:rsidR="005D0D46" w:rsidRPr="005D0D46">
        <w:instrText>ADDIN CSL_CITATION {"citationItems":[{"id":"ITEM-1","itemData":{"DOI":"10.3934/energy.2017.2.258","ISSN":"23338334","abstract":"In recent years the harvesting of renewable energies became of great importance. This led to a rapid development of dye-sensitized solar cells which can be produced from low-purity materials. The best electrical properties are provided by cells prepared using synthetical, ruthenium based dyes. Unfortunately, most of them are toxic and expensive. The anthocyanins extracted for example from hibiscus flowers yield a more cost-effective and eco-friendly alternative to toxic dyes, however, with a loss of solar cell efficiency. In this article the possibility of improvement of the conversion efficiency by modification of the pH value of the dye is investigated. By decrease of the pH value, an increase of efficiency by a factor of two was achieved.","author":[{"dropping-particle":"","family":"Junger","given":"Irén Juhász","non-dropping-particle":"","parse-names":false,"suffix":""},{"dropping-particle":"","family":"Homburg","given":"Sarah Vanessa","non-dropping-particle":"","parse-names":false,"suffix":""},{"dropping-particle":"","family":"Meissner","given":"Hubert","non-dropping-particle":"","parse-names":false,"suffix":""},{"dropping-particle":"","family":"Grethe","given":"Thomas","non-dropping-particle":"","parse-names":false,"suffix":""},{"dropping-particle":"","family":"Pfeiffer","given":"Anne Schwarz","non-dropping-particle":"","parse-names":false,"suffix":""},{"dropping-particle":"","family":"Fiedler","given":"Johannes","non-dropping-particle":"","parse-names":false,"suffix":""},{"dropping-particle":"","family":"Herrmann","given":"Andreas","non-dropping-particle":"","parse-names":false,"suffix":""},{"dropping-particle":"","family":"Blachowicz","given":"Tomasz","non-dropping-particle":"","parse-names":false,"suffix":""},{"dropping-particle":"","family":"Ehrmann","given":"Andrea","non-dropping-particle":"","parse-names":false,"suffix":""}],"container-title":"AIMS Energy","id":"ITEM-1","issue":"2","issued":{"date-parts":[["2017"]]},"page":"258-267","title":"Influence of the pH value of anthocyanins on the electrical properties of dye-sensitized solar cells","type":"article-journal","volume":"5"},"uris":["http://www.mendeley.com/documents/?uuid=b0616b9d-cfbd-4e83-a314-30e8f07d3a36"]}],"mendeley":{"formattedCitation":"[116]","plainTextFormattedCitation":"[116]","previouslyFormattedCitation":"[4]"},"properties":{"noteIndex":0},"schema":"https://github.com/citation-style-language/schema/raw/master/csl-citation.json"}</w:instrText>
      </w:r>
      <w:r w:rsidRPr="005D0D46">
        <w:fldChar w:fldCharType="separate"/>
      </w:r>
      <w:r w:rsidR="005D0D46" w:rsidRPr="005D0D46">
        <w:rPr>
          <w:noProof/>
        </w:rPr>
        <w:t>[116]</w:t>
      </w:r>
      <w:r w:rsidRPr="005D0D46">
        <w:fldChar w:fldCharType="end"/>
      </w:r>
      <w:r w:rsidRPr="005D0D46">
        <w:t xml:space="preserve">. Prabavathy et al nvestigates the extraction of anthocyanins from </w:t>
      </w:r>
      <w:r w:rsidRPr="005D0D46">
        <w:rPr>
          <w:rStyle w:val="Emphasis"/>
        </w:rPr>
        <w:t>C. pulcherrima</w:t>
      </w:r>
      <w:r w:rsidRPr="005D0D46">
        <w:t xml:space="preserve"> flowers using citric acid as a solvent, focusing on color changes and maximum absorbance shifts across 14 pH levels. A UV-vis spectrophotometer revealed that as pH shifts, the absorbance peak (</w:t>
      </w:r>
      <w:r w:rsidRPr="005D0D46">
        <w:rPr>
          <w:rStyle w:val="katex-mathml"/>
        </w:rPr>
        <w:t>λmax\lambda_{\text{max}}</w:t>
      </w:r>
      <w:r w:rsidRPr="005D0D46">
        <w:rPr>
          <w:rStyle w:val="mord"/>
        </w:rPr>
        <w:t>λmax</w:t>
      </w:r>
      <w:r w:rsidRPr="005D0D46">
        <w:rPr>
          <w:rStyle w:val="vlist-s"/>
        </w:rPr>
        <w:t>​</w:t>
      </w:r>
      <w:r w:rsidRPr="005D0D46">
        <w:t>) changes from 520 nm to 565 nm, causing visible color changes. At a natural ethanol solution pH of 3.8, the extract appears orange, turning deep red at lower pH due to the stable flavylium salt form of anthocyanins. Increasing the pH to 5 renders the solution colorless, while higher pH levels lead to purple, and eventually yellow at pH 11, due to structural transformations in the anthocyanins. Results indicate that anthocyanins are most stable and yield the highest content in acidic conditions .</w:t>
      </w:r>
      <w:r w:rsidRPr="005D0D46">
        <w:fldChar w:fldCharType="begin" w:fldLock="1"/>
      </w:r>
      <w:r w:rsidR="005D0D46" w:rsidRPr="005D0D46">
        <w:instrText>ADDIN CSL_CITATION {"citationItems":[{"id":"ITEM-1","itemData":{"DOI":"10.1007/s10854-017-6743-7","ISBN":"0123456789","ISSN":"1573482X","abstract":"Anthocyanin, a flavonoid pigment is responsible for wide range of coloration in petals of flowers and fruits, absorbs broad range of visible light. This makes them suitable to be used as dyes for DSSC. But, the efficiency of natural dyes is not up to the mark mainly due to anthocyanin instability. The stability issues in vitro are mainly due to the effect of solvents on extraction of anthocyanins and their respective pH. Taking this factor into consideration, in the present work, the anthocyanins were extracted from the flower Caesalpinia pulcherrima (C. pulcherrima) with various solvents and their respective stability and pH values are discussed. The usage of citric acid as solvent to extract anthocyanin has shown good stability than other solvents. It also helps in enhancing the sensitization properties of anthocyanins with titanium dioxide (TiO2) nanorods. The IPCE spectra show higher photovoltaic performance for dye sensitized TiO2 nanorods using citric acid as solvent. The natural DSSC using citric acid as solvent shows a higher efficiency of 0.83% compared to other solvents. Hence citric acid performs to be a safe solvent for natural DSSC in boosting the photovoltaic performance and maintaining the stability of anthocyanins.","author":[{"dropping-particle":"","family":"Prabavathy","given":"N.","non-dropping-particle":"","parse-names":false,"suffix":""},{"dropping-particle":"","family":"Shalini","given":"S.","non-dropping-particle":"","parse-names":false,"suffix":""},{"dropping-particle":"","family":"Balasundaraprabhu","given":"R.","non-dropping-particle":"","parse-names":false,"suffix":""},{"dropping-particle":"","family":"Velauthapillai","given":"Dhayalan","non-dropping-particle":"","parse-names":false,"suffix":""},{"dropping-particle":"","family":"Prasanna","given":"S.","non-dropping-particle":"","parse-names":false,"suffix":""},{"dropping-particle":"","family":"Walke","given":"Pravin","non-dropping-particle":"","parse-names":false,"suffix":""},{"dropping-particle":"","family":"Muthukumarasamy","given":"N.","non-dropping-particle":"","parse-names":false,"suffix":""}],"container-title":"Journal of Materials Science: Materials in Electronics","id":"ITEM-1","issue":"13","issued":{"date-parts":[["2017"]]},"page":"9882-9892","publisher":"Springer US","title":"Effect of solvents in the extraction and stability of anthocyanin from the petals of Caesalpinia pulcherrima for natural dye sensitized solar cell applications","type":"article-journal","volume":"28"},"uris":["http://www.mendeley.com/documents/?uuid=53f8554f-cc76-435c-bda6-a79ed8984498"]}],"mendeley":{"formattedCitation":"[117]","plainTextFormattedCitation":"[117]","previouslyFormattedCitation":"[5]"},"properties":{"noteIndex":0},"schema":"https://github.com/citation-style-language/schema/raw/master/csl-citation.json"}</w:instrText>
      </w:r>
      <w:r w:rsidRPr="005D0D46">
        <w:fldChar w:fldCharType="separate"/>
      </w:r>
      <w:r w:rsidR="005D0D46" w:rsidRPr="005D0D46">
        <w:rPr>
          <w:noProof/>
        </w:rPr>
        <w:t>[117]</w:t>
      </w:r>
      <w:r w:rsidRPr="005D0D46">
        <w:fldChar w:fldCharType="end"/>
      </w:r>
    </w:p>
    <w:p w:rsidR="00B04874" w:rsidRPr="005D0D46" w:rsidRDefault="00B04874" w:rsidP="00B04874">
      <w:pPr>
        <w:pStyle w:val="NormalWeb"/>
        <w:jc w:val="both"/>
      </w:pPr>
      <w:r w:rsidRPr="005D0D46">
        <w:t xml:space="preserve">Reza Hemmatzadeh and Abbas Jamali explores the use of natural anthocyanin-based dyes extracted from eggplant, red cabbage, and red onion as sensitizers for DSSCs and performance metrics like open-circuit voltage (VOC), short-circuit current density (JSC), and fill factor varied, with VOC ranging from 0.29 to 0.66 V, JSC from 1.36 to 6.14 mA/cm², and fill factors between 0.39 and 0.97 </w:t>
      </w:r>
      <w:r w:rsidRPr="005D0D46">
        <w:fldChar w:fldCharType="begin" w:fldLock="1"/>
      </w:r>
      <w:r w:rsidR="005D0D46" w:rsidRPr="005D0D46">
        <w:instrText>ADDIN CSL_CITATION {"citationItems":[{"id":"ITEM-1","itemData":{"DOI":"10.1063/1.4907599","ISSN":"19417012","abstract":"This work presents our investigation on natural dyes extracted from the skin of Eggplant, Red Cabbage, and Red Onion as sensitizers for fabrication of dye-sensitized solar cells (DSSCs) and the conditions that could maximize their performance. We investigated the influence of various factors in the extraction process, such as various solvents, influence of acidification, or basification on the extraction solution, solution concentration on UV-VIS patterns absorption spectra of the anthocyanins, and the influence of these parameters on the performance of DSSCs. It was found that we could considerably enhance the optical absorptivity of natural sensitizers and consequently the performance of DSSCs. Overall performance of natural dyes as sensitizers in DSSCs was evaluated in terms of short circuit current and open circuit voltage. Short circuit photocurrent densities (JSC) up to 6.14 mA/cm2, and open circuit voltage (VOC) ranging from 0.29 to 0.66 V, were obtained from the natural sensitizers.","author":[{"dropping-particle":"","family":"Hemmatzadeh","given":"Rezafile:///C:/Users/glana/Desktop/Anthocyanins/materials-12-02692.pdf","non-dropping-particle":"","parse-names":false,"suffix":""},{"dropping-particle":"","family":"Jamali","given":"Abbas","non-dropping-particle":"","parse-names":false,"suffix":""}],"container-title":"Journal of Renewable and Sustainable Energy","id":"ITEM-1","issue":"1","issued":{"date-parts":[["2015"]]},"title":"Enhancing the optical absorption of anthocyanins for dye-sensitized solar cells","type":"article-journal","volume":"7"},"uris":["http://www.mendeley.com/documents/?uuid=1d4783fc-2b27-4a5c-a7ca-57814016629c"]}],"mendeley":{"formattedCitation":"[118]","plainTextFormattedCitation":"[118]","previouslyFormattedCitation":"[6]"},"properties":{"noteIndex":0},"schema":"https://github.com/citation-style-language/schema/raw/master/csl-citation.json"}</w:instrText>
      </w:r>
      <w:r w:rsidRPr="005D0D46">
        <w:fldChar w:fldCharType="separate"/>
      </w:r>
      <w:r w:rsidR="005D0D46" w:rsidRPr="005D0D46">
        <w:rPr>
          <w:noProof/>
        </w:rPr>
        <w:t>[118]</w:t>
      </w:r>
      <w:r w:rsidRPr="005D0D46">
        <w:fldChar w:fldCharType="end"/>
      </w:r>
      <w:r w:rsidRPr="005D0D46">
        <w:t>.</w:t>
      </w:r>
    </w:p>
    <w:p w:rsidR="00B04874" w:rsidRPr="005D0D46" w:rsidRDefault="00B04874" w:rsidP="00B04874">
      <w:pPr>
        <w:pStyle w:val="NormalWeb"/>
        <w:jc w:val="both"/>
        <w:rPr>
          <w:shd w:val="clear" w:color="auto" w:fill="FFFFFF"/>
        </w:rPr>
      </w:pPr>
      <w:r w:rsidRPr="005D0D46">
        <w:lastRenderedPageBreak/>
        <w:t xml:space="preserve">Isah et al extracted anthocyanin pigment from flame tree flower using water extraction method which is used as dye in DSSCs. It was observed that a distinct peak at 400 nm, highest absorbance at 440 nm and a broad absorbance band between 460 and 600 nm wavelength When adsorbed on TiO , it showed diminished from standard value of 2926.14 cm 2 is attributed to absorbance with distinct peaks at 410 and 520 nm asymmetrical and symmetrical vibration of O-H of carboxyl wavelengths </w:t>
      </w:r>
      <w:r w:rsidRPr="005D0D46">
        <w:fldChar w:fldCharType="begin" w:fldLock="1"/>
      </w:r>
      <w:r w:rsidR="005D0D46" w:rsidRPr="005D0D46">
        <w:instrText>ADDIN CSL_CITATION {"citationItems":[{"id":"ITEM-1","itemData":{"DOI":"10.5829/idosi.ejas.2017.140.146","ISSN":"2079-2077","abstract":"Dye-sensitized solar cells (DSSCs) were prepared using natural pigments containing anthocyanin and betalain extracted from Flame tree and Bougainvillea glabra flowers respectively as sensitizers. The dyes were used as lone sensitizers exploring anthocyanin and betalain separately and as co-sensitizers exploring the combined anthocyanin and betalain (water extract) and combined anthocyanin and betalain (ethanol extract) separately. The effects of the sensitizers on the performance of the DSSCs were investigated, the study reveals that all the cells possess comparable values of V of about 0.55 0.1 V. However, of the two lone sensitisers, oc betalain based device gave a better efficiency of 0.21% while anthocynin based device achieved 0.17 %, this is attributed to their different anchoring functional groups. The, combined anthocyanin and betalain dyes (water extract) had the highest conversion efficiency of 0.26 % suggesting dye synergic absorption effect as a result of co-sensitisation, the lower efficiency of 0.24 %) achieved by combined anthocyanin and betalain (ethanol extract) is attributed to the contributory effect of the extraction solvents.","author":[{"dropping-particle":"","family":"Isah","given":"K U","non-dropping-particle":"","parse-names":false,"suffix":""},{"dropping-particle":"","family":"Sadik","given":"A Y","non-dropping-particle":"","parse-names":false,"suffix":""},{"dropping-particle":"","family":"Jolayemi","given":"B J","non-dropping-particle":"","parse-names":false,"suffix":""}],"container-title":"European Journal of Applied Sciences","id":"ITEM-1","issue":"3","issued":{"date-parts":[["2017"]]},"page":"140-146","title":"Effect of Natural Dye Co-Sensitization on the Performance of Dye-Sensitized Solar Cells (DSSCS) Based on Anthocyanin and Betalain Pigments Sensitisation","type":"article-journal","volume":"9"},"uris":["http://www.mendeley.com/documents/?uuid=a24bed44-f039-4cbe-acc8-6f2f9bd66929"]}],"mendeley":{"formattedCitation":"[119]","plainTextFormattedCitation":"[119]","previouslyFormattedCitation":"[7]"},"properties":{"noteIndex":0},"schema":"https://github.com/citation-style-language/schema/raw/master/csl-citation.json"}</w:instrText>
      </w:r>
      <w:r w:rsidRPr="005D0D46">
        <w:fldChar w:fldCharType="separate"/>
      </w:r>
      <w:r w:rsidR="005D0D46" w:rsidRPr="005D0D46">
        <w:rPr>
          <w:noProof/>
        </w:rPr>
        <w:t>[119]</w:t>
      </w:r>
      <w:r w:rsidRPr="005D0D46">
        <w:fldChar w:fldCharType="end"/>
      </w:r>
      <w:r w:rsidRPr="005D0D46">
        <w:t xml:space="preserve">. Abdulsalami et al fabricated DSSCs using Roselle (Hibiscus Sabdariffa) as natural dye in which they compared the performance between crude and purified sample of Roselle </w:t>
      </w:r>
      <w:r w:rsidRPr="005D0D46">
        <w:rPr>
          <w:shd w:val="clear" w:color="auto" w:fill="FFFFFF"/>
        </w:rPr>
        <w:t xml:space="preserve">(HSE and HSP respectively). The former has characteristic absorptions of 1.096 at  330  nm  and  0.211  at  540  nm, and the  latter,0.211  at  335  nm  and  0.334  at  540  nm. Shifts in  the wavelengths  of the  absorption (around  330 –350  nm)  and  a  characteristic  decrease  in  the  absorption between  the  HSE  and  HSP were  observed.  The  FT-IR  spectra  of  the  HSE  and  HSP  have  similar characteristic absorbances peculiar to OH, C=O, C-C double bond (both aliphatic and aromatic) andC-O HSP has two additional absorbances at 2365 cm-1and 2075cm-1. The spectra of the purified sample have bathochromic (red) shifts on the hydroxyl group and hypsochromic (blue) shifts on the benzene. The GC-FID chromatograms revealed the presence of six anthocyanidins and the spectra data showed the amount of the anthocyanidins in mg per 100 g of the sample. The results showed that delphinidin was in abundance, followed  by  cyanidin  in  both  samples.  The  quantities  of  the  delphinidin  increased  with  purity  of  the samples, while the others decreased with purity for both samples. The photovoltaic performances of HSE and  HSP  have  the  fill  factors  of  0.254  and  0.347  and  the  overall  efficiencies  of  0.118%  and  0.645% respectively </w:t>
      </w:r>
      <w:r w:rsidRPr="005D0D46">
        <w:rPr>
          <w:shd w:val="clear" w:color="auto" w:fill="FFFFFF"/>
        </w:rPr>
        <w:fldChar w:fldCharType="begin" w:fldLock="1"/>
      </w:r>
      <w:r w:rsidR="005D0D46" w:rsidRPr="005D0D46">
        <w:rPr>
          <w:shd w:val="clear" w:color="auto" w:fill="FFFFFF"/>
        </w:rPr>
        <w:instrText>ADDIN CSL_CITATION {"citationItems":[{"id":"ITEM-1","itemData":{"DOI":"10.53704/fujnas.v5i1.88","ISSN":"2350-1863","abstract":"This study extracted, purified and applied the extracts of H. sabdariffa as photo-sensitizers in dye-sensitized solar cells. The chemical properties of the extracts were examined using UV, FT-IR and GC-FID spectroscopic studies. The photoelectrochemical properties of the extracts were also reported. U-V spectra showed significant difference in the absorbance and wavelengths of the crude and purified samples of H. sabdariffa (HSE and HSP respectively). The former has characteristic absorptions of 1.096 at 330 nm and 0.211 at 540 nm, and the latter, 0.211 at 335 nm and 0.334 at 540 nm. Shifts in the wavelengths of the absorption (around 330 â€“ 350 nm) and a characteristic decrease in the absorption between the HSE and HSP were observed. The FT-IR spectra of the HSE and HSP have similar characteristic absorbances peculiar to OH, C=O, C-C double bond (both aliphatic and aromatic) and C-O HSP has two additional absorbances at 2365 cm-1 and 2075cm-1. The spectra of the purified sample have bathochromic (red) shifts on the hydroxyl group and hypsochromic (blue) shifts on the benzene. The GC-FID chromatograms revealed the presence of six anthocyanidins and the spectra data showed the amount of the anthocyanidins in mg per 100 g of the sample. The results showed that delphinidin was in abundance, followed by cyanidin in both samples. The quantities of the delphinidin increased with purity of the samples, while the others decreased with purity for both samples. The photovoltaic performances of HSE and HSP have the fill factors of 0.254 and 0.347 and the overall efficiencies of 0.118% and 0.645% respectively. From these data, the purified sample has higher fill factor and efficiency than the unpurified extract.","author":[{"dropping-particle":"","family":"Abdulsalami","given":"I O","non-dropping-particle":"","parse-names":false,"suffix":""}],"container-title":"Fountain Journal of Natural and Applied Sciences","id":"ITEM-1","issue":"1","issued":{"date-parts":[["2015"]]},"title":"Fabrication of dye-sensitized solar cells using anthocyanidins from the extracts of Roselle (Hibiscus sabdariffa).","type":"article","volume":"5"},"uris":["http://www.mendeley.com/documents/?uuid=cebc7c0b-07cd-42fa-b1a3-4cbdcd253eb7"]}],"mendeley":{"formattedCitation":"[120]","plainTextFormattedCitation":"[120]","previouslyFormattedCitation":"[8]"},"properties":{"noteIndex":0},"schema":"https://github.com/citation-style-language/schema/raw/master/csl-citation.json"}</w:instrText>
      </w:r>
      <w:r w:rsidRPr="005D0D46">
        <w:rPr>
          <w:shd w:val="clear" w:color="auto" w:fill="FFFFFF"/>
        </w:rPr>
        <w:fldChar w:fldCharType="separate"/>
      </w:r>
      <w:r w:rsidR="005D0D46" w:rsidRPr="005D0D46">
        <w:rPr>
          <w:noProof/>
          <w:shd w:val="clear" w:color="auto" w:fill="FFFFFF"/>
        </w:rPr>
        <w:t>[120]</w:t>
      </w:r>
      <w:r w:rsidRPr="005D0D46">
        <w:rPr>
          <w:shd w:val="clear" w:color="auto" w:fill="FFFFFF"/>
        </w:rPr>
        <w:fldChar w:fldCharType="end"/>
      </w:r>
      <w:r w:rsidRPr="005D0D46">
        <w:rPr>
          <w:shd w:val="clear" w:color="auto" w:fill="FFFFFF"/>
        </w:rPr>
        <w:t>.</w:t>
      </w:r>
    </w:p>
    <w:p w:rsidR="00B04874" w:rsidRPr="005D0D46" w:rsidRDefault="00B04874" w:rsidP="00B04874">
      <w:pPr>
        <w:pStyle w:val="NormalWeb"/>
        <w:jc w:val="both"/>
        <w:rPr>
          <w:color w:val="1B1B1B"/>
          <w:shd w:val="clear" w:color="auto" w:fill="FFFFFF"/>
        </w:rPr>
      </w:pPr>
      <w:r w:rsidRPr="005D0D46">
        <w:rPr>
          <w:color w:val="1B1B1B"/>
          <w:shd w:val="clear" w:color="auto" w:fill="FFFFFF"/>
        </w:rPr>
        <w:t>Anthocyanins were extracted from fresh flowers of </w:t>
      </w:r>
      <w:r w:rsidRPr="005D0D46">
        <w:rPr>
          <w:rStyle w:val="Emphasis"/>
          <w:color w:val="1B1B1B"/>
          <w:shd w:val="clear" w:color="auto" w:fill="FFFFFF"/>
        </w:rPr>
        <w:t>Acanthus pubscenes</w:t>
      </w:r>
      <w:r w:rsidRPr="005D0D46">
        <w:rPr>
          <w:color w:val="1B1B1B"/>
          <w:shd w:val="clear" w:color="auto" w:fill="FFFFFF"/>
        </w:rPr>
        <w:t> using methanol acidified by Okello et al studied the impact of different concentration on the performance of the DSSC which was observed the dye with 1.18mg/ml had the highest efficiency of 0.145% with fill factor of 0.582, Isc 5.33 mA/cm</w:t>
      </w:r>
      <w:r w:rsidRPr="005D0D46">
        <w:rPr>
          <w:color w:val="1B1B1B"/>
          <w:shd w:val="clear" w:color="auto" w:fill="FFFFFF"/>
          <w:vertAlign w:val="superscript"/>
        </w:rPr>
        <w:t>2</w:t>
      </w:r>
      <w:r w:rsidRPr="005D0D46">
        <w:rPr>
          <w:color w:val="1B1B1B"/>
          <w:shd w:val="clear" w:color="auto" w:fill="FFFFFF"/>
        </w:rPr>
        <w:t xml:space="preserve"> and Voc 0.468V </w:t>
      </w:r>
      <w:r w:rsidRPr="005D0D46">
        <w:rPr>
          <w:color w:val="1B1B1B"/>
          <w:shd w:val="clear" w:color="auto" w:fill="FFFFFF"/>
        </w:rPr>
        <w:fldChar w:fldCharType="begin" w:fldLock="1"/>
      </w:r>
      <w:r w:rsidR="005D0D46" w:rsidRPr="005D0D46">
        <w:rPr>
          <w:color w:val="1B1B1B"/>
          <w:shd w:val="clear" w:color="auto" w:fill="FFFFFF"/>
        </w:rPr>
        <w:instrText>ADDIN CSL_CITATION {"citationItems":[{"id":"ITEM-1","itemData":{"DOI":"10.1016/j.heliyon.2021.e06571","ISSN":"24058440","abstract":"Dye sensitized solar cells; TiO2; Impedance Electron Spectroscopy; slot coating; Fermi level; Recombination resistance; Electron lifetime","author":[{"dropping-particle":"","family":"Okello","given":"Alex","non-dropping-particle":"","parse-names":false,"suffix":""},{"dropping-particle":"","family":"Owuor","given":"Brian Owino","non-dropping-particle":"","parse-names":false,"suffix":""},{"dropping-particle":"","family":"Namukobe","given":"Jane","non-dropping-particle":"","parse-names":false,"suffix":""},{"dropping-particle":"","family":"Okello","given":"Denis","non-dropping-particle":"","parse-names":false,"suffix":""},{"dropping-particle":"","family":"Mwabora","given":"Julius","non-dropping-particle":"","parse-names":false,"suffix":""}],"container-title":"Heliyon","id":"ITEM-1","issue":"3","issued":{"date-parts":[["2021"]]},"page":"e06571","publisher":"Elsevier Ltd","title":"Influence of concentration of anthocyanins on electron transport in dye sensitized solar cells","type":"article-journal","volume":"7"},"uris":["http://www.mendeley.com/documents/?uuid=e611f69a-c3c0-43f1-b83b-9b4b4d2f389f"]}],"mendeley":{"formattedCitation":"[121]","plainTextFormattedCitation":"[121]","previouslyFormattedCitation":"[9]"},"properties":{"noteIndex":0},"schema":"https://github.com/citation-style-language/schema/raw/master/csl-citation.json"}</w:instrText>
      </w:r>
      <w:r w:rsidRPr="005D0D46">
        <w:rPr>
          <w:color w:val="1B1B1B"/>
          <w:shd w:val="clear" w:color="auto" w:fill="FFFFFF"/>
        </w:rPr>
        <w:fldChar w:fldCharType="separate"/>
      </w:r>
      <w:r w:rsidR="005D0D46" w:rsidRPr="005D0D46">
        <w:rPr>
          <w:noProof/>
          <w:color w:val="1B1B1B"/>
          <w:shd w:val="clear" w:color="auto" w:fill="FFFFFF"/>
        </w:rPr>
        <w:t>[121]</w:t>
      </w:r>
      <w:r w:rsidRPr="005D0D46">
        <w:rPr>
          <w:color w:val="1B1B1B"/>
          <w:shd w:val="clear" w:color="auto" w:fill="FFFFFF"/>
        </w:rPr>
        <w:fldChar w:fldCharType="end"/>
      </w:r>
      <w:r w:rsidRPr="005D0D46">
        <w:rPr>
          <w:color w:val="1B1B1B"/>
          <w:shd w:val="clear" w:color="auto" w:fill="FFFFFF"/>
        </w:rPr>
        <w:t xml:space="preserve">. Sirhan Al Batty and colleagues extracted natural dye from ber, blackberry, black grapes, and blueberry.  The anthocyanins property were checked on the four fruit in mg/100g and it was observed that there 302, 247, 235 and 192 respectively. These dyes were used as dye in application in DSSC and the ber (Zizi-phus mauritiana) dyes showed an excellent performance with efficiency of 1.194% with the fill facto of 0.523, Isc 5.71 mA and Voc 0.4V </w:t>
      </w:r>
      <w:r w:rsidRPr="005D0D46">
        <w:rPr>
          <w:color w:val="1B1B1B"/>
          <w:shd w:val="clear" w:color="auto" w:fill="FFFFFF"/>
        </w:rPr>
        <w:fldChar w:fldCharType="begin" w:fldLock="1"/>
      </w:r>
      <w:r w:rsidR="005D0D46" w:rsidRPr="005D0D46">
        <w:rPr>
          <w:color w:val="1B1B1B"/>
          <w:shd w:val="clear" w:color="auto" w:fill="FFFFFF"/>
        </w:rPr>
        <w:instrText>ADDIN CSL_CITATION {"citationItems":[{"id":"ITEM-1","itemData":{"DOI":"10.1080/16583655.2022.2070367","ISSN":"16583655","abstract":"Four natural dyes were extracted from different fruits used in the Dye-sensitized solar cell (DSSC). It includes ber, blackberry, black grapes, and blueberry by individual dye or combined with other dyes. The dye solution's absorption spectra were extended to the whole visible region 200–750 nm. FTIR spectroscopy was employed to identify the possible functional group vibrations responsible for the dyes' chemical activity and optical behaviour. The TiO2 powder was coated on the ITO conducting surface to form a thin film. The experimental results showed that the ber dye produces the highest solar cell efficiency (η), ˜13%, among all four extracted anthocyanin studied. It also found that ber combination with other dyes is higher conversion efficiency than blackberry, black grapes, and blueberry with another and vice versa. Ber dye can be helpful in the development of more eco-friendly and cost-effective solar cells with commercially promising DSSC.","author":[{"dropping-particle":"","family":"Batty","given":"Sirhan","non-dropping-particle":"Al","parse-names":false,"suffix":""},{"dropping-particle":"","family":"Al-Jubouri","given":"Sama M.","non-dropping-particle":"","parse-names":false,"suffix":""},{"dropping-particle":"","family":"Wali Hakami","given":"Mohammed","non-dropping-particle":"","parse-names":false,"suffix":""},{"dropping-particle":"","family":"Sarief","given":"Abdulla","non-dropping-particle":"","parse-names":false,"suffix":""},{"dropping-particle":"","family":"Haque","given":"SK Manirul","non-dropping-particle":"","parse-names":false,"suffix":""}],"container-title":"Journal of Taibah University for Science","id":"ITEM-1","issue":"1","issued":{"date-parts":[["2022"]]},"page":"415-422","title":"Innovative economic anthocyanin dye source for enhancing the performance of dye-sensitized solar cell","type":"article-journal","volume":"16"},"uris":["http://www.mendeley.com/documents/?uuid=b151f5dd-e6db-4df4-b016-4e889d085f0f"]}],"mendeley":{"formattedCitation":"[122]","plainTextFormattedCitation":"[122]","previouslyFormattedCitation":"[10]"},"properties":{"noteIndex":0},"schema":"https://github.com/citation-style-language/schema/raw/master/csl-citation.json"}</w:instrText>
      </w:r>
      <w:r w:rsidRPr="005D0D46">
        <w:rPr>
          <w:color w:val="1B1B1B"/>
          <w:shd w:val="clear" w:color="auto" w:fill="FFFFFF"/>
        </w:rPr>
        <w:fldChar w:fldCharType="separate"/>
      </w:r>
      <w:r w:rsidR="005D0D46" w:rsidRPr="005D0D46">
        <w:rPr>
          <w:noProof/>
          <w:color w:val="1B1B1B"/>
          <w:shd w:val="clear" w:color="auto" w:fill="FFFFFF"/>
        </w:rPr>
        <w:t>[122]</w:t>
      </w:r>
      <w:r w:rsidRPr="005D0D46">
        <w:rPr>
          <w:color w:val="1B1B1B"/>
          <w:shd w:val="clear" w:color="auto" w:fill="FFFFFF"/>
        </w:rPr>
        <w:fldChar w:fldCharType="end"/>
      </w:r>
      <w:r w:rsidRPr="005D0D46">
        <w:rPr>
          <w:color w:val="1B1B1B"/>
          <w:shd w:val="clear" w:color="auto" w:fill="FFFFFF"/>
        </w:rPr>
        <w:t>. Tatiana Montagni extracted anthocyanins from blueberries using enthanol extraction which have peaks at 520 and 565nm  show the efficiency of 0.240%, FF 0.66, Voc 0.51V and Isc 0.71mAcm</w:t>
      </w:r>
      <w:r w:rsidRPr="005D0D46">
        <w:rPr>
          <w:color w:val="1B1B1B"/>
          <w:shd w:val="clear" w:color="auto" w:fill="FFFFFF"/>
          <w:vertAlign w:val="superscript"/>
        </w:rPr>
        <w:t>-2</w:t>
      </w:r>
      <w:r w:rsidRPr="005D0D46">
        <w:rPr>
          <w:color w:val="1B1B1B"/>
          <w:shd w:val="clear" w:color="auto" w:fill="FFFFFF"/>
        </w:rPr>
        <w:t xml:space="preserve"> </w:t>
      </w:r>
      <w:r w:rsidRPr="005D0D46">
        <w:rPr>
          <w:color w:val="1B1B1B"/>
          <w:shd w:val="clear" w:color="auto" w:fill="FFFFFF"/>
        </w:rPr>
        <w:fldChar w:fldCharType="begin" w:fldLock="1"/>
      </w:r>
      <w:r w:rsidR="005D0D46" w:rsidRPr="005D0D46">
        <w:rPr>
          <w:color w:val="1B1B1B"/>
          <w:shd w:val="clear" w:color="auto" w:fill="FFFFFF"/>
        </w:rPr>
        <w:instrText>ADDIN CSL_CITATION {"citationItems":[{"id":"ITEM-1","itemData":{"DOI":"10.3390/solar3020017","abstract":"This work aimed to show the possibility of applying anthocyanins extracted from blueberries following a straightforward path as potential impregnation dyes in dye-sensitized solar cells (DSSCs), particularly in the presence of co-adsorbents, such as silver nanoparticles, as an alternative in order to profit from large amounts of discarded fruits. Following a simple procedure, anthocyanins (mainly delphinidin-3-glucoside) were obtained from blueberries (Southern Highbush type). Complete characterization was carried out in order to prove the utility of delphinidin-3-glucoside as a sensitizer in DSSCs. The analyzed anthocyanin is suitable for sensitizing because of its high molar absorptivity values within the visible region of the light spectra, the adsorption ability to a FTO/TiO2 electrode (FTO, fluorine-doped tin oxide) as confirmed by Fourier transform infrared (FTIR) as well as thermogravimetry coupled to differential scanning calorimetry (TG-DSC), a potential oxidation value near 1 V, and adequate thermal as well as light stabilities. Moreover, the cell’s conversion efficiency is improved in the presence of silver nanoparticles, reaching 0.24% (nearly a 25% increase). The sum of all these characteristics points to the application of delphinidin-3-glucoside as a sensitizer in DSSCs, offering a technological use with potential interest for countries where agricultural production offers an abundant origin of extraction.","author":[{"dropping-particle":"","family":"Montagni","given":"Tatiana","non-dropping-particle":"","parse-names":false,"suffix":""},{"dropping-particle":"","family":"Rodríguez Chialanza","given":"Mauricio","non-dropping-particle":"","parse-names":false,"suffix":""},{"dropping-particle":"","family":"Cerdá","given":"María Fernanda","non-dropping-particle":"","parse-names":false,"suffix":""}],"container-title":"Solar","id":"ITEM-1","issue":"2","issued":{"date-parts":[["2023"]]},"page":"283-297","title":"Blueberries as a Source of Energy: Physical Chemistry Characterization of Their Anthocyanins as Dye-Sensitized Solar Cells’ Sensitizers","type":"article-journal","volume":"3"},"uris":["http://www.mendeley.com/documents/?uuid=9a0ebb80-a58f-4df6-9d04-1e79ba7b087e"]}],"mendeley":{"formattedCitation":"[123]","plainTextFormattedCitation":"[123]","previouslyFormattedCitation":"[11]"},"properties":{"noteIndex":0},"schema":"https://github.com/citation-style-language/schema/raw/master/csl-citation.json"}</w:instrText>
      </w:r>
      <w:r w:rsidRPr="005D0D46">
        <w:rPr>
          <w:color w:val="1B1B1B"/>
          <w:shd w:val="clear" w:color="auto" w:fill="FFFFFF"/>
        </w:rPr>
        <w:fldChar w:fldCharType="separate"/>
      </w:r>
      <w:r w:rsidR="005D0D46" w:rsidRPr="005D0D46">
        <w:rPr>
          <w:noProof/>
          <w:color w:val="1B1B1B"/>
          <w:shd w:val="clear" w:color="auto" w:fill="FFFFFF"/>
        </w:rPr>
        <w:t>[123]</w:t>
      </w:r>
      <w:r w:rsidRPr="005D0D46">
        <w:rPr>
          <w:color w:val="1B1B1B"/>
          <w:shd w:val="clear" w:color="auto" w:fill="FFFFFF"/>
        </w:rPr>
        <w:fldChar w:fldCharType="end"/>
      </w:r>
      <w:r w:rsidRPr="005D0D46">
        <w:rPr>
          <w:color w:val="1B1B1B"/>
          <w:shd w:val="clear" w:color="auto" w:fill="FFFFFF"/>
        </w:rPr>
        <w:t xml:space="preserve">. </w:t>
      </w:r>
    </w:p>
    <w:p w:rsidR="00B04874" w:rsidRPr="005D0D46" w:rsidRDefault="00B04874" w:rsidP="00B04874">
      <w:pPr>
        <w:pStyle w:val="NormalWeb"/>
        <w:jc w:val="both"/>
      </w:pPr>
      <w:r w:rsidRPr="005D0D46">
        <w:rPr>
          <w:color w:val="1B1B1B"/>
          <w:shd w:val="clear" w:color="auto" w:fill="FFFFFF"/>
        </w:rPr>
        <w:t xml:space="preserve">Raja Ramamoorty et al showed that </w:t>
      </w:r>
      <w:r w:rsidRPr="005D0D46">
        <w:t xml:space="preserve">red tamarind (Tamarindus indica) contained anthocyanin pigment which had 0.14 % from anthocyanin dyesensitized solar cell [under standard Air Mass 1.5 illumination (85 mW cm-2 ) </w:t>
      </w:r>
      <w:r w:rsidRPr="005D0D46">
        <w:fldChar w:fldCharType="begin" w:fldLock="1"/>
      </w:r>
      <w:r w:rsidR="005D0D46" w:rsidRPr="005D0D46">
        <w:instrText>ADDIN CSL_CITATION {"citationItems":[{"id":"ITEM-1","itemData":{"DOI":"10.1007/s10800-016-0974-9","ISSN":"15728838","abstract":"Abstract: In the present work, the mechanism behind the functioning of the eco-friendly dye-sensitized solar cell was explored. Dye-sensitized solar cells were fabricated using natural dyes extracted from common pear (Opuntia dillenii) and red tamarind (Tamarindus indica), and 1:1 mixture. Betalain and anthocyanin were identified as the main pigments that sensitize the semiconductor TiO2film. The best conversion efficiency of 0.47 % was achieved from betalain dyes and 0.14 % from anthocyanin dye-sensitized solar cell [under standard Air Mass 1.5 illumination (85 mW cm−2)]. The mixture of dye (1:1 mixture) adsorbed onto TiO2exhibited an efficiency of 0.20 %. The light absorption behavior of extracted dyes was studied using ultraviolet–visible analysis. The influence of the binding nature of the dyes with TiO2surface on the efficiency of the solar cells was analyzed through Fourier transform infra-red analysis. The electrochemical impedance spectroscopy was used to find out the internal charge transfer resistance of the cells. The device incident photon-to-current efficiency was obtained from 5 to 25 % for different natural dyes and found to coincide with the photocurrent–voltage characteristics and electrochemical impedance spectroscopy analysis. Graphical Abstract: [Figure not available: see fulltext.]","author":[{"dropping-particle":"","family":"Ramamoorthy","given":"Raja","non-dropping-particle":"","parse-names":false,"suffix":""},{"dropping-particle":"","family":"Radha","given":"Natarajan","non-dropping-particle":"","parse-names":false,"suffix":""},{"dropping-particle":"","family":"Maheswari","given":"Govindaraj","non-dropping-particle":"","parse-names":false,"suffix":""},{"dropping-particle":"","family":"Anandan","given":"Sambandam","non-dropping-particle":"","parse-names":false,"suffix":""},{"dropping-particle":"","family":"Manoharan","given":"Subbaiah","non-dropping-particle":"","parse-names":false,"suffix":""},{"dropping-particle":"","family":"Victor Williams","given":"Rayar","non-dropping-particle":"","parse-names":false,"suffix":""}],"container-title":"Journal of Applied Electrochemistry","id":"ITEM-1","issue":"9","issued":{"date-parts":[["2016"]]},"page":"929-941","publisher":"Springer Netherlands","title":"Betalain and anthocyanin dye-sensitized solar cells","type":"article-journal","volume":"46"},"uris":["http://www.mendeley.com/documents/?uuid=70fae7d8-6c56-42e7-a5b5-692072424a02"]}],"mendeley":{"formattedCitation":"[124]","plainTextFormattedCitation":"[124]","previouslyFormattedCitation":"[12]"},"properties":{"noteIndex":0},"schema":"https://github.com/citation-style-language/schema/raw/master/csl-citation.json"}</w:instrText>
      </w:r>
      <w:r w:rsidRPr="005D0D46">
        <w:fldChar w:fldCharType="separate"/>
      </w:r>
      <w:r w:rsidR="005D0D46" w:rsidRPr="005D0D46">
        <w:rPr>
          <w:noProof/>
        </w:rPr>
        <w:t>[124]</w:t>
      </w:r>
      <w:r w:rsidRPr="005D0D46">
        <w:fldChar w:fldCharType="end"/>
      </w:r>
      <w:r w:rsidRPr="005D0D46">
        <w:t>. Gokilamani et al developed a dye-sensitized solar cell (DSSC) using the natural dye malvidin-3-fructoside, extracted from grape fruits via ethanol extraction. Upon incorporation into the TiO₂ film, the dye’s maximum absorption band shifted from 525 nm to 545 nm, indicating a strong interaction between the dye molecules and the TiO₂ surface. Malvidin-3-fructoside, an anthocyanin with polyphenolic structure, contains carboxylic and hydroxyl groups that enable effective bonding to TiO₂. The DSSC sensitized with this grape-derived dye demonstrated a short-circuit current density (Jsc) of 4.06 mA/cm², an open-circuit voltage (Voc) of 0.43 V, a fill factor (FF) of 0.33, and an overall efficiency of 0.55%.</w:t>
      </w:r>
    </w:p>
    <w:p w:rsidR="00B04874" w:rsidRPr="005D0D46" w:rsidRDefault="00B04874" w:rsidP="00B04874">
      <w:pPr>
        <w:pStyle w:val="NormalWeb"/>
        <w:jc w:val="both"/>
      </w:pPr>
      <w:r w:rsidRPr="005D0D46">
        <w:t xml:space="preserve">Anthocyanins have favorable energy levels, with their highest occupied molecular orbital (HOMO) and lowest unoccupied molecular orbital (LUMO) aligning closely with the </w:t>
      </w:r>
      <w:r w:rsidRPr="005D0D46">
        <w:lastRenderedPageBreak/>
        <w:t>conduction band of semiconductors like titanium dioxide (TiO₂) because presence of carbonyl and hydroxyl groups in its molecule structure that help the attachment into TiO2 layer, resulting in better energy conversion efficiency. This alignment facilitates effective electron injection when these molecules are photoexcited, an essential process for dye-sensitized solar cell (DSSC) applications. Known for their electron-donating capabilities, anthocyanins can efficiently transfer excited electrons to the semiconductor layer, although this transfer rate may be affected by the dye’s stability. Additionally, anthocyanins bind effectively with semiconductors through chelation, utilizing their carbonyl and hydroxyl functional groups to form stable bonds on the semiconductor surface.</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Anthocyanins demonstrate significant promise as natural pigments for use in dye-sensitized solar cells (DSSCs) due to their deep color, efficient light absorption, and straightforward extraction methods. The intensity of their hue correlates with improved energy conversion, and their rich conjugated π bonds allow them to effectively capture and excite electrons under sunlight, driving higher efficiency. The extraction process—typically using water, alcohol, or acidified mixtures—offers an accessible, eco-friendly approach, underscoring the sustainability and cost-effectiveness of anthocyanins for solar applications. However, their practical implementation faces challenges, primarily related to photostability and electron transfer efficiency. Resolving these issues would not only enhance the performance of anthocyanin-based DSSCs but also narrow the performance gap between natural and synthetic dyes, paving the way for more sustainable, high-efficiency solar technologies.</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Betalains</w:t>
      </w:r>
    </w:p>
    <w:p w:rsidR="00B04874" w:rsidRPr="005D0D46" w:rsidRDefault="00B04874" w:rsidP="00B04874">
      <w:pPr>
        <w:pStyle w:val="NormalWeb"/>
        <w:jc w:val="both"/>
      </w:pPr>
      <w:r w:rsidRPr="005D0D46">
        <w:t>Betalains, a unique class of nitrogen-containing pigments derived from betalamic acid, are known for their vibrant red, violet, and yellow hues. These water-soluble pigments are categorized into two main subgroups: betacyanins, which produce red-violet tones, and betaxanthins, which provide yellow-orange colors. Found primarily in beets, cactus fruits, and some flowers, betalains absorb light efficiently in the 480 to 540 nm range, making them suitable for solar applications by capturing a substantial portion of visible light. Structurally, betalains contain amino compounds and immonium conjugates of betalamic acid with cyclo-Dopa (cyclo-3,4-dihydroxyphenylalanine). Variations in their amino acid composition and substitution patterns create distinct tonalities, contributing to their wide-ranging optical properties.</w:t>
      </w:r>
    </w:p>
    <w:p w:rsidR="00B04874" w:rsidRPr="005D0D46" w:rsidRDefault="00B04874" w:rsidP="00B04874">
      <w:pPr>
        <w:pStyle w:val="NormalWeb"/>
        <w:jc w:val="both"/>
      </w:pPr>
      <w:r w:rsidRPr="005D0D46">
        <w:t>The energy levels of betalains are favorable for dye-sensitized solar cell (DSSC) applications, with the lowest unoccupied molecular orbital (LUMO) levels that facilitate electron injection into the semiconductor layer, typically TiO₂. Their highest occupied molecular orbital (HOMO) levels are also aligned to allow efficient redox regeneration, a necessary feature for DSSCs. Betalains possess high electron donation potential, although their electron transfer rate can be influenced by environmental conditions and structural stability. Despite their promising properties, betalains face challenges in maintaining stability over time, particularly due to degradation issues.</w:t>
      </w:r>
    </w:p>
    <w:p w:rsidR="00B04874" w:rsidRPr="005D0D46" w:rsidRDefault="00B04874" w:rsidP="00B04874">
      <w:pPr>
        <w:pStyle w:val="NormalWeb"/>
        <w:jc w:val="both"/>
      </w:pPr>
      <w:r w:rsidRPr="005D0D46">
        <w:t xml:space="preserve">Betalains exhibit high extinction coefficients within the visible range (approximately 476–600 nm), allowing for effective light absorption in DSSCs. The presence of carboxylic functional groups in betalains supports strong binding to TiO₂ surfaces, facilitating electron injection. </w:t>
      </w:r>
    </w:p>
    <w:p w:rsidR="00B04874" w:rsidRPr="005D0D46" w:rsidRDefault="00B04874" w:rsidP="00B04874">
      <w:pPr>
        <w:pStyle w:val="NormalWeb"/>
        <w:jc w:val="both"/>
      </w:pPr>
      <w:r w:rsidRPr="005D0D46">
        <w:lastRenderedPageBreak/>
        <w:t>Raja Ramamoorthy and collaborators focused on utilizing betalain dyes extracted from cactus fruits (</w:t>
      </w:r>
      <w:r w:rsidRPr="005D0D46">
        <w:rPr>
          <w:rStyle w:val="Emphasis"/>
        </w:rPr>
        <w:t>Opuntia dillenii</w:t>
      </w:r>
      <w:r w:rsidRPr="005D0D46">
        <w:t xml:space="preserve">) to fabricate dye-sensitized solar cells (DSSCs). These betalain-based DSSCs achieved a notable conversion efficiency of 0.47%. The absorption spectrum of the </w:t>
      </w:r>
      <w:r w:rsidRPr="005D0D46">
        <w:rPr>
          <w:rStyle w:val="Emphasis"/>
        </w:rPr>
        <w:t>O. dillenii</w:t>
      </w:r>
      <w:r w:rsidRPr="005D0D46">
        <w:t xml:space="preserve"> extract showed a peak at 517 nm, characteristic of betalain pigments. When the extract was adsorbed onto a TiO₂ photoanode, the absorption maximum red-shifted to 525 nm, suggesting an interaction between the dye molecules and the TiO₂ surface. This interaction, visible in the color change from red to deep violet, involved –COOH ligands on the betalain dye forming ester linkages with hydroxyl groups on the TiO₂. This bond facilitated electron transfer from the dye's lowest unoccupied molecular orbital (LUMO) to the conduction band of TiO₂, enhancing the cell's efficiency through rapid electron transfer. Performance metrics for the </w:t>
      </w:r>
      <w:r w:rsidRPr="005D0D46">
        <w:rPr>
          <w:rStyle w:val="Emphasis"/>
        </w:rPr>
        <w:t>O. dillenii</w:t>
      </w:r>
      <w:r w:rsidRPr="005D0D46">
        <w:t xml:space="preserve">-based DSSC included a short-circuit current density (Isc) of 1.09 mA/cm², an open-circuit voltage (Voc) of 0.521 V, a fill factor (FF) of 0.69, and a conversion efficiency (η) of 0.47%, underscoring the potential of betalain dyes from </w:t>
      </w:r>
      <w:r w:rsidRPr="005D0D46">
        <w:rPr>
          <w:rStyle w:val="Emphasis"/>
        </w:rPr>
        <w:t>Opuntia dillenii</w:t>
      </w:r>
      <w:r w:rsidRPr="005D0D46">
        <w:t xml:space="preserve"> in solar cell applications </w:t>
      </w:r>
      <w:r w:rsidRPr="005D0D46">
        <w:fldChar w:fldCharType="begin" w:fldLock="1"/>
      </w:r>
      <w:r w:rsidR="005D0D46" w:rsidRPr="005D0D46">
        <w:instrText>ADDIN CSL_CITATION {"citationItems":[{"id":"ITEM-1","itemData":{"DOI":"10.1007/s10800-016-0974-9","ISSN":"15728838","abstract":"Abstract: In the present work, the mechanism behind the functioning of the eco-friendly dye-sensitized solar cell was explored. Dye-sensitized solar cells were fabricated using natural dyes extracted from common pear (Opuntia dillenii) and red tamarind (Tamarindus indica), and 1:1 mixture. Betalain and anthocyanin were identified as the main pigments that sensitize the semiconductor TiO2film. The best conversion efficiency of 0.47 % was achieved from betalain dyes and 0.14 % from anthocyanin dye-sensitized solar cell [under standard Air Mass 1.5 illumination (85 mW cm−2)]. The mixture of dye (1:1 mixture) adsorbed onto TiO2exhibited an efficiency of 0.20 %. The light absorption behavior of extracted dyes was studied using ultraviolet–visible analysis. The influence of the binding nature of the dyes with TiO2surface on the efficiency of the solar cells was analyzed through Fourier transform infra-red analysis. The electrochemical impedance spectroscopy was used to find out the internal charge transfer resistance of the cells. The device incident photon-to-current efficiency was obtained from 5 to 25 % for different natural dyes and found to coincide with the photocurrent–voltage characteristics and electrochemical impedance spectroscopy analysis. Graphical Abstract: [Figure not available: see fulltext.]","author":[{"dropping-particle":"","family":"Ramamoorthy","given":"Raja","non-dropping-particle":"","parse-names":false,"suffix":""},{"dropping-particle":"","family":"Radha","given":"Natarajan","non-dropping-particle":"","parse-names":false,"suffix":""},{"dropping-particle":"","family":"Maheswari","given":"Govindaraj","non-dropping-particle":"","parse-names":false,"suffix":""},{"dropping-particle":"","family":"Anandan","given":"Sambandam","non-dropping-particle":"","parse-names":false,"suffix":""},{"dropping-particle":"","family":"Manoharan","given":"Subbaiah","non-dropping-particle":"","parse-names":false,"suffix":""},{"dropping-particle":"","family":"Victor Williams","given":"Rayar","non-dropping-particle":"","parse-names":false,"suffix":""}],"container-title":"Journal of Applied Electrochemistry","id":"ITEM-1","issue":"9","issued":{"date-parts":[["2016"]]},"page":"929-941","publisher":"Springer Netherlands","title":"Betalain and anthocyanin dye-sensitized solar cells","type":"article-journal","volume":"46"},"uris":["http://www.mendeley.com/documents/?uuid=70fae7d8-6c56-42e7-a5b5-692072424a02"]}],"mendeley":{"formattedCitation":"[124]","plainTextFormattedCitation":"[124]","previouslyFormattedCitation":"[1]"},"properties":{"noteIndex":0},"schema":"https://github.com/citation-style-language/schema/raw/master/csl-citation.json"}</w:instrText>
      </w:r>
      <w:r w:rsidRPr="005D0D46">
        <w:fldChar w:fldCharType="separate"/>
      </w:r>
      <w:r w:rsidR="005D0D46" w:rsidRPr="005D0D46">
        <w:rPr>
          <w:noProof/>
        </w:rPr>
        <w:t>[124]</w:t>
      </w:r>
      <w:r w:rsidRPr="005D0D46">
        <w:fldChar w:fldCharType="end"/>
      </w:r>
      <w:r w:rsidRPr="005D0D46">
        <w:t>.</w:t>
      </w:r>
    </w:p>
    <w:p w:rsidR="00B04874" w:rsidRPr="005D0D46" w:rsidRDefault="00B04874" w:rsidP="00B04874">
      <w:pPr>
        <w:pStyle w:val="NormalWeb"/>
        <w:jc w:val="both"/>
      </w:pPr>
      <w:r w:rsidRPr="005D0D46">
        <w:t>Neha Patni and her team explored the potential of beetroot (</w:t>
      </w:r>
      <w:r w:rsidRPr="005D0D46">
        <w:rPr>
          <w:rStyle w:val="Emphasis"/>
        </w:rPr>
        <w:t>Beta vulgaris</w:t>
      </w:r>
      <w:r w:rsidRPr="005D0D46">
        <w:t xml:space="preserve">) extract as a sensitizer in dye-sensitized solar cells (DSSCs). The extract exhibits a distinct absorption peak at 540 nm, attributed to its red-violet betalain pigment. Spectroscopic analysis revealed various functional groups in the </w:t>
      </w:r>
      <w:r w:rsidRPr="005D0D46">
        <w:rPr>
          <w:rStyle w:val="Emphasis"/>
        </w:rPr>
        <w:t>B. vulgaris</w:t>
      </w:r>
      <w:r w:rsidRPr="005D0D46">
        <w:t xml:space="preserve"> extract, including hydroxyl (OH), amine (NH), carboxyl (COOH), alkene (C=C), and phenyl ring modes. These functional groups contribute to effective dye-TiO₂ interaction, enhancing electron transfer in the DSSC. The DSSC using </w:t>
      </w:r>
      <w:r w:rsidRPr="005D0D46">
        <w:rPr>
          <w:rStyle w:val="Emphasis"/>
        </w:rPr>
        <w:t>B. vulgaris</w:t>
      </w:r>
      <w:r w:rsidRPr="005D0D46">
        <w:t xml:space="preserve"> extract achieved a power conversion efficiency of 1.29%, with a short-circuit current (Isc) of 12.7 mA, an open-circuit voltage (Voc) of 0.578 V, and a fill factor (FF) of 0.66, showcasing the efficiency and viability of beetroot dye for photovoltaic applications </w:t>
      </w:r>
      <w:r w:rsidRPr="005D0D46">
        <w:fldChar w:fldCharType="begin" w:fldLock="1"/>
      </w:r>
      <w:r w:rsidR="005D0D46" w:rsidRPr="005D0D46">
        <w:instrText>ADDIN CSL_CITATION {"citationItems":[{"id":"ITEM-1","itemData":{"DOI":"10.1002/er.5752","ISSN":"1099114X","abstract":"The paper explored the mechanism of working of dye sensitizers for the improvement of efficiency of environmentally benign dye-sensitized solar cells (DSSC). The identified natural dyes namely anthocyanin (A), betalain (B) and chlorophyll (C) were extracted from Roselle (Hibiscus sabdariffa L.), spinach (Spinacia oleracea) and beetroot (Beta vulgaris) respectively. Light absorption performance of dyes was recorded by ultraviolet-visible (UV-vis) spectroscopic analysis followed by direct and indirect band gap calculation. The effect of functional groups present in the dyes studied by Fourier transform infrared spectroscopy (FTIR) and binding of the dyes on TiO2 through surface morphology of sheets was identified employing field emission scanning electron microscopy (FESEM). Photovoltage characteristics (I-V) and induced photon to current efficiency (IPCE) measurements were also noted followed by the stability studies. The N3 (synthetic dye chosen for the reference) dye-based cell showed the highest efficiency of 6.19% out of all of 11 cells fabricated using different sensitizers. The DSSC fabricated using the novel mixed dye (ABC) mixture gave the highest efficiency of 3.73%, however it showed similar drop (almost 22%) in efficiency as that with of N3 dye in stability studies. The mechanism for the increase in the overall power conversion efficiency of DSSC was also suggested.","author":[{"dropping-particle":"","family":"Patni","given":"Neha","non-dropping-particle":"","parse-names":false,"suffix":""},{"dropping-particle":"","family":"G. Pillai","given":"Shibu","non-dropping-particle":"","parse-names":false,"suffix":""},{"dropping-particle":"","family":"Sharma","given":"Pranjal","non-dropping-particle":"","parse-names":false,"suffix":""}],"container-title":"International Journal of Energy Research","id":"ITEM-1","issue":"13","issued":{"date-parts":[["2020"]]},"page":"10846-10859","title":"Effect of using betalain, anthocyanin and chlorophyll dyes together as a sensitizer on enhancing the efficiency of dye-sensitized solar cell","type":"article-journal","volume":"44"},"uris":["http://www.mendeley.com/documents/?uuid=e8b14786-296d-4735-b957-2ebf76262c20"]}],"mendeley":{"formattedCitation":"[125]","plainTextFormattedCitation":"[125]","previouslyFormattedCitation":"[2]"},"properties":{"noteIndex":0},"schema":"https://github.com/citation-style-language/schema/raw/master/csl-citation.json"}</w:instrText>
      </w:r>
      <w:r w:rsidRPr="005D0D46">
        <w:fldChar w:fldCharType="separate"/>
      </w:r>
      <w:r w:rsidR="005D0D46" w:rsidRPr="005D0D46">
        <w:rPr>
          <w:noProof/>
        </w:rPr>
        <w:t>[125]</w:t>
      </w:r>
      <w:r w:rsidRPr="005D0D46">
        <w:fldChar w:fldCharType="end"/>
      </w:r>
      <w:r w:rsidRPr="005D0D46">
        <w:t>.</w:t>
      </w:r>
    </w:p>
    <w:p w:rsidR="00B04874" w:rsidRPr="005D0D46" w:rsidRDefault="00B04874" w:rsidP="00B04874">
      <w:pPr>
        <w:pStyle w:val="NormalWeb"/>
        <w:jc w:val="both"/>
      </w:pPr>
      <w:r w:rsidRPr="005D0D46">
        <w:t xml:space="preserve">Kasim Uthman Isah and colleagues examined red </w:t>
      </w:r>
      <w:r w:rsidRPr="005D0D46">
        <w:rPr>
          <w:rStyle w:val="Emphasis"/>
        </w:rPr>
        <w:t>Bougainvillea glabra</w:t>
      </w:r>
      <w:r w:rsidRPr="005D0D46">
        <w:t xml:space="preserve"> flower dye extracts as natural dye sensitizers for DSSCs, testing the dye's effectiveness at three pH values (1.23, 3.0, and 5.7) with water as the extraction solvent. Their study found that DSSCs sensitized with the pH 3.0 extract showed the highest performance, with a photocurrent density (Jsc) of 3.72 mA/cm² and a fill factor (FF) of 0.59. In contrast, DSSCs with dye pH values of 1.23 and 5.7 exhibited Jsc values of 1.13 and 2.27 mA/cm² and fill factors of 0.43 and 0.61, respectively. Maximum power outputs (Pmax) were recorded at 1.64 mW/cm² for pH 3.0, compared to 0.50 and 0.94 mW/cm² for pH 1.2 and pH 5.7. The UV-Vis absorption spectra of the extracts revealed absorption peaks within the UV range, centered between 310 and 340 nm. The pH 5.7 extract showed the strongest peak at 330 nm, while the extracts at pH 3.0 and 1.2 peaked at 327 nm. In terms of absorbance intensity, the pH 5.7 dye showed the highest short-wavelength absorption, while the pH 1.23 dye demonstrated the lowest intensity in the long-wavelength range due to the degradation of betanin in strongly acidic conditions </w:t>
      </w:r>
      <w:r w:rsidRPr="005D0D46">
        <w:fldChar w:fldCharType="begin" w:fldLock="1"/>
      </w:r>
      <w:r w:rsidR="005D0D46" w:rsidRPr="005D0D46">
        <w:instrText>ADDIN CSL_CITATION {"citationItems":[{"id":"ITEM-1","itemData":{"DOI":"10.1007/s40243-014-0039-0","ISSN":"21941467","abstract":"Dye-sensitized solar cells (DSSC) were fabricated using red bougainvillea glabra flower dye extracts as natural dye sensitizers at three dye pH values of 1.23, 3.0, and 5.7. Water was used as dye-extracting solvent. DSSCs from dye extract of pH 3.0 had the highest photocurrent density J sc of 3.72 mA/cm2 and fill factor FF of 0.59. While the DSSCs from dye sensitizer pHs of 1.23 and 5.7 had J sc of 1.13 and 2.27 mA/cm2, and fill factors of 0.43 and 0.61, respectively. The maximum powers P max of the DSSCs were 0.50, 1.64, and 0.94 mW/cm2 for dye sensitizer pH of 1.2, 3.0, and 5.7, respectively.","author":[{"dropping-particle":"","family":"Isah","given":"Kasim Uthman","non-dropping-particle":"","parse-names":false,"suffix":""},{"dropping-particle":"","family":"Ahmadu","given":"Umar","non-dropping-particle":"","parse-names":false,"suffix":""},{"dropping-particle":"","family":"Idris","given":"Adamu","non-dropping-particle":"","parse-names":false,"suffix":""},{"dropping-particle":"","family":"Kimpa","given":"Mohammed Isah","non-dropping-particle":"","parse-names":false,"suffix":""},{"dropping-particle":"","family":"Uno","given":"Uno Essang","non-dropping-particle":"","parse-names":false,"suffix":""},{"dropping-particle":"","family":"Ndamitso","given":"Muhammed Muhammed","non-dropping-particle":"","parse-names":false,"suffix":""},{"dropping-particle":"","family":"Alu","given":"Noble","non-dropping-particle":"","parse-names":false,"suffix":""}],"container-title":"Materials for Renewable and Sustainable Energy","id":"ITEM-1","issue":"1","issued":{"date-parts":[["2015"]]},"page":"5-9","title":"Betalain pigments as natural photosensitizers for dye-sensitized solar cells: The effect of dye pH on the photoelectric parameters","type":"article-journal","volume":"4"},"uris":["http://www.mendeley.com/documents/?uuid=5fd21466-496d-4cad-a6c2-144073d4be1d"]}],"mendeley":{"formattedCitation":"[126]","plainTextFormattedCitation":"[126]","previouslyFormattedCitation":"[3]"},"properties":{"noteIndex":0},"schema":"https://github.com/citation-style-language/schema/raw/master/csl-citation.json"}</w:instrText>
      </w:r>
      <w:r w:rsidRPr="005D0D46">
        <w:fldChar w:fldCharType="separate"/>
      </w:r>
      <w:r w:rsidR="005D0D46" w:rsidRPr="005D0D46">
        <w:rPr>
          <w:noProof/>
        </w:rPr>
        <w:t>[126]</w:t>
      </w:r>
      <w:r w:rsidRPr="005D0D46">
        <w:fldChar w:fldCharType="end"/>
      </w:r>
      <w:r w:rsidRPr="005D0D46">
        <w:t xml:space="preserve">. K.U. Isah, A.Y. Sadik, and B.J. Jolayemi investigated the use of </w:t>
      </w:r>
      <w:r w:rsidRPr="005D0D46">
        <w:rPr>
          <w:rStyle w:val="Emphasis"/>
        </w:rPr>
        <w:t>Bougainvillea glabra</w:t>
      </w:r>
      <w:r w:rsidRPr="005D0D46">
        <w:t xml:space="preserve"> flowers as a natural dye sensitizer in DSSCs, focusing on betalain pigments. The betalain-based device achieved a power conversion efficiency of 0.21%, with a short-circuit current density (Jsc) of 0.59 mA/cm², an open-circuit voltage (Voc) of 0.55 V, and a fill factor (FF) of 0.64. The betalain extract displayed prominent absorbance peaks at 430 nm and 500 nm, with the highest peak at 460 nm attributed to yellow-orange betaxanthins, showing a blue shift from 480 nm. Additionally, a broad absorption plateau from 520 to 560 nm indicated the presence of multiple violet-red pigments. Once adsorbed on TiO₂, the betalain dye showed two peaks at 390 nm and 410 nm, with diminished absorbance at longer wavelengths, underscoring its light-harvesting capabilities for DSSC applications </w:t>
      </w:r>
      <w:r w:rsidRPr="005D0D46">
        <w:fldChar w:fldCharType="begin" w:fldLock="1"/>
      </w:r>
      <w:r w:rsidR="005D0D46" w:rsidRPr="005D0D46">
        <w:instrText>ADDIN CSL_CITATION {"citationItems":[{"id":"ITEM-1","itemData":{"DOI":"10.5829/idosi.ejas.2017.140.146","ISSN":"2079-2077","abstract":"Dye-sensitized solar cells (DSSCs) were prepared using natural pigments containing anthocyanin and betalain extracted from Flame tree and Bougainvillea glabra flowers respectively as sensitizers. The dyes were used as lone sensitizers exploring anthocyanin and betalain separately and as co-sensitizers exploring the combined anthocyanin and betalain (water extract) and combined anthocyanin and betalain (ethanol extract) separately. The effects of the sensitizers on the performance of the DSSCs were investigated, the study reveals that all the cells possess comparable values of V of about 0.55 0.1 V. However, of the two lone sensitisers, oc betalain based device gave a better efficiency of 0.21% while anthocynin based device achieved 0.17 %, this is attributed to their different anchoring functional groups. The, combined anthocyanin and betalain dyes (water extract) had the highest conversion efficiency of 0.26 % suggesting dye synergic absorption effect as a result of co-sensitisation, the lower efficiency of 0.24 %) achieved by combined anthocyanin and betalain (ethanol extract) is attributed to the contributory effect of the extraction solvents.","author":[{"dropping-particle":"","family":"Isah","given":"K U","non-dropping-particle":"","parse-names":false,"suffix":""},{"dropping-particle":"","family":"Sadik","given":"A Y","non-dropping-particle":"","parse-names":false,"suffix":""},{"dropping-particle":"","family":"Jolayemi","given":"B J","non-dropping-particle":"","parse-names":false,"suffix":""}],"container-title":"European Journal of Applied Sciences","id":"ITEM-1","issue":"3","issued":{"date-parts":[["2017"]]},"page":"140-146","title":"Effect of Natural Dye Co-Sensitization on the Performance of Dye-Sensitized Solar Cells (DSSCS) Based on Anthocyanin and Betalain Pigments Sensitisation","type":"article-journal","volume":"9"},"uris":["http://www.mendeley.com/documents/?uuid=a24bed44-f039-4cbe-acc8-6f2f9bd66929"]}],"mendeley":{"formattedCitation":"[119]","plainTextFormattedCitation":"[119]","previouslyFormattedCitation":"[4]"},"properties":{"noteIndex":0},"schema":"https://github.com/citation-style-language/schema/raw/master/csl-citation.json"}</w:instrText>
      </w:r>
      <w:r w:rsidRPr="005D0D46">
        <w:fldChar w:fldCharType="separate"/>
      </w:r>
      <w:r w:rsidR="005D0D46" w:rsidRPr="005D0D46">
        <w:rPr>
          <w:noProof/>
        </w:rPr>
        <w:t>[119]</w:t>
      </w:r>
      <w:r w:rsidRPr="005D0D46">
        <w:fldChar w:fldCharType="end"/>
      </w:r>
      <w:r w:rsidRPr="005D0D46">
        <w:t>.</w:t>
      </w:r>
    </w:p>
    <w:p w:rsidR="00B04874" w:rsidRPr="005D0D46" w:rsidRDefault="00B04874" w:rsidP="00B04874">
      <w:pPr>
        <w:pStyle w:val="NormalWeb"/>
        <w:jc w:val="both"/>
      </w:pPr>
      <w:r w:rsidRPr="005D0D46">
        <w:lastRenderedPageBreak/>
        <w:t xml:space="preserve">K. Soni et al. utilized a natural betalain-containing dye extracted from beetroot as a sensitizer in their research on dye-sensitized solar cells (DSSCs). The configuration of their solar cell was designed as follows: FTO/TU0.75/Dye/Electrolyte/Graphite/FTO. In this setup, the performance metrics recorded were a short-circuit current density (Jsc) of 0.42 mA/cm², an open-circuit voltage (Voc) of 0.35 V, a fill factor (FF) of 0.61, and an overall efficiency of 0.36%. These findings highlight the potential of using natural dyes, specifically betalains from beetroot, in improving the efficiency of solar energy conversion technologies </w:t>
      </w:r>
      <w:r w:rsidRPr="005D0D46">
        <w:fldChar w:fldCharType="begin" w:fldLock="1"/>
      </w:r>
      <w:r w:rsidR="005D0D46" w:rsidRPr="005D0D46">
        <w:instrText>ADDIN CSL_CITATION {"citationItems":[{"id":"ITEM-1","itemData":{"DOI":"10.1088/1757-899x/1187/1/012005","ISSN":"1757-8981","abstract":" C, N, S co-doped TiO 2 (TU-TiO 2 ) synthesized through solid state method using high energy ball milling was applied onto fluorine doped tin oxide (FTO) glass substrate and sintered at 450° C for half hour for use as a photoanode of dye-sensitized solar cells (DSSCs). Natural Betalain containing dye extracted from beetroot was used as sensitizer, Iodide triodide was used as electrolyte and graphite as counter electrode to obtain FTO/C, N, S-TiO 2 /Dye/Electrolyte/Graphite/FTO DSSC. X-ray Diffraction analysis established the formation of single phased materials retaining the basic TiO 2 structure. Optical properties were enhanced with increase in molar concentration of thiourea in TiO 2 . Fourier Transform Infrared spectroscopy confirmed the incorporation of sulphur into TiO 2 . The highest of 94% relative increase is observed in solar to electric conversion efficiency for C, N, S co-doped TiO 2 compared to un-doped TiO 2 . Along with decrease in the band gap making the cell more sensitive to visible light, the improved performance is also due to the rise in charge injection from betalain dye to the C, N, S co-doped TiO 2 . ","author":[{"dropping-particle":"","family":"Soni","given":"K","non-dropping-particle":"","parse-names":false,"suffix":""},{"dropping-particle":"","family":"Sheikh","given":"A","non-dropping-particle":"","parse-names":false,"suffix":""},{"dropping-particle":"","family":"Jain","given":"V","non-dropping-particle":"","parse-names":false,"suffix":""},{"dropping-particle":"","family":"Lakshmi","given":"N","non-dropping-particle":"","parse-names":false,"suffix":""}],"container-title":"IOP Conference Series: Materials Science and Engineering","id":"ITEM-1","issue":"1","issued":{"date-parts":[["2021"]]},"page":"012005","title":"Application of Natural Betalain Dye from Beetroot for Improved Efficiency in Dye Sensitized Solar Cell","type":"article-journal","volume":"1187"},"uris":["http://www.mendeley.com/documents/?uuid=96d3485e-d845-4490-b6be-ef61d9fecb47"]}],"mendeley":{"formattedCitation":"[127]","plainTextFormattedCitation":"[127]","previouslyFormattedCitation":"[5]"},"properties":{"noteIndex":0},"schema":"https://github.com/citation-style-language/schema/raw/master/csl-citation.json"}</w:instrText>
      </w:r>
      <w:r w:rsidRPr="005D0D46">
        <w:fldChar w:fldCharType="separate"/>
      </w:r>
      <w:r w:rsidR="005D0D46" w:rsidRPr="005D0D46">
        <w:rPr>
          <w:noProof/>
        </w:rPr>
        <w:t>[127]</w:t>
      </w:r>
      <w:r w:rsidRPr="005D0D46">
        <w:fldChar w:fldCharType="end"/>
      </w:r>
      <w:r w:rsidRPr="005D0D46">
        <w:t xml:space="preserve">. Heather V. Flint et al. conducted a study on pigments extracted from ayrampo seeds of the Peruvian-native prickly pear (Opuntia soehrensii) for use in dye-sensitized solar cells (DSSCs). The addition of citric acid was employed to stabilize the photosensitive dye, resulting in a notable efficiency of 1.41%. The current output remained stable over a period of seven days, demonstrating the potential for prolonged performance. Notably, under low-light conditions, the solar conversion efficiency of the devices increased to 4%. The performance metrics for the different sensitizers were as follows: AY1 exhibited an open-circuit voltage (Voc) of 0.48 V, a short-circuit current density (Jsc) of 1.27 mA/cm², and a fill factor (FF) of 0.75, yielding an efficiency of 0.45%. AY2 showed a Voc of 0.49 V, a Jsc of 0.88 mA/cm², and an FF of 0.68 with an efficiency of 0.29%. In contrast, the AY1 dye combined with citric acid showed a reduced Voc of 0.39 V, but a significantly enhanced Jsc of 7.21 mA/cm² and an FF of 0.50. Comparatively, the commercial N719 dye achieved a higher efficiency of 4.75%, with a Voc of 0.56 V and a Jsc of 15.4 mA/cm². The improved performance of AY1 is attributed to enhanced dye loading, resulting from reduced competition between the betacyanin pigments and other less photoactive compounds </w:t>
      </w:r>
      <w:r w:rsidRPr="005D0D46">
        <w:fldChar w:fldCharType="begin" w:fldLock="1"/>
      </w:r>
      <w:r w:rsidR="005D0D46" w:rsidRPr="005D0D46">
        <w:instrText>ADDIN CSL_CITATION {"citationItems":[{"id":"ITEM-1","itemData":{"DOI":"10.1039/d3ra08010b","abstract":" Pigments extracted from ayrampo seeds of the Peruvian-native cactus ( Opuntia soehrensii ) were used in dye-sensitized solar cells with promising efficiencies.  Pigments extracted from ayrampo seeds of the Peruvian-native prickly pear ( Opuntia soehrensii ) were used in dye-sensitized solar cells with promising efficiencies. The performance of the solar cells was then improved via the addition of citric acid to stabilise the photosensitive dye, and an efficiency of 1.41% was achieved with current output remaining stable after 7 days. Upon testing in low-light conditions, the solar conversion efficiency of devices increased to 4%. This paper not only highlights the potential of natural sensitizers in DSSCs but also shows that simple extraction and gentle handling methods can contribute to the device performance. ","author":[{"dropping-particle":"V.","family":"Flint","given":"Heather","non-dropping-particle":"","parse-names":false,"suffix":""},{"dropping-particle":"","family":"Rivera Tito","given":"Harry Anderson","non-dropping-particle":"","parse-names":false,"suffix":""},{"dropping-particle":"","family":"James","given":"Richard D.","non-dropping-particle":"","parse-names":false,"suffix":""},{"dropping-particle":"","family":"Cucinotta","given":"Fabio","non-dropping-particle":"","parse-names":false,"suffix":""},{"dropping-particle":"","family":"Gibson","given":"Elizabeth","non-dropping-particle":"","parse-names":false,"suffix":""},{"dropping-particle":"","family":"Quintana Caceda","given":"María Esther","non-dropping-particle":"","parse-names":false,"suffix":""}],"container-title":"RSC Advances","id":"ITEM-1","issue":"14","issued":{"date-parts":[["2024"]]},"page":"9913-9919","title":" Betanin dye extracted from ayrampo ( Opuntia soehrensii ) seeds to develop dye-sensitized solar cells ","type":"article-journal","volume":"14"},"uris":["http://www.mendeley.com/documents/?uuid=7ae1e30e-9682-418f-ad9b-e2e631b92334"]}],"mendeley":{"formattedCitation":"[128]","plainTextFormattedCitation":"[128]","previouslyFormattedCitation":"[6]"},"properties":{"noteIndex":0},"schema":"https://github.com/citation-style-language/schema/raw/master/csl-citation.json"}</w:instrText>
      </w:r>
      <w:r w:rsidRPr="005D0D46">
        <w:fldChar w:fldCharType="separate"/>
      </w:r>
      <w:r w:rsidR="005D0D46" w:rsidRPr="005D0D46">
        <w:rPr>
          <w:noProof/>
        </w:rPr>
        <w:t>[128]</w:t>
      </w:r>
      <w:r w:rsidRPr="005D0D46">
        <w:fldChar w:fldCharType="end"/>
      </w:r>
      <w:r w:rsidRPr="005D0D46">
        <w:t>. Chethan Reddy K et al. also investigated the use of betalain pigments extracted from beetroot (</w:t>
      </w:r>
      <w:r w:rsidRPr="005D0D46">
        <w:rPr>
          <w:rStyle w:val="Emphasis"/>
        </w:rPr>
        <w:t>Beta vulgaris</w:t>
      </w:r>
      <w:r w:rsidRPr="005D0D46">
        <w:t xml:space="preserve">) as sensitizers in dye-sensitized solar cells (DSSCs). The UV-visible light absorption spectra of the betalain dye revealed a broad absorption band in the range of 530-550 nm, with a smaller hump at around 482 nm. The presence of purple-red betalain pigment, with its peak at approximately 540 nm, and yellow betaxanthin pigments, with a peak around 480 nm, accounts for these absorption features. The DSSC performance using this betalain pigment showed a short-circuit current density (Isc) of 0.94 mA/cm², an open-circuit voltage (Voc) of 0.31 V, a fill factor (FF) of 0.30, and an efficiency (η) of 0.874%. These results demonstrate the potential of betalain pigments from beetroot as a viable natural photosensitizer for solar energy applications </w:t>
      </w:r>
      <w:r w:rsidRPr="005D0D46">
        <w:fldChar w:fldCharType="begin" w:fldLock="1"/>
      </w:r>
      <w:r w:rsidR="005D0D46" w:rsidRPr="005D0D46">
        <w:instrText>ADDIN CSL_CITATION {"citationItems":[{"id":"ITEM-1","itemData":{"abstract":"this study is about the dye sensitizers extracted from organic and natural resources. This paper focuses on selection, extraction of natural dye and fabrication of betalain sensitized solar cell. The effect of the betalain dye and extraction method and parameters such as temperature, absorption rate, pH are analyzed. Also, light absorption by the dye and the eff ect of mixture or change in concentration of betalain extracts and acetic acid is investigated.. Results from betalain pigments presenting beetroot extracts are examined by using UV-Vis spectrometry, Dye sensitized solar cell(DSSC's) fallows same principle as the photosynthesis that occur In plants and trees. DSSC's are advantageous due to their non-toxic property, easy and less-cost Manufacturing process. Design and experimental process have major factors that increases the conversion efficiency. Hence, optimization of each component is necessary to attain best performance results, and thus the colour pigment in the dye plays major role. Cells are fabricated with simple procedure, sensitizer taken as a major component, the same consecutive procedure are followed by varying only the concentration of acitic acid and dye extract mixture.","author":[{"dropping-particle":"","family":"Reddy","given":"Chethan K","non-dropping-particle":"","parse-names":false,"suffix":""},{"dropping-particle":"","family":"Rehan","given":"Mohammed Y","non-dropping-particle":"","parse-names":false,"suffix":""},{"dropping-particle":"","family":"Roshan","given":"Mohammed","non-dropping-particle":"","parse-names":false,"suffix":""},{"dropping-particle":"","family":"Y","given":"Ramesh K","non-dropping-particle":"","parse-names":false,"suffix":""}],"container-title":"Ijser","id":"ITEM-1","issue":"6","issued":{"date-parts":[["2020"]]},"page":"165-168","title":"Extraction of Betalain Dye from Beetroot and Preparation of Organic DSSC","type":"article-journal","volume":"11"},"uris":["http://www.mendeley.com/documents/?uuid=4c890216-74ee-4450-9ce2-29c48ca4f6db"]}],"mendeley":{"formattedCitation":"[129]","plainTextFormattedCitation":"[129]","previouslyFormattedCitation":"[7]"},"properties":{"noteIndex":0},"schema":"https://github.com/citation-style-language/schema/raw/master/csl-citation.json"}</w:instrText>
      </w:r>
      <w:r w:rsidRPr="005D0D46">
        <w:fldChar w:fldCharType="separate"/>
      </w:r>
      <w:r w:rsidR="005D0D46" w:rsidRPr="005D0D46">
        <w:rPr>
          <w:noProof/>
        </w:rPr>
        <w:t>[129]</w:t>
      </w:r>
      <w:r w:rsidRPr="005D0D46">
        <w:fldChar w:fldCharType="end"/>
      </w:r>
      <w:r w:rsidRPr="005D0D46">
        <w:t>.</w:t>
      </w:r>
    </w:p>
    <w:p w:rsidR="00B04874" w:rsidRPr="005D0D46" w:rsidRDefault="00B04874" w:rsidP="00B04874">
      <w:pPr>
        <w:pStyle w:val="NormalWeb"/>
        <w:jc w:val="both"/>
      </w:pPr>
      <w:r w:rsidRPr="005D0D46">
        <w:t xml:space="preserve">S. Ranjitha et al. investigated the use of betalain extracted from </w:t>
      </w:r>
      <w:r w:rsidRPr="005D0D46">
        <w:rPr>
          <w:rStyle w:val="Emphasis"/>
        </w:rPr>
        <w:t>Ocimum tenuiflorum</w:t>
      </w:r>
      <w:r w:rsidRPr="005D0D46">
        <w:t xml:space="preserve"> (holy basil) as a photosensitizer in dye-sensitized solar cells (DSSCs). The betalain pigment demonstrated photoluminescence (PL) intensity peaks at 672.5 nm and 870 nm, and a sharp peak at 2000 cm⁻¹ in its vibrational spectrum. Computational analysis revealed that the highest occupied molecular orbital (HOMO) and the lowest unoccupied molecular orbital (LUMO) energy levels of betalain were -4.75 eV and -1.95 eV, respectively, leading to a band gap of 2.70 eV. When used as a sensitizer in DSSCs, the betalain achieved a short-circuit current density (Jsc) of 1.72 mA/cm², an open-circuit voltage (Voc) of 0.5 V, a fill factor (FF) of 0.797, and an overall efficiency (η) of 0.38%. While the efficiency is relatively low compared to some commercial dyes, the results highlight the potential of </w:t>
      </w:r>
      <w:r w:rsidRPr="005D0D46">
        <w:rPr>
          <w:rStyle w:val="Emphasis"/>
        </w:rPr>
        <w:t>Ocimum tenuiflorum</w:t>
      </w:r>
      <w:r w:rsidRPr="005D0D46">
        <w:t xml:space="preserve"> betalain as a natural, bio-based alternative for use in solar cell applications </w:t>
      </w:r>
      <w:r w:rsidRPr="005D0D46">
        <w:fldChar w:fldCharType="begin" w:fldLock="1"/>
      </w:r>
      <w:r w:rsidR="005D0D46" w:rsidRPr="005D0D46">
        <w:instrText>ADDIN CSL_CITATION {"citationItems":[{"id":"ITEM-1","itemData":{"DOI":"10.29294/ijase.4.4.2018.726-736","ISSN":"2454-9967","abstract":"Globally, the steady increase in 5% of energy per year has urged the need of alternative sources of renewable energy and has become a top challenge. The PV technology has become the most promising technology in harvesting the solar-energy. The use of natural pigments has become a viable alternative to expensive and rare Ruthenium dyes because of its low cost, easy attainability, abundance in supply of raw materials and no environment threat. In this paper, we investigate the performance of Dye Sensitized Solar Cells (DSSCs) based on natural dyes extracted from Indian medicinal plants. Herein, Cubebin and Betalain dyes are extracted from fresh Ocimum tenuiflorum and Piper nigrum. FT-IR, FT-Raman, Photoluminescence and UV-visible light absorption characteristics of the dyes are used to identify the characteristic peaks of the extracted dyes. Features of the electronic absorption spectrum in the visible and near-UV regions were assigned based on TD-DFT calculations. These dyes are used as photo sensitizer for fabrication of TiO2 photo-anode based dye sensitized solar cells (DSSCs). The photo-voltaic characteristics of the developed DSSCs are measured under simulated solar light. The solar to electric conversion efficiencies for the cubebin and betalain and mixed dye based solar cells are estimated as 0.39% and 0.38% respectively. The highest conversion efficiency for natural photo sensitizers based solar cell is attributed due to the absorption of wider range of solar spectrum.","author":[{"dropping-particle":"","family":"Ranjitha","given":"S.","non-dropping-particle":"","parse-names":false,"suffix":""},{"dropping-particle":"","family":"Aroulmoji","given":"V.","non-dropping-particle":"","parse-names":false,"suffix":""},{"dropping-particle":"","family":"Dhevi","given":"R. Lavanya","non-dropping-particle":"","parse-names":false,"suffix":""},{"dropping-particle":"","family":"Rajarajan","given":"G.","non-dropping-particle":"","parse-names":false,"suffix":""},{"dropping-particle":"","family":"Gnanendra","given":"S.","non-dropping-particle":"","parse-names":false,"suffix":""}],"container-title":"International Journal of Advanced Science and Engineering","id":"ITEM-1","issue":"4","issued":{"date-parts":[["2018"]]},"page":"726","title":"Prominence of Using Betalain and Cubebin as Natural Dye Sensitizers for the Design of Eco-Friendly DSSC’s","type":"article-journal","volume":"4"},"uris":["http://www.mendeley.com/documents/?uuid=c16227ea-977d-4b93-a54a-694d9482b195"]}],"mendeley":{"formattedCitation":"[130]","plainTextFormattedCitation":"[130]","previouslyFormattedCitation":"[8]"},"properties":{"noteIndex":0},"schema":"https://github.com/citation-style-language/schema/raw/master/csl-citation.json"}</w:instrText>
      </w:r>
      <w:r w:rsidRPr="005D0D46">
        <w:fldChar w:fldCharType="separate"/>
      </w:r>
      <w:r w:rsidR="005D0D46" w:rsidRPr="005D0D46">
        <w:rPr>
          <w:noProof/>
        </w:rPr>
        <w:t>[130]</w:t>
      </w:r>
      <w:r w:rsidRPr="005D0D46">
        <w:fldChar w:fldCharType="end"/>
      </w:r>
      <w:r w:rsidRPr="005D0D46">
        <w:t>.</w:t>
      </w:r>
    </w:p>
    <w:p w:rsidR="00B04874" w:rsidRPr="005D0D46" w:rsidRDefault="00B04874" w:rsidP="00B04874">
      <w:pPr>
        <w:pStyle w:val="NormalWeb"/>
        <w:jc w:val="both"/>
      </w:pPr>
      <w:r w:rsidRPr="005D0D46">
        <w:t xml:space="preserve">Eli Danladi et al. investigated the use of betalain pigments extracted from </w:t>
      </w:r>
      <w:r w:rsidRPr="005D0D46">
        <w:rPr>
          <w:rStyle w:val="Emphasis"/>
        </w:rPr>
        <w:t>Bougainvillea spectabilis</w:t>
      </w:r>
      <w:r w:rsidRPr="005D0D46">
        <w:t xml:space="preserve"> in dye-sensitized solar cells (DSSCs). The absorption spectrum of the betalain pigment from </w:t>
      </w:r>
      <w:r w:rsidRPr="005D0D46">
        <w:rPr>
          <w:rStyle w:val="Emphasis"/>
        </w:rPr>
        <w:t>Bougainvillea spectabilis</w:t>
      </w:r>
      <w:r w:rsidRPr="005D0D46">
        <w:t xml:space="preserve"> exhibited a peak at 370 nm, indicating the presence of betalain pigments. Despite this, the DSSC fabricated with this betalain dye showed a short-circuit current density (Isc) of 0.093 mA/cm², an open-circuit voltage (Voc) of 0.433 V, a fill </w:t>
      </w:r>
      <w:r w:rsidRPr="005D0D46">
        <w:lastRenderedPageBreak/>
        <w:t xml:space="preserve">factor (FF) of 50.5%, and an efficiency (η) of 0.040%. These results highlight the relatively low efficiency of </w:t>
      </w:r>
      <w:r w:rsidRPr="005D0D46">
        <w:rPr>
          <w:rStyle w:val="Emphasis"/>
        </w:rPr>
        <w:t>Bougainvillea spectabilis</w:t>
      </w:r>
      <w:r w:rsidRPr="005D0D46">
        <w:t xml:space="preserve"> betalain pigments in DSSCs, possibly due to the limited absorption in the visible spectrum </w:t>
      </w:r>
      <w:r w:rsidRPr="005D0D46">
        <w:fldChar w:fldCharType="begin" w:fldLock="1"/>
      </w:r>
      <w:r w:rsidR="005D0D46" w:rsidRPr="005D0D46">
        <w:instrText>ADDIN CSL_CITATION {"citationItems":[{"id":"ITEM-1","itemData":{"DOI":"10.11648/j.jenr.20160505.11","ISSN":"2330-7366","abstract":"Chlorophyll and betalain pigments extracted from scent leaves and flower of Bougainvillea Spectabilis were used as sensitizers for nanostructured TiO 2 based dye-sensitized solar cells (DSSCs), and their perfomances were investigated systematically. The light harvesting pigments have shown absorption in broad range of the visible region of the solar spectrum and appreciable adsorption onto the semiconductor surface. The photovoltaic (PV) parameters such as short circuit current density (J SC), open circuit voltage (V OC), fill factor (FF), and overall solar conversion efficiency (η) were determined under 100 mAcm-2. The DSSC fabricated with betalains pigment from Bougainvillea Spectabilis was found to be superior to that obtained from chlorophyll pigment of scent leave (Ocimum Gratissimum). The DSSC gave a short circuit current density of 0.093 mAcm-2 , open circuit voltage of 0.433 V, fill factor of 0.550, and an overall solar conversion efficiency of 0.040%. The cell sensitized with betalains pigment exhibits: (i) ~ 1.90 times improvement in conversion efficiency, (ii) ~ 2.11 times enhancement in photocurrent density, and (iii) ~ 1.38 times improvement in fill factor compared to the results obtained with the chlorophyll sensitized solar cell. The sensitization performance related to interaction between the dye and TiO 2 surface is discussed.","author":[{"dropping-particle":"","family":"Eli","given":"Danladi","non-dropping-particle":"","parse-names":false,"suffix":""}],"container-title":"Journal of Energy and Natural Resources","id":"ITEM-1","issue":"5","issued":{"date-parts":[["2016"]]},"page":"53","title":"Chlorophyll and Betalain as Light-Harvesting Pigments for Nanostructured TiO&amp;lt;sub&amp;gt;2&amp;lt;/sub&amp;gt; Based Dye-Sensitized Solar Cells","type":"article-journal","volume":"5"},"uris":["http://www.mendeley.com/documents/?uuid=98607564-dc99-49c5-8be6-01b52174de54"]}],"mendeley":{"formattedCitation":"[131]","plainTextFormattedCitation":"[131]","previouslyFormattedCitation":"[9]"},"properties":{"noteIndex":0},"schema":"https://github.com/citation-style-language/schema/raw/master/csl-citation.json"}</w:instrText>
      </w:r>
      <w:r w:rsidRPr="005D0D46">
        <w:fldChar w:fldCharType="separate"/>
      </w:r>
      <w:r w:rsidR="005D0D46" w:rsidRPr="005D0D46">
        <w:rPr>
          <w:noProof/>
        </w:rPr>
        <w:t>[131]</w:t>
      </w:r>
      <w:r w:rsidRPr="005D0D46">
        <w:fldChar w:fldCharType="end"/>
      </w:r>
      <w:r w:rsidRPr="005D0D46">
        <w:t>.</w:t>
      </w:r>
    </w:p>
    <w:p w:rsidR="00B04874" w:rsidRPr="005D0D46" w:rsidRDefault="00B04874" w:rsidP="00B04874">
      <w:pPr>
        <w:pStyle w:val="NormalWeb"/>
        <w:jc w:val="both"/>
      </w:pPr>
    </w:p>
    <w:p w:rsidR="00B04874" w:rsidRPr="005D0D46" w:rsidRDefault="00B04874" w:rsidP="00B04874">
      <w:pPr>
        <w:pStyle w:val="NormalWeb"/>
        <w:jc w:val="both"/>
      </w:pPr>
      <w:r w:rsidRPr="005D0D46">
        <w:t>However, betalains have limitations, particularly due to their short singlet excited state (S1) lifetime, which causes rapid internal conversion and reduces electron injection efficiency. This short S1 lifetime often results in lower efficiencies and open-circuit voltages (VOC) compared to synthetic dyes, as well as a low electron injection quantum yield.</w:t>
      </w:r>
    </w:p>
    <w:p w:rsidR="00B04874" w:rsidRPr="005D0D46" w:rsidRDefault="00B04874" w:rsidP="00B04874">
      <w:pPr>
        <w:pStyle w:val="NormalWeb"/>
        <w:jc w:val="both"/>
      </w:pPr>
      <w:r w:rsidRPr="005D0D46">
        <w:t>Overall, betalains present an attractive, eco-friendly alternative to synthetic dyes for DSSCs, combining broad-spectrum absorption and natural stability. However, improvements in structural stability and strategies to extend the excited-state lifetime are necessary to enhance their effectiveness and close the efficiency gap with synthetic counterparts.</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Carotenoids</w:t>
      </w:r>
    </w:p>
    <w:p w:rsidR="00B04874" w:rsidRPr="005D0D46" w:rsidRDefault="00B04874" w:rsidP="00B04874">
      <w:pPr>
        <w:pStyle w:val="NormalWeb"/>
        <w:jc w:val="both"/>
      </w:pPr>
      <w:r w:rsidRPr="005D0D46">
        <w:t xml:space="preserve">Carotenoids are a large family of naturally occurring pigments responsible for the rich orange, red, and yellow hues found in fruits and vegetables, such as carrots and tomatoes. Chemically, they are composed of long polyene chains with alternating single and double bonds—a conjugated system that enables them to absorb light in the blue and green regions of the spectrum, typically between 400 and 500 nm. This absorption characteristic broadens the overall light-harvesting range when carotenoids are combined with other pigments, making them valuable in applications like dye-sensitized solar cells (DSSCs) where efficient sunlight capture is crucial. Common types of carotenoids include β-carotene and lycopene, both of which exhibit this distinct light absorption in the blue-green region </w:t>
      </w:r>
      <w:r w:rsidRPr="005D0D46">
        <w:fldChar w:fldCharType="begin" w:fldLock="1"/>
      </w:r>
      <w:r w:rsidR="005D0D46" w:rsidRPr="005D0D46">
        <w:instrText>ADDIN CSL_CITATION {"citationItems":[{"id":"ITEM-1","itemData":{"DOI":"10.3390/ijms10114575","ISSN":"14220067","PMID":"20087456","abstract":"Attempts have been made to develop dye-sensitized solar cells based on the principles and materials of photosynthesis: We first tested photosynthetic pigments, carotenoids (Cars), chlorophylls (Chls) and their derivatives, to find sensitizers showing reasonable performance (photocurrent and conversion efficiency). We then tried to introduce the principles of photosynthesis, including electron transfer and energy transfer from Car to Phe a. Also, we tried co-sensitization using the pheophorbide (Phe) a and Chl c2 pair which further enhanced the performance of the component sensitizers as follows: Jsc = 9.0 + 13.8 → 14.0 mA cm-2 and η = 3.4 + 4.6 → 5.4%. © 2009 by the authors; licensee Molecular Diversity Preservation International.","author":[{"dropping-particle":"","family":"Koyama","given":"Yasushi","non-dropping-particle":"","parse-names":false,"suffix":""},{"dropping-particle":"","family":"Miki","given":"Takeshi","non-dropping-particle":"","parse-names":false,"suffix":""},{"dropping-particle":"","family":"Wang","given":"Xiao Feng","non-dropping-particle":"","parse-names":false,"suffix":""},{"dropping-particle":"","family":"Nagae","given":"Hiroyoshi","non-dropping-particle":"","parse-names":false,"suffix":""}],"container-title":"International Journal of Molecular Sciences","id":"ITEM-1","issue":"11","issued":{"date-parts":[["2009"]]},"page":"4575-4622","title":"Dye-sensitized solar cells based on the principles and materials of photosynthesis: Mechanisms of suppression and enhancement of photocurrent and conversion efficiency","type":"article-journal","volume":"10"},"uris":["http://www.mendeley.com/documents/?uuid=5744ed1a-bf06-4269-a624-9a24d4b05acf"]},{"id":"ITEM-2","itemData":{"author":[{"dropping-particle":"","family":"Castillo-robles","given":"Jos A","non-dropping-particle":"","parse-names":false,"suffix":""},{"dropping-particle":"","family":"Rocha-rangel","given":"Enrique","non-dropping-particle":"","parse-names":false,"suffix":""},{"dropping-particle":"","family":"Ram","given":"A","non-dropping-particle":"","parse-names":false,"suffix":""},{"dropping-particle":"","family":"Caballero-rico","given":"Frida C","non-dropping-particle":"","parse-names":false,"suffix":""}],"id":"ITEM-2","issued":{"date-parts":[["2021"]]},"page":"1-25","title":"Advances on Dye-Sensitized Solar Cells ( DSSCs ) Nanostructures and Natural Colorants : A Review","type":"article-journal"},"uris":["http://www.mendeley.com/documents/?uuid=de93bcdb-518d-4b8d-9348-7b6b9e74392b"]}],"mendeley":{"formattedCitation":"[132], [133]","plainTextFormattedCitation":"[132], [133]","previouslyFormattedCitation":"[1], [2]"},"properties":{"noteIndex":0},"schema":"https://github.com/citation-style-language/schema/raw/master/csl-citation.json"}</w:instrText>
      </w:r>
      <w:r w:rsidRPr="005D0D46">
        <w:fldChar w:fldCharType="separate"/>
      </w:r>
      <w:r w:rsidR="005D0D46" w:rsidRPr="005D0D46">
        <w:rPr>
          <w:noProof/>
        </w:rPr>
        <w:t>[132], [133]</w:t>
      </w:r>
      <w:r w:rsidRPr="005D0D46">
        <w:fldChar w:fldCharType="end"/>
      </w:r>
      <w:r w:rsidRPr="005D0D46">
        <w:t>.</w:t>
      </w:r>
    </w:p>
    <w:p w:rsidR="00B04874" w:rsidRPr="005D0D46" w:rsidRDefault="00B04874" w:rsidP="00B04874">
      <w:pPr>
        <w:pStyle w:val="NormalWeb"/>
        <w:jc w:val="both"/>
      </w:pPr>
      <w:r w:rsidRPr="005D0D46">
        <w:t xml:space="preserve">Structurally, carotenoids have a C40 hydrocarbon backbone, forming a narrow HOMO-LUMO gap that facilitates electron excitation at lower energies, a quality beneficial for DSSCs. The lowest unoccupied molecular orbital (LUMO) level in carotenoids aligns effectively with the conduction band of semiconductors such as TiO₂, enabling efficient electron injection upon excitation. Carotenoids also exhibit rapid electron transfer rates due to their conjugated π-electron system, which stabilizes the excited state and promotes high electron mobility—a key feature for effective DSSC sensitization </w:t>
      </w:r>
      <w:r w:rsidRPr="005D0D46">
        <w:fldChar w:fldCharType="begin" w:fldLock="1"/>
      </w:r>
      <w:r w:rsidR="005D0D46" w:rsidRPr="005D0D46">
        <w:instrText>ADDIN CSL_CITATION {"citationItems":[{"id":"ITEM-1","itemData":{"DOI":"10.1016/j.apenergy.2013.10.055","ISSN":"03062619","abstract":"Dye-sensitized solar cells (DSSCs) which are also called Graetzel cells are a novel type of solar cells. Their advantages are mainly low cost production, low energy payback time, flexibility, performance also at diffuse light and multicolor options. DSSCs become more and more interesting since a huge variety of dyes including also natural dyes can be used as light harvesting elements which provide the charge carriers. A wide band gap semiconductor like TiO2 is used for charge separation and transport. Such a DSSC contains similarities to the photosynthetic apparatus. Therefore, we summarize current available knowledge on natural dyes that have been used in DSSCs which should provide reasonable light harvesting efficiency, sustainability, low cost and easy waste management. Promising natural compounds are carotenoids, polyphenols and chlorophylls. © 2013 The Authors.","author":[{"dropping-particle":"","family":"Hug","given":"Hubert","non-dropping-particle":"","parse-names":false,"suffix":""},{"dropping-particle":"","family":"Bader","given":"Michael","non-dropping-particle":"","parse-names":false,"suffix":""},{"dropping-particle":"","family":"Mair","given":"Peter","non-dropping-particle":"","parse-names":false,"suffix":""},{"dropping-particle":"","family":"Glatzel","given":"Thilo","non-dropping-particle":"","parse-names":false,"suffix":""}],"container-title":"Applied Energy","id":"ITEM-1","issued":{"date-parts":[["2014"]]},"page":"216-225","publisher":"Elsevier Ltd","title":"Biophotovoltaics: Natural pigments in dye-sensitized solar cells","type":"article-journal","volume":"115"},"uris":["http://www.mendeley.com/documents/?uuid=0534e768-61e2-48b3-816c-7e62157a95a7"]},{"id":"ITEM-2","itemData":{"DOI":"10.1007/s13738-018-1561-2","ISBN":"0123456789","ISSN":"17352428","abstract":"The molecular structures and photophysical properties of twelve types of the dyes from natural pigments of chlorophyll, flavonoid, carotenoid and anthocyanin were calculated with density functional theory (DFT) and time-dependent DFT (TD-DFT). Based on the comparison and better agreement between experimental wavelengths of maximum absorption and their calculated values with functionals of B3LYP, CAM-B3LYP and BHand-H, the B3LYP/6-31G** level was chosen for the process of our studies. The dyes’ properties in solvent environment were carried out using conductor-like polarizable continuum model methods (CPCM-DFT and TD-CPCM-DFT). The results show that pigment type affects the photophysical properties, and the dyes of a specific pigment type have nearly the same properties. Anthocyanins have the highest values of ionization potential (IP), electron affinity (EA), electronic chemical potential (µ) (their absolute values), chemical hardness (η), electrophilicity index (ω), electroaccepting power (ω + ) and electrodonating power (ω − ), which can lead to high efficiency of these dyes type for dye-sensitized solar cells (DSSCs). Energy gap of E LUMO and E HOMO of the dyes respectively with the conduction band edge of TiO 2 (E CB ) and E redox of (I-/I3-) couple (ΔE L and ΔE H ), the free energy difference for electron injection (ΔG inject ) and the driving force for dye regeneration (ΔG reg ), the maximum absorption wavelengths of peaks (λ max ) and oscillator strength values (f) for all the dyes in gas, acetonitrile and water phases were calculated and explained. These parameters show that carotenoids, chlorophylls and anthocyanins are more appropriate pigments than flavonoid pigment and the estimated open-circuit photo-voltage values (eV oc ) showed that flavonoids are the desirable pigment. We expect these results could be helpful for DSSC producers to choose highly efficient natural dyes according to their optical and electronic properties.","author":[{"dropping-particle":"","family":"Zanjanchi","given":"Farzaneh","non-dropping-particle":"","parse-names":false,"suffix":""},{"dropping-particle":"","family":"Beheshtian","given":"Javad","non-dropping-particle":"","parse-names":false,"suffix":""}],"container-title":"Journal of the Iranian Chemical Society","id":"ITEM-2","issue":"4","issued":{"date-parts":[["2019"]]},"page":"795-805","publisher":"Springer Berlin Heidelberg","title":"Natural pigments in dye-sensitized solar cell (DSSC): a DFT-TDDFT study","type":"article-journal","volume":"16"},"uris":["http://www.mendeley.com/documents/?uuid=fbeed44f-c347-43fb-82b1-962e5b7db7a7"]}],"mendeley":{"formattedCitation":"[134], [135]","plainTextFormattedCitation":"[134], [135]","previouslyFormattedCitation":"[3], [4]"},"properties":{"noteIndex":0},"schema":"https://github.com/citation-style-language/schema/raw/master/csl-citation.json"}</w:instrText>
      </w:r>
      <w:r w:rsidRPr="005D0D46">
        <w:fldChar w:fldCharType="separate"/>
      </w:r>
      <w:r w:rsidR="005D0D46" w:rsidRPr="005D0D46">
        <w:rPr>
          <w:noProof/>
        </w:rPr>
        <w:t>[134], [135]</w:t>
      </w:r>
      <w:r w:rsidRPr="005D0D46">
        <w:fldChar w:fldCharType="end"/>
      </w:r>
      <w:r w:rsidRPr="005D0D46">
        <w:t>.</w:t>
      </w:r>
    </w:p>
    <w:p w:rsidR="00B04874" w:rsidRPr="005D0D46" w:rsidRDefault="00B04874" w:rsidP="00B04874">
      <w:pPr>
        <w:pStyle w:val="NormalWeb"/>
        <w:jc w:val="both"/>
      </w:pPr>
      <w:r w:rsidRPr="005D0D46">
        <w:t xml:space="preserve">In their natural roles, carotenoids not only act as light absorbers but also as protectors against cellular damage caused by excessive light and reactive oxygen species. These pigments excel as energy collectors and photosensitizers, positioning them as promising candidates for DSSCs. However, challenges arise from their chemical structure; long alkyl chains create steric hindrance, which complicates the assembly of semiconductor films. Additionally, carotenoids lack specific functional groups to anchor effectively to TiO₂, reducing their ability to stabilize the dye on the semiconductor surface </w:t>
      </w:r>
      <w:r w:rsidRPr="005D0D46">
        <w:fldChar w:fldCharType="begin" w:fldLock="1"/>
      </w:r>
      <w:r w:rsidR="005D0D46" w:rsidRPr="005D0D46">
        <w:instrText>ADDIN CSL_CITATION {"citationItems":[{"id":"ITEM-1","itemData":{"DOI":"10.1007/s43630-024-00566-x","ISBN":"0123456789","ISSN":"14749092","PMID":"38643418","abstract":"The identification of more efficient, clean, secure, and competitive energy supply is necessary to align with the needs of sustainable devices. For this reason, a study for developing innovative dye-sensitized solar cells (DSSCs) based on microbial pigments is reported starting from Talaromyces atroroseus GH2. The fungus was cultivated by fermentation and the extracellular pigment extract was characterized by HPLC-DAD-ESI-MS analyses. The most abundant compound among the 22 azaphilone-type pigments identified was represented by PP-O. The device’s behavior was investigated in relation to electrolyte and pH for verifying the stability on time and the photovoltaic performance. Devices obtained were characterized by UV–vis measurements to verify the absorbance intensity and transmittance percentage. Moreover, photovoltaic parameters through photo-electrochemical measurements (I–V curves) and impedance characteristics by Electrochemical Impedance Spectroscopy (EIS) were determined. The best microbial device showed a short-circuit current density (Jsc) of 0.69 mA/cm2, an open-circuit photo-voltage (Voc) of 0.27 V and a Fill Factor (FF) of 0.60. Furthermore, the power conversion efficiency (PCE) of the device was 0.11%. Thus, the present study demonstrated the potential of microbial origin pigments for developing DSSCs. Graphical abstract: (Figure presented.).","author":[{"dropping-particle":"","family":"Tropea","given":"Alessia","non-dropping-particle":"","parse-names":false,"suffix":""},{"dropping-particle":"","family":"Spadaro","given":"Donatella","non-dropping-particle":"","parse-names":false,"suffix":""},{"dropping-particle":"","family":"Trocino","given":"Stefano","non-dropping-particle":"","parse-names":false,"suffix":""},{"dropping-particle":"","family":"Giuffrida","given":"Daniele","non-dropping-particle":"","parse-names":false,"suffix":""},{"dropping-particle":"","family":"Salerno","given":"Tania Maria Grazia","non-dropping-particle":"","parse-names":false,"suffix":""},{"dropping-particle":"","family":"Ruiz-Sanchez","given":"Juan Pablo","non-dropping-particle":"","parse-names":false,"suffix":""},{"dropping-particle":"","family":"Montañez","given":"Julio","non-dropping-particle":"","parse-names":false,"suffix":""},{"dropping-particle":"","family":"Morales-Oyervides","given":"Lourdes","non-dropping-particle":"","parse-names":false,"suffix":""},{"dropping-particle":"","family":"Dufossé","given":"Laurent","non-dropping-particle":"","parse-names":false,"suffix":""},{"dropping-particle":"","family":"Mondello","given":"Luigi","non-dropping-particle":"","parse-names":false,"suffix":""},{"dropping-particle":"","family":"Calogero","given":"Giuseppe","non-dropping-particle":"","parse-names":false,"suffix":""}],"container-title":"Photochemical and Photobiological Sciences","id":"ITEM-1","issue":"5","issued":{"date-parts":[["2024"]]},"page":"941-955","publisher":"Springer International Publishing","title":"Development of dye-sensitized solar cells using pigment extracts produced by Talaromyces atroroseus GH2","type":"article-journal","volume":"23"},"uris":["http://www.mendeley.com/documents/?uuid=e6bfc306-4ace-44d9-8d0c-911851e374b9"]}],"mendeley":{"formattedCitation":"[136]","plainTextFormattedCitation":"[136]","previouslyFormattedCitation":"[5]"},"properties":{"noteIndex":0},"schema":"https://github.com/citation-style-language/schema/raw/master/csl-citation.json"}</w:instrText>
      </w:r>
      <w:r w:rsidRPr="005D0D46">
        <w:fldChar w:fldCharType="separate"/>
      </w:r>
      <w:r w:rsidR="005D0D46" w:rsidRPr="005D0D46">
        <w:rPr>
          <w:noProof/>
        </w:rPr>
        <w:t>[136]</w:t>
      </w:r>
      <w:r w:rsidRPr="005D0D46">
        <w:fldChar w:fldCharType="end"/>
      </w:r>
      <w:r w:rsidRPr="005D0D46">
        <w:t xml:space="preserve">. </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 xml:space="preserve">Supriyanto et al. studied the use of natural carotenoid dyes extracted from tomatoes, carrots, and oranges for dye-sensitized solar cells (DSSCs) and examined their interaction with TiO₂. The highest efficiency among these dyes was achieved with tomatoes at 0.03%, attributed to the interaction between TiO₂ and the carboxyl –OH groups in the dye. This binding was confirmed by FTIR spectra, showing O–H stretching in all three dyes, with tomatoes at 2395 cm⁻¹ (84.8% transmittance), carrots at 2925 cm⁻¹ and 2856 cm⁻¹ (81.8% and 84.7%), and </w:t>
      </w:r>
      <w:r w:rsidRPr="005D0D46">
        <w:rPr>
          <w:rFonts w:ascii="Times New Roman" w:hAnsi="Times New Roman" w:cs="Times New Roman"/>
          <w:sz w:val="24"/>
          <w:szCs w:val="24"/>
        </w:rPr>
        <w:lastRenderedPageBreak/>
        <w:t xml:space="preserve">oranges at 2924 cm⁻¹ and 2854 cm⁻¹ (73.7% and 78.5%). Each dye exhibited absorbance peaks in the visible light range, indicating carotenoid content: tomatoes at 441 nm and 466.5 nm, oranges at 441 nm, and carrots at 433 nm and 472.5 nm. The similar peak ranges of 400-510 nm in the visible spectrum underscore the dyes' high carotenoid concentration, which enhances light absorption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88/1757-899X/432/1/012060","author":[{"dropping-particle":"","family":"A","given":"Supriyanto","non-dropping-particle":"","parse-names":false,"suffix":""},{"dropping-particle":"","family":"F","given":"Nurosyid1","non-dropping-particle":"","parse-names":false,"suffix":""},{"dropping-particle":"","family":"A H","given":"Ahliha","non-dropping-particle":"","parse-names":false,"suffix":""}],"id":"ITEM-1","issued":{"date-parts":[["0"]]},"title":"Carotenoid pigment as sensitizers for applications of dye-sensitized solar cell ( DSSC ) Carotenoid pigment as sensitizers for applications of dye- sensitized solar cell ( DSSC )","type":"article-journal"},"uris":["http://www.mendeley.com/documents/?uuid=779c8807-8693-46b8-912b-ebf63a98d239"]}],"mendeley":{"formattedCitation":"[137]","plainTextFormattedCitation":"[137]","previouslyFormattedCitation":"[6]"},"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37]</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 xml:space="preserve">. Wa Ode Nirwana Sari Halidun and colleagues examined the light-harvesting properties of natural dyes from </w:t>
      </w:r>
      <w:r w:rsidRPr="005D0D46">
        <w:rPr>
          <w:rStyle w:val="Emphasis"/>
          <w:rFonts w:ascii="Times New Roman" w:hAnsi="Times New Roman" w:cs="Times New Roman"/>
          <w:sz w:val="24"/>
          <w:szCs w:val="24"/>
        </w:rPr>
        <w:t>Syngonium</w:t>
      </w:r>
      <w:r w:rsidRPr="005D0D46">
        <w:rPr>
          <w:rFonts w:ascii="Times New Roman" w:hAnsi="Times New Roman" w:cs="Times New Roman"/>
          <w:sz w:val="24"/>
          <w:szCs w:val="24"/>
        </w:rPr>
        <w:t xml:space="preserve"> leaves, using a purification process called fractionation to isolate photosynthetic pigments, specifically β-carotene. The dye’s absorbance and energy gap were analyzed through UV-Vis spectroscopy and the Tauc relation. Under standard illumination conditions (100 mW/cm², AM 1.5), the dye-sensitized solar cell (DSSC) with fractionated dye achieved a short-circuit current density (Jsc) of 0.27 mA/cm², an open-circuit voltage (Voc) of 0.4 V, and a fill factor (FF) of 68.89%. Despite this, the cell’s overall efficiency remained low at 0.074%, attributed to weak interactions between the dye molecules and the TiO₂ surface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51/matecconf/201815902052","ISSN":"2261236X","abstract":"The adsorption characteristic of natural dye has been studied on harvesting light using purification process. The purification process used for separation pigment photosynthesis of syngonium leafs was called fractionation. The first fractionation of the dye contains pigment of β-carotene. The absorpton spectrum of β-carotene has been investigated by using Uv-Vis spectroscopy. The Fourier Transform Infrared revealed that the binding of the dye was on the surface of TiO2. Analysis absorbance and energy gap of the dye has been investigated by using Uv-Vis spectroscopy and Tauc relation. The cells were illuminated under 100 mW/cm2 AM 1.5 condition. The performance of the cells with sensitized the fractionation dye has a short circut current density (Jsc) of 0.27 mA/cm2, an open circuit photovoltage (Voc) of 0.4V, and Fill Factor (FF) of 68.89%. Furthermore, the overall efficiency of DSSC is 0.074%. The low efficiency for the fractionation cell based dye sensitized solar cells due to the weakness of interaction between dye molecule and the surface of TiO2.","author":[{"dropping-particle":"","family":"Nirwana Sari Halidun","given":"Wa Ode","non-dropping-particle":"","parse-names":false,"suffix":""},{"dropping-particle":"","family":"Cahya Prima","given":"Eka","non-dropping-particle":"","parse-names":false,"suffix":""},{"dropping-particle":"","family":"Yuliarto","given":"Brian","non-dropping-particle":"","parse-names":false,"suffix":""},{"dropping-particle":"","family":"Suyatman","given":"","non-dropping-particle":"","parse-names":false,"suffix":""}],"container-title":"MATEC Web of Conferences","id":"ITEM-1","issued":{"date-parts":[["2018"]]},"page":"1-6","title":"Fabrication Dye Sensitized Solar Cells (DSSCs) Using β-Carotene Pigment Based Natural Dye","type":"article-journal","volume":"159"},"uris":["http://www.mendeley.com/documents/?uuid=f6b0a357-2de5-43c3-bedd-440036a087b3"]}],"mendeley":{"formattedCitation":"[138]","plainTextFormattedCitation":"[138]","previouslyFormattedCitation":"[7]"},"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38]</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jc w:val="both"/>
        <w:rPr>
          <w:rFonts w:ascii="Times New Roman" w:hAnsi="Times New Roman" w:cs="Times New Roman"/>
          <w:sz w:val="24"/>
          <w:szCs w:val="24"/>
        </w:rPr>
      </w:pPr>
      <w:r w:rsidRPr="005D0D46">
        <w:rPr>
          <w:rFonts w:ascii="Times New Roman" w:hAnsi="Times New Roman" w:cs="Times New Roman"/>
          <w:sz w:val="24"/>
          <w:szCs w:val="24"/>
        </w:rPr>
        <w:t xml:space="preserve">Malihe Khalili and colleagues studied the effect of carotenoids extracted from saffron as natural sensitizers in dye-sensitized solar cells (DSSCs). They investigated how these saffron-based dyes influence electron transfer and the overall performance of the DSSCs. The results showed that saffron dye achieved an open-circuit voltage (Voc) of 0.51 V, a short-circuit current density (Jsc) of 0.17 mA/cm², a fill factor (FF) of 0.71, and an overall efficiency (η) of 0.06%. This demonstrates the potential of saffron carotenoids to act as natural sensitizers, enhancing electron transfer processes in DSSCs </w:t>
      </w:r>
      <w:r w:rsidRPr="005D0D46">
        <w:rPr>
          <w:rFonts w:ascii="Times New Roman" w:hAnsi="Times New Roman" w:cs="Times New Roman"/>
          <w:sz w:val="24"/>
          <w:szCs w:val="24"/>
        </w:rPr>
        <w:fldChar w:fldCharType="begin" w:fldLock="1"/>
      </w:r>
      <w:r w:rsidR="005D0D46" w:rsidRPr="005D0D46">
        <w:rPr>
          <w:rFonts w:ascii="Times New Roman" w:hAnsi="Times New Roman" w:cs="Times New Roman"/>
          <w:sz w:val="24"/>
          <w:szCs w:val="24"/>
        </w:rPr>
        <w:instrText>ADDIN CSL_CITATION {"citationItems":[{"id":"ITEM-1","itemData":{"DOI":"10.1007/s11581-016-1862-3","ISSN":"18620760","abstract":"This study reports the effect of saffron carotenoids and mulberry anthocyanins as natural sensitizers on electron transfer process and performance of dye-sensitized solar cells (DSSCs). A simple extraction method was used for separation of stable pigments containing anthocyanins from black mulberry and carotenoids from saffron and used in fabrication of DSSCs. Photovoltaic performance of fabricated DSSCs were measured and the results compared. A conversion efficiency of 0.29 % (Jsc 0.9 mA cm−2, Voc 0.45 v, fill factor 0.72) was obtained under sun (Am1.5) in the case of natural dye extracted from black mulberry. Furthermore, in order to measure electron transport behavior and electron density in the conduction band of TiO2 (ns), the electrochemical impedance spectroscopy was employed. According to the existence of more effective functional groups on anthocyanins extracted from black mulberry, the higher density in the conduction band (5.6 × 1017) and lower electron transport resistance (40 Ω) was obtained compared to the carotenoids extracted from saffron.","author":[{"dropping-particle":"","family":"Khalili","given":"Malihe","non-dropping-particle":"","parse-names":false,"suffix":""},{"dropping-particle":"","family":"Abedi","given":"Mohammad","non-dropping-particle":"","parse-names":false,"suffix":""},{"dropping-particle":"","family":"Amoli","given":"Hossein Salar","non-dropping-particle":"","parse-names":false,"suffix":""}],"container-title":"Ionics","id":"ITEM-1","issue":"3","issued":{"date-parts":[["2017"]]},"page":"779-787","publisher":"Ionics","title":"Influence of saffron carotenoids and mulberry anthocyanins as natural sensitizers on performance of dye-sensitized solar cells","type":"article-journal","volume":"23"},"uris":["http://www.mendeley.com/documents/?uuid=93749769-08b0-468e-9699-c153462ef5e5"]}],"mendeley":{"formattedCitation":"[139]","plainTextFormattedCitation":"[139]","previouslyFormattedCitation":"[8]"},"properties":{"noteIndex":0},"schema":"https://github.com/citation-style-language/schema/raw/master/csl-citation.json"}</w:instrText>
      </w:r>
      <w:r w:rsidRPr="005D0D46">
        <w:rPr>
          <w:rFonts w:ascii="Times New Roman" w:hAnsi="Times New Roman" w:cs="Times New Roman"/>
          <w:sz w:val="24"/>
          <w:szCs w:val="24"/>
        </w:rPr>
        <w:fldChar w:fldCharType="separate"/>
      </w:r>
      <w:r w:rsidR="005D0D46" w:rsidRPr="005D0D46">
        <w:rPr>
          <w:rFonts w:ascii="Times New Roman" w:hAnsi="Times New Roman" w:cs="Times New Roman"/>
          <w:noProof/>
          <w:sz w:val="24"/>
          <w:szCs w:val="24"/>
        </w:rPr>
        <w:t>[139]</w:t>
      </w:r>
      <w:r w:rsidRPr="005D0D46">
        <w:rPr>
          <w:rFonts w:ascii="Times New Roman" w:hAnsi="Times New Roman" w:cs="Times New Roman"/>
          <w:sz w:val="24"/>
          <w:szCs w:val="24"/>
        </w:rPr>
        <w:fldChar w:fldCharType="end"/>
      </w:r>
      <w:r w:rsidRPr="005D0D46">
        <w:rPr>
          <w:rFonts w:ascii="Times New Roman" w:hAnsi="Times New Roman" w:cs="Times New Roman"/>
          <w:sz w:val="24"/>
          <w:szCs w:val="24"/>
        </w:rPr>
        <w:t>.</w:t>
      </w:r>
    </w:p>
    <w:p w:rsidR="00B04874" w:rsidRPr="005D0D46" w:rsidRDefault="00B04874" w:rsidP="00B04874">
      <w:pPr>
        <w:pStyle w:val="NormalWeb"/>
        <w:jc w:val="both"/>
      </w:pPr>
      <w:r w:rsidRPr="005D0D46">
        <w:t xml:space="preserve">EKA Cahya Prima and colleagues explored natural dyes derived from the shells of tropical fruits </w:t>
      </w:r>
      <w:r w:rsidRPr="005D0D46">
        <w:rPr>
          <w:rStyle w:val="Emphasis"/>
        </w:rPr>
        <w:t>Musa aromatica</w:t>
      </w:r>
      <w:r w:rsidRPr="005D0D46">
        <w:t xml:space="preserve"> and </w:t>
      </w:r>
      <w:r w:rsidRPr="005D0D46">
        <w:rPr>
          <w:rStyle w:val="Emphasis"/>
        </w:rPr>
        <w:t>Citrus medica var Lemon</w:t>
      </w:r>
      <w:r w:rsidRPr="005D0D46">
        <w:t xml:space="preserve">, utilizing them as sensitizers for dye-sensitized solar cells (DSSCs). Ethanol and water were used as solvents for the extraction process. DSSCs sensitized with carotenoid dye from </w:t>
      </w:r>
      <w:r w:rsidRPr="005D0D46">
        <w:rPr>
          <w:rStyle w:val="Emphasis"/>
        </w:rPr>
        <w:t>Musa aromatica</w:t>
      </w:r>
      <w:r w:rsidRPr="005D0D46">
        <w:t xml:space="preserve"> shell extract demonstrated a power conversion efficiency of 0.21%, an open-circuit voltage (Voc) of 0.614 V, a short-circuit current density (Jsc) of 0.280 mA/cm², a maximum power (Pmax) of 56 μW, and a fill factor (FF) of 0.43. In comparison, DSSCs sensitized with carotenoid dye from </w:t>
      </w:r>
      <w:r w:rsidRPr="005D0D46">
        <w:rPr>
          <w:rStyle w:val="Emphasis"/>
        </w:rPr>
        <w:t>Citrus medica var Lemon</w:t>
      </w:r>
      <w:r w:rsidRPr="005D0D46">
        <w:t xml:space="preserve"> shell extract achieved a lower efficiency of 0.05%, with Voc of 0.460 V, Jsc of 0.093 mA/cm², Pmax of 14 μW, and FF of 0.44. Spectroscopic analysis revealed that </w:t>
      </w:r>
      <w:r w:rsidRPr="005D0D46">
        <w:rPr>
          <w:rStyle w:val="Emphasis"/>
        </w:rPr>
        <w:t>Citrus medica var Lemon</w:t>
      </w:r>
      <w:r w:rsidRPr="005D0D46">
        <w:t xml:space="preserve"> had absorption peaks at 205.0 nm and 269.5 nm, whereas </w:t>
      </w:r>
      <w:r w:rsidRPr="005D0D46">
        <w:rPr>
          <w:rStyle w:val="Emphasis"/>
        </w:rPr>
        <w:t>Musa aromatica</w:t>
      </w:r>
      <w:r w:rsidRPr="005D0D46">
        <w:t xml:space="preserve"> displayed peaks at 209.5 nm and 271.0 nm, with slightly red-shifted absorbance compared to the lemon variety. Additionally, </w:t>
      </w:r>
      <w:r w:rsidRPr="005D0D46">
        <w:rPr>
          <w:rStyle w:val="Emphasis"/>
        </w:rPr>
        <w:t>Musa aromatica</w:t>
      </w:r>
      <w:r w:rsidRPr="005D0D46">
        <w:t xml:space="preserve"> exhibited stronger absorption in the visible region, covering a broader area than </w:t>
      </w:r>
      <w:r w:rsidRPr="005D0D46">
        <w:rPr>
          <w:rStyle w:val="Emphasis"/>
        </w:rPr>
        <w:t>Citrus medica var Lemon</w:t>
      </w:r>
      <w:r w:rsidRPr="005D0D46">
        <w:t xml:space="preserve">, suggesting that it could capture a wider range of visible light, potentially contributing to its relatively higher DSSC efficiency </w:t>
      </w:r>
      <w:r w:rsidRPr="005D0D46">
        <w:fldChar w:fldCharType="begin" w:fldLock="1"/>
      </w:r>
      <w:r w:rsidR="005D0D46" w:rsidRPr="005D0D46">
        <w:instrText>ADDIN CSL_CITATION {"citationItems":[{"id":"ITEM-1","itemData":{"DOI":"10.4028/www.scientific.net/AMR.789.167","ISBN":"9783037857571","ISSN":"10226680","abstract":"Several natural dyes have been extracted from tropical fruit shells such as Musa aromatica and Citrus medica var Lemon fruit shells. The resulting dyes have been used as sensitizer at dye sensitized solar cell (DSSC). The main pigments, which are carotenoids, was obtained by extraction and purification at dark room. Ethanol and water are used as solvents. The dyes have been characterized through UV-Vis spectrophotometer. The thin film of TiO2 anatase has been sintered at 450°C to enhance film compactness. According to the experimental results, the DSSC conversion efficiency which has been prepared by carotenoid dye from Musa aromatica fruit shell extract is 0.21%, 0.614 V of open-circuit voltage (Voc), 0,280 of short-circuit current density (Jsc) mA/cm2, 56 μW of maximum power (Pmax) and 0.43 of fill factor (FF). Then, the DSSC conversion efficiency which has been prepared by carotenoid dye from Citrus medica var Lemon fruit shell extract is 0.05%, 0.460 V of Voc, 0.093 mA/cm2 of Jsc, 14 μW of Pmax and 0.44 of FF. The measurement of I-V curve demonstrated that carotenoid was potential component as sensitizer for DSSC. © (2013) Trans Tech Publications, Switzerland.","author":[{"dropping-particle":"","family":"Eka","given":"Cahya Prima","non-dropping-particle":"","parse-names":false,"suffix":""},{"dropping-particle":"","family":"Yuliarto","given":"Brian","non-dropping-particle":"","parse-names":false,"suffix":""},{"dropping-particle":"","family":"Suyatman","given":"Suyatman","non-dropping-particle":"","parse-names":false,"suffix":""}],"container-title":"Advanced Materials Research","id":"ITEM-1","issued":{"date-parts":[["2013"]]},"page":"167-170","title":"Performance of natural carotenoids from musa aromatica and citrus medica var lemon as photosensitizers for dye-sensitized solar cells with TiO2 nanoparticle","type":"article-journal","volume":"789"},"uris":["http://www.mendeley.com/documents/?uuid=349856da-4ca8-4bda-8ecc-506d29acf6d1"]}],"mendeley":{"formattedCitation":"[140]","plainTextFormattedCitation":"[140]","previouslyFormattedCitation":"[9]"},"properties":{"noteIndex":0},"schema":"https://github.com/citation-style-language/schema/raw/master/csl-citation.json"}</w:instrText>
      </w:r>
      <w:r w:rsidRPr="005D0D46">
        <w:fldChar w:fldCharType="separate"/>
      </w:r>
      <w:r w:rsidR="005D0D46" w:rsidRPr="005D0D46">
        <w:rPr>
          <w:noProof/>
        </w:rPr>
        <w:t>[140]</w:t>
      </w:r>
      <w:r w:rsidRPr="005D0D46">
        <w:fldChar w:fldCharType="end"/>
      </w:r>
      <w:r w:rsidRPr="005D0D46">
        <w:t>.</w:t>
      </w:r>
    </w:p>
    <w:p w:rsidR="00B04874" w:rsidRPr="005D0D46" w:rsidRDefault="00B04874" w:rsidP="00B04874">
      <w:pPr>
        <w:pStyle w:val="NormalWeb"/>
      </w:pPr>
      <w:r w:rsidRPr="005D0D46">
        <w:t xml:space="preserve">Risa Suryana and colleagues investigated beta-carotene dye extracted from </w:t>
      </w:r>
      <w:r w:rsidRPr="005D0D46">
        <w:rPr>
          <w:rStyle w:val="Emphasis"/>
        </w:rPr>
        <w:t>Daucus carota</w:t>
      </w:r>
      <w:r w:rsidRPr="005D0D46">
        <w:t xml:space="preserve"> (carrot) as a sensitizer in dye-sensitized solar cells (DSSCs). The beta-carotene dye exhibited absorption within the 415-508 nm wavelength range. In terms of photoconductivity, the dye demonstrated values of </w:t>
      </w:r>
      <w:r w:rsidRPr="005D0D46">
        <w:rPr>
          <w:rStyle w:val="katex-mathml"/>
        </w:rPr>
        <w:t>8.2×10−48.2 \times 10^{-4}</w:t>
      </w:r>
      <w:r w:rsidRPr="005D0D46">
        <w:rPr>
          <w:rStyle w:val="mord"/>
        </w:rPr>
        <w:t>8.2</w:t>
      </w:r>
      <w:r w:rsidRPr="005D0D46">
        <w:rPr>
          <w:rStyle w:val="mbin"/>
        </w:rPr>
        <w:t>×</w:t>
      </w:r>
      <w:r w:rsidRPr="005D0D46">
        <w:rPr>
          <w:rStyle w:val="mord"/>
        </w:rPr>
        <w:t>10−4</w:t>
      </w:r>
      <w:r w:rsidRPr="005D0D46">
        <w:t xml:space="preserve"> (Ω.m)</w:t>
      </w:r>
      <w:r w:rsidRPr="005D0D46">
        <w:rPr>
          <w:rStyle w:val="katex-mathml"/>
        </w:rPr>
        <w:t>−1^{-1}</w:t>
      </w:r>
      <w:r w:rsidRPr="005D0D46">
        <w:rPr>
          <w:rStyle w:val="mord"/>
        </w:rPr>
        <w:t>−1</w:t>
      </w:r>
      <w:r w:rsidRPr="005D0D46">
        <w:t xml:space="preserve"> in the dark and </w:t>
      </w:r>
      <w:r w:rsidRPr="005D0D46">
        <w:rPr>
          <w:rStyle w:val="katex-mathml"/>
        </w:rPr>
        <w:t>28.3×10−428.3 \times 10^{-4}</w:t>
      </w:r>
      <w:r w:rsidRPr="005D0D46">
        <w:rPr>
          <w:rStyle w:val="mord"/>
        </w:rPr>
        <w:t>28.3</w:t>
      </w:r>
      <w:r w:rsidRPr="005D0D46">
        <w:rPr>
          <w:rStyle w:val="mbin"/>
        </w:rPr>
        <w:t>×</w:t>
      </w:r>
      <w:r w:rsidRPr="005D0D46">
        <w:rPr>
          <w:rStyle w:val="mord"/>
        </w:rPr>
        <w:t>10−4</w:t>
      </w:r>
      <w:r w:rsidRPr="005D0D46">
        <w:t xml:space="preserve"> (Ω.m)</w:t>
      </w:r>
      <w:r w:rsidRPr="005D0D46">
        <w:rPr>
          <w:rStyle w:val="katex-mathml"/>
        </w:rPr>
        <w:t>−1^{-1}</w:t>
      </w:r>
      <w:r w:rsidRPr="005D0D46">
        <w:rPr>
          <w:rStyle w:val="mord"/>
        </w:rPr>
        <w:t>−1</w:t>
      </w:r>
      <w:r w:rsidRPr="005D0D46">
        <w:t xml:space="preserve"> under illumination, indicating a significant increase in conductivity in response to light. The DSSCs based on beta-carotene achieved a maximum open-circuit voltage of </w:t>
      </w:r>
      <w:r w:rsidRPr="005D0D46">
        <w:rPr>
          <w:rStyle w:val="katex-mathml"/>
        </w:rPr>
        <w:t>23.9×10−223.9 \times 10^{-2}</w:t>
      </w:r>
      <w:r w:rsidRPr="005D0D46">
        <w:rPr>
          <w:rStyle w:val="mord"/>
        </w:rPr>
        <w:t>23.9</w:t>
      </w:r>
      <w:r w:rsidRPr="005D0D46">
        <w:rPr>
          <w:rStyle w:val="mbin"/>
        </w:rPr>
        <w:t>×</w:t>
      </w:r>
      <w:r w:rsidRPr="005D0D46">
        <w:rPr>
          <w:rStyle w:val="mord"/>
        </w:rPr>
        <w:t>10−2</w:t>
      </w:r>
      <w:r w:rsidRPr="005D0D46">
        <w:t xml:space="preserve"> V and a short-circuit current of </w:t>
      </w:r>
      <w:r w:rsidRPr="005D0D46">
        <w:rPr>
          <w:rStyle w:val="katex-mathml"/>
        </w:rPr>
        <w:t>3.3×10−53.3 \times 10^{-5}</w:t>
      </w:r>
      <w:r w:rsidRPr="005D0D46">
        <w:rPr>
          <w:rStyle w:val="mord"/>
        </w:rPr>
        <w:t>3.3</w:t>
      </w:r>
      <w:r w:rsidRPr="005D0D46">
        <w:rPr>
          <w:rStyle w:val="mbin"/>
        </w:rPr>
        <w:t>×</w:t>
      </w:r>
      <w:r w:rsidRPr="005D0D46">
        <w:rPr>
          <w:rStyle w:val="mord"/>
        </w:rPr>
        <w:t>10−5</w:t>
      </w:r>
      <w:r w:rsidRPr="005D0D46">
        <w:t xml:space="preserve"> A. However, the overall photo-to-electric conversion efficiency of the beta-carotene-based DSSC remained low at </w:t>
      </w:r>
      <w:r w:rsidRPr="005D0D46">
        <w:rPr>
          <w:rStyle w:val="katex-mathml"/>
        </w:rPr>
        <w:t>12.5×10−412.5 \times 10^{-4}</w:t>
      </w:r>
      <w:r w:rsidRPr="005D0D46">
        <w:rPr>
          <w:rStyle w:val="mord"/>
        </w:rPr>
        <w:t>12.5</w:t>
      </w:r>
      <w:r w:rsidRPr="005D0D46">
        <w:rPr>
          <w:rStyle w:val="mbin"/>
        </w:rPr>
        <w:t>×</w:t>
      </w:r>
      <w:r w:rsidRPr="005D0D46">
        <w:rPr>
          <w:rStyle w:val="mord"/>
        </w:rPr>
        <w:t>10−4</w:t>
      </w:r>
      <w:r w:rsidRPr="005D0D46">
        <w:t xml:space="preserve">%—a limitation attributed to the moderate light absorption and weak interaction between beta-carotene molecules and </w:t>
      </w:r>
      <w:r w:rsidRPr="005D0D46">
        <w:lastRenderedPageBreak/>
        <w:t xml:space="preserve">the TiO₂ photoelectrode surface </w:t>
      </w:r>
      <w:r w:rsidRPr="005D0D46">
        <w:fldChar w:fldCharType="begin" w:fldLock="1"/>
      </w:r>
      <w:r w:rsidR="005D0D46" w:rsidRPr="005D0D46">
        <w:instrText>ADDIN CSL_CITATION {"citationItems":[{"id":"ITEM-1","itemData":{"DOI":"10.4028/www.scientific.net/MSF.737.15","ISBN":"9783037856222","ISSN":"16629752","abstract":"Beta-carotene dye which is extracted from daucus carota material was used as sensitizer to fabricate dye-sensitized solar cell (DSSC). DSSCs were arranged in a sandwich structure consisting of fluorine-doped tin oxide (FTO) as a transparent conducting oxide (TCO), titanium dioxide (TiO2) layer, beta-carotene dye, iodide/tri-iodide redox electrolyte,and carbon layer as a counter electrode. Beta-carotene dye has an absorbance in wavelength zones from 415 to 508 nm. Meanwhile, it has the largest photoconductivity of 8.2×10-4and 28.3×10-4(Ω.m)-1in dark and bright conditions, respectively. Moreover, the photoelectrochemical performance of the DSSC based on beta-carotene dye showed that the maximum voltage of 23.9×10-2V and the maximum current of 3.3×10-5A. However, the photo-to-electric conversion efficiency of this DSSC was very low i.e. 12.5×10-4%. © (2013) Trans Tech Publications, Switzerland.","author":[{"dropping-particle":"","family":"Suryana","given":"Risa","non-dropping-particle":"","parse-names":false,"suffix":""},{"dropping-particle":"","family":"Khoiruddin","given":"","non-dropping-particle":"","parse-names":false,"suffix":""},{"dropping-particle":"","family":"Supriyanto","given":"Agus","non-dropping-particle":"","parse-names":false,"suffix":""}],"container-title":"Materials Science Forum","id":"ITEM-1","issued":{"date-parts":[["2013"]]},"page":"15-19","title":"Beta-carotene dye of daucus carota as sensitizer on dye-sensitized solar cell","type":"article-journal","volume":"737"},"uris":["http://www.mendeley.com/documents/?uuid=26d43aae-fdd4-4860-bd06-05eceeb9b2fb"]}],"mendeley":{"formattedCitation":"[141]","plainTextFormattedCitation":"[141]","previouslyFormattedCitation":"[10]"},"properties":{"noteIndex":0},"schema":"https://github.com/citation-style-language/schema/raw/master/csl-citation.json"}</w:instrText>
      </w:r>
      <w:r w:rsidRPr="005D0D46">
        <w:fldChar w:fldCharType="separate"/>
      </w:r>
      <w:r w:rsidR="005D0D46" w:rsidRPr="005D0D46">
        <w:rPr>
          <w:noProof/>
        </w:rPr>
        <w:t>[141]</w:t>
      </w:r>
      <w:r w:rsidRPr="005D0D46">
        <w:fldChar w:fldCharType="end"/>
      </w:r>
      <w:r w:rsidRPr="005D0D46">
        <w:t>.</w:t>
      </w:r>
      <w:r w:rsidRPr="005D0D46">
        <w:br/>
      </w:r>
      <w:r w:rsidRPr="005D0D46">
        <w:br/>
        <w:t xml:space="preserve">Adedokun et al. explored the use of natural pigments from fruit peels of </w:t>
      </w:r>
      <w:r w:rsidRPr="005D0D46">
        <w:rPr>
          <w:rStyle w:val="Emphasis"/>
        </w:rPr>
        <w:t>Musa paradisiaca</w:t>
      </w:r>
      <w:r w:rsidRPr="005D0D46">
        <w:t xml:space="preserve"> (banana), </w:t>
      </w:r>
      <w:r w:rsidRPr="005D0D46">
        <w:rPr>
          <w:rStyle w:val="Emphasis"/>
        </w:rPr>
        <w:t>Mangifera indica</w:t>
      </w:r>
      <w:r w:rsidRPr="005D0D46">
        <w:t xml:space="preserve"> (mango), </w:t>
      </w:r>
      <w:r w:rsidRPr="005D0D46">
        <w:rPr>
          <w:rStyle w:val="Emphasis"/>
        </w:rPr>
        <w:t>Punica granatum</w:t>
      </w:r>
      <w:r w:rsidRPr="005D0D46">
        <w:t xml:space="preserve"> (pomegranate), and </w:t>
      </w:r>
      <w:r w:rsidRPr="005D0D46">
        <w:rPr>
          <w:rStyle w:val="Emphasis"/>
        </w:rPr>
        <w:t>Ananas comosus</w:t>
      </w:r>
      <w:r w:rsidRPr="005D0D46">
        <w:t xml:space="preserve"> (pineapple) as sensitizers for dye-sensitized solar cells (DSSCs). The optical spectra for </w:t>
      </w:r>
      <w:r w:rsidRPr="005D0D46">
        <w:rPr>
          <w:rStyle w:val="Emphasis"/>
        </w:rPr>
        <w:t>Musa paradisiaca</w:t>
      </w:r>
      <w:r w:rsidRPr="005D0D46">
        <w:t xml:space="preserve"> and </w:t>
      </w:r>
      <w:r w:rsidRPr="005D0D46">
        <w:rPr>
          <w:rStyle w:val="Emphasis"/>
        </w:rPr>
        <w:t>Mangifera indica</w:t>
      </w:r>
      <w:r w:rsidRPr="005D0D46">
        <w:t xml:space="preserve"> showed similar characteristics, with two main absorption peaks attributed to carotenoid compounds, observed between 400–500 nm. These peaks were located at 420 nm and 445 nm, with shoulder peaks around 402 nm and 475 nm, reflecting a broad light absorption range suitable for DSSC applications. FT-IR analysis confirmed the primary pigment in </w:t>
      </w:r>
      <w:r w:rsidRPr="005D0D46">
        <w:rPr>
          <w:rStyle w:val="Emphasis"/>
        </w:rPr>
        <w:t>Musa paradisiaca</w:t>
      </w:r>
      <w:r w:rsidRPr="005D0D46">
        <w:t xml:space="preserve">, </w:t>
      </w:r>
      <w:r w:rsidRPr="005D0D46">
        <w:rPr>
          <w:rStyle w:val="Emphasis"/>
        </w:rPr>
        <w:t>Mangifera indica</w:t>
      </w:r>
      <w:r w:rsidRPr="005D0D46">
        <w:t xml:space="preserve">, and </w:t>
      </w:r>
      <w:r w:rsidRPr="005D0D46">
        <w:rPr>
          <w:rStyle w:val="Emphasis"/>
        </w:rPr>
        <w:t>Punica granatum</w:t>
      </w:r>
      <w:r w:rsidRPr="005D0D46">
        <w:t xml:space="preserve"> extracts to be carotenoids. When applied in DSSCs, </w:t>
      </w:r>
      <w:r w:rsidRPr="005D0D46">
        <w:rPr>
          <w:rStyle w:val="Emphasis"/>
        </w:rPr>
        <w:t>Mangifera indica</w:t>
      </w:r>
      <w:r w:rsidRPr="005D0D46">
        <w:t xml:space="preserve"> extract demonstrated the highest power conversion efficiency at 0.024%, followed by </w:t>
      </w:r>
      <w:r w:rsidRPr="005D0D46">
        <w:rPr>
          <w:rStyle w:val="Emphasis"/>
        </w:rPr>
        <w:t>Punica granatum</w:t>
      </w:r>
      <w:r w:rsidRPr="005D0D46">
        <w:t xml:space="preserve"> at 0.010%, </w:t>
      </w:r>
      <w:r w:rsidRPr="005D0D46">
        <w:rPr>
          <w:rStyle w:val="Emphasis"/>
        </w:rPr>
        <w:t>Musa paradisiaca</w:t>
      </w:r>
      <w:r w:rsidRPr="005D0D46">
        <w:t xml:space="preserve"> at 0.009%, and </w:t>
      </w:r>
      <w:r w:rsidRPr="005D0D46">
        <w:rPr>
          <w:rStyle w:val="Emphasis"/>
        </w:rPr>
        <w:t>Ananas comosus</w:t>
      </w:r>
      <w:r w:rsidRPr="005D0D46">
        <w:t xml:space="preserve"> with the lowest efficiency at 0.002% </w:t>
      </w:r>
      <w:r w:rsidRPr="005D0D46">
        <w:fldChar w:fldCharType="begin" w:fldLock="1"/>
      </w:r>
      <w:r w:rsidR="005D0D46" w:rsidRPr="005D0D46">
        <w:instrText>ADDIN CSL_CITATION {"citationItems":[{"id":"ITEM-1","itemData":{"DOI":"10.1016/j.chphi.2021.100039","ISSN":"26670224","abstract":"Two of the most serious problems that we encounter today are the energy crisis and global warming. It has, therefore, become essential for a quest for clean and renewable energy sources, as the lasting solution for these problems. This paper presents the natural pigments from the facile extraction of fruit peels of Musa paradisiaca, Mangifera indica, Punica granatum, and Ananas comosus and their conversion efficiency in dye-sensitized solar cells (DSSCs). The zinc oxide (ZnO) photo-anode film was prepared and its properties were analyzed. Natural extracts were used as photosensitizers for constructing DSSCs. Characteristics of the natural Pigments were analyzed by various spectroscopy techniques. Solar to electrical energy efficiencies of natural dye-based on ZnO DSSCs were evaluated for Musa paradisiaca, Mangifera indica, Punica granatum, and Ananas comosus to be 0.009%, 0.024%, 0.010%, and 0.002%, respectively. The conversion of visible light into electricity resulting in improved photoelectric characteristics was achieved.","author":[{"dropping-particle":"","family":"Adedokun","given":"Oluwaseun","non-dropping-particle":"","parse-names":false,"suffix":""},{"dropping-particle":"","family":"Adedeji","given":"Olufunke Lydia","non-dropping-particle":"","parse-names":false,"suffix":""},{"dropping-particle":"","family":"Bello","given":"Ismaila Taiwo","non-dropping-particle":"","parse-names":false,"suffix":""},{"dropping-particle":"","family":"Awodele","given":"Mojoyinola Kofoworola","non-dropping-particle":"","parse-names":false,"suffix":""},{"dropping-particle":"","family":"Awodugba","given":"Ayodeji Oladiran","non-dropping-particle":"","parse-names":false,"suffix":""}],"container-title":"Chemical Physics Impact","id":"ITEM-1","issue":"September","issued":{"date-parts":[["2021"]]},"page":"100039","publisher":"Elsevier B.V.","title":"Fruit peels pigment extracts as a photosensitizer in ZnO-based Dye-Sensitized Solar Cells","type":"article-journal","volume":"3"},"uris":["http://www.mendeley.com/documents/?uuid=5bcc7ebc-43f6-4d61-811a-985cf1882be8"]}],"mendeley":{"formattedCitation":"[142]","plainTextFormattedCitation":"[142]","previouslyFormattedCitation":"[11]"},"properties":{"noteIndex":0},"schema":"https://github.com/citation-style-language/schema/raw/master/csl-citation.json"}</w:instrText>
      </w:r>
      <w:r w:rsidRPr="005D0D46">
        <w:fldChar w:fldCharType="separate"/>
      </w:r>
      <w:r w:rsidR="005D0D46" w:rsidRPr="005D0D46">
        <w:rPr>
          <w:noProof/>
        </w:rPr>
        <w:t>[142]</w:t>
      </w:r>
      <w:r w:rsidRPr="005D0D46">
        <w:fldChar w:fldCharType="end"/>
      </w:r>
      <w:r w:rsidRPr="005D0D46">
        <w:t>.</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Chlorophyll</w:t>
      </w:r>
    </w:p>
    <w:p w:rsidR="00B04874" w:rsidRPr="005D0D46" w:rsidRDefault="00B04874" w:rsidP="00B04874">
      <w:pPr>
        <w:pStyle w:val="NormalWeb"/>
        <w:jc w:val="both"/>
      </w:pPr>
      <w:r w:rsidRPr="005D0D46">
        <w:t xml:space="preserve">Chlorophyll, the iconic green pigment responsible for photosynthesis in plants, algae, and cyanobacteria, plays a critical role in natural energy conversion by capturing sunlight and facilitating electron transport. Structurally, chlorophyll is a porphyrin-based compound containing a magnesium ion at its center (with chlorophyll-a having the formula C₅₅H₇₂MgN₄O₅). This metal-complex structure is central to its ability to capture light and transfer energy. There are several types of chlorophyll pigments, with chlorophyll-a (Chl-a) and chlorophyll-b (Chl-b) being the most prevalent. Chl-a exhibits a maximum absorption around 670 nm in the red region, while Chl-b peaks at 470 nm in the blue region, both effectively capturing light across the visible spectrum and imparting the characteristic green color to plants </w:t>
      </w:r>
      <w:r w:rsidRPr="005D0D46">
        <w:fldChar w:fldCharType="begin" w:fldLock="1"/>
      </w:r>
      <w:r w:rsidR="005D0D46" w:rsidRPr="005D0D46">
        <w:instrText>ADDIN CSL_CITATION {"citationItems":[{"id":"ITEM-1","itemData":{"ISBN":"0000957720","ISSN":"17187729","PMID":"30111972","abstract":"Chlorophyll, being the most abundant pigment that commonly found in plants, bacteria, bryophytes and algae, plays a vital role in photosynthesis. Chlorophylls are natural pigments and therefore safe, environmental friendly, easily available and cheap. Chlorophyll has been experimented to function as a photosensitizer in dye-sensitized solar cells (DSSCs) as DSSCs mimic the photosynthesis process in green plants. DSSC was first developed by Gratzel in 1991 and since then has gained tremendous attention as its fabrication is cheap and easy. A DSSC basically comprises a semiconductor that has been soaked in sensitizing dye (chlorophyll), a counter electrode, and an electrolyte containing a redox mediator. The dye absorbs light, which is transformed into electricity. Chlorophyll can be extracted from the leaves of pomegranate, bougainvillea, papaya, Pandanus amaryllifolius, spinach, green grasses, seaweeds, algae and bryophytes. Chlorophyll from these sources has been studied as possible photosensitizers for DSSCs. Most researches done in chlorophyll DSSC use the extracted natural pigments. The type of solvent and pH of the dye solution will also affect the stability of chlorophyll and subsequently the performance of the DSSCs. This chapter will present an inexhaustive overview on DSSCs using chlorophyll as dye.","author":[{"dropping-particle":"","family":"Arof","given":"Abdul Kariem","non-dropping-particle":"","parse-names":false,"suffix":""},{"dropping-particle":"","family":"Teo","given":"Li Ping","non-dropping-particle":"","parse-names":false,"suffix":""}],"container-title":"Intech","id":"ITEM-1","issue":"tourism","issued":{"date-parts":[["2016"]]},"page":"13","title":"Chlorophyll as Photosensitizer in Dye-Sensitized Solar Cells","type":"article-journal","volume":"11"},"uris":["http://www.mendeley.com/documents/?uuid=f125af86-650f-4e5f-9cff-18943a063471"]}],"mendeley":{"formattedCitation":"[143]","plainTextFormattedCitation":"[143]","previouslyFormattedCitation":"(Arof and Teo 2016)"},"properties":{"noteIndex":0},"schema":"https://github.com/citation-style-language/schema/raw/master/csl-citation.json"}</w:instrText>
      </w:r>
      <w:r w:rsidRPr="005D0D46">
        <w:fldChar w:fldCharType="separate"/>
      </w:r>
      <w:r w:rsidR="005D0D46" w:rsidRPr="005D0D46">
        <w:rPr>
          <w:noProof/>
        </w:rPr>
        <w:t>[143]</w:t>
      </w:r>
      <w:r w:rsidRPr="005D0D46">
        <w:fldChar w:fldCharType="end"/>
      </w:r>
      <w:r w:rsidRPr="005D0D46">
        <w:t>.</w:t>
      </w:r>
    </w:p>
    <w:p w:rsidR="00B04874" w:rsidRPr="005D0D46" w:rsidRDefault="00B04874" w:rsidP="00B04874">
      <w:pPr>
        <w:pStyle w:val="NormalWeb"/>
        <w:jc w:val="both"/>
      </w:pPr>
      <w:r w:rsidRPr="005D0D46">
        <w:t xml:space="preserve">In terms of energy levels, the lowest unoccupied molecular orbital (LUMO) of chlorophyll is well-aligned above the conduction band of titanium dioxide (TiO₂), enabling efficient electron injection upon excitation. The highest occupied molecular orbital (HOMO) level is positioned favorably for electron regeneration by redox mediators, a necessary step in dye-sensitized solar cells (DSSCs). Due to its intrinsic role in photosynthesis, chlorophyll demonstrates strong electron transfer properties, making it a promising candidate for DSSC applications. However, chlorophyll is susceptible to photodegradation, limiting its long-term stability in solar cells. This instability, combined with challenges in anchoring effectively to semiconductor surfaces, presents obstacles to maximizing its performance in DSSCs </w:t>
      </w:r>
      <w:r w:rsidRPr="005D0D46">
        <w:fldChar w:fldCharType="begin" w:fldLock="1"/>
      </w:r>
      <w:r w:rsidR="005D0D46" w:rsidRPr="005D0D46">
        <w:instrText>ADDIN CSL_CITATION {"citationItems":[{"id":"ITEM-1","itemData":{"DOI":"10.21303/2461-4262.2022.002519","ISSN":"24614262","abstract":"Dye is the key to the efficiency of harvesting solar energy in dye-sensitized solar cells (DSSCs). The dye performances such as light absorption, electron injection, and electron regeneration depend on the dye molecule structure. To predict it, one needs to compute the optimized molecule geometry, HOMO level, LUMO level, electron density distribution, energy gaps, and dipole moment in the ground and excited state. Chlorophyll-related chlorin and porphyrin, as well as their κ2O,O’ complexes with Fe(II/III), were investigated with density functional theory (DFT) and time-dependent density functional theory (TD-DFT) computations using the B3LYP method and def2-TZVP basis set. NPA charges also were calculated to know the valence of the metal cations exactly. In general, the calculations show that the metal cations introduced occupied d orbitals with lower oxidation potentials than the chlorophyll ligand orbitals, which are responsible for the emergence of additional absorption bands. The states result in effective band broadening and the redshift of spectrum absorbance that is expected to improve DSSC performance. Another requirement that has to be possessed is the ability of electron regeneration, electron injection, and dipole moment. The Fe(II) complex has fulfilled these requirements, but not the Fe(III) complex due to having a low electron injection capability. However, this work has shown that Fe(III) complex exhibits a non-innocence ligand. It results in trivalent to divalent state change, in the appearance of a ligand radical cation, an extra hole, and a broader absorption spectrum. It also can affect its other electronic properties, such as electron injection capability. Thus, it can be considered an attractive candidate for the sensitizer in DSSCs.","author":[{"dropping-particle":"","family":"Faiz","given":"Mohamad Rodhi","non-dropping-particle":"","parse-names":false,"suffix":""},{"dropping-particle":"","family":"Widhiyanuriyawan","given":"Denny","non-dropping-particle":"","parse-names":false,"suffix":""},{"dropping-particle":"","family":"Siswanto","given":"Eko","non-dropping-particle":"","parse-names":false,"suffix":""},{"dropping-particle":"","family":"Razak","given":"Fazira Ilyana Abdul","non-dropping-particle":"","parse-names":false,"suffix":""},{"dropping-particle":"","family":"Wardana","given":"I. Nyoman Gede","non-dropping-particle":"","parse-names":false,"suffix":""}],"container-title":"EUREKA, Physics and Engineering","id":"ITEM-1","issue":"4","issued":{"date-parts":[["2022"]]},"page":"3-15","title":"THEORETICAL APPROACH FOR Fe(II/III) AND ITS CHLOROPHYLL-RELATED COMPLEXES AS SENSITIZERS IN DYE-SENSITIZED SOLAR CELLS","type":"article-journal","volume":"2022"},"uris":["http://www.mendeley.com/documents/?uuid=66eae332-dee8-4ddd-847e-b576070ada87"]}],"mendeley":{"formattedCitation":"[144]","plainTextFormattedCitation":"[144]","previouslyFormattedCitation":"(Faiz et al. 2022)"},"properties":{"noteIndex":0},"schema":"https://github.com/citation-style-language/schema/raw/master/csl-citation.json"}</w:instrText>
      </w:r>
      <w:r w:rsidRPr="005D0D46">
        <w:fldChar w:fldCharType="separate"/>
      </w:r>
      <w:r w:rsidR="005D0D46" w:rsidRPr="005D0D46">
        <w:rPr>
          <w:noProof/>
        </w:rPr>
        <w:t>[144]</w:t>
      </w:r>
      <w:r w:rsidRPr="005D0D46">
        <w:fldChar w:fldCharType="end"/>
      </w:r>
      <w:r w:rsidRPr="005D0D46">
        <w:t>.</w:t>
      </w:r>
    </w:p>
    <w:p w:rsidR="00B04874" w:rsidRPr="005D0D46" w:rsidRDefault="00B04874" w:rsidP="00B04874">
      <w:pPr>
        <w:pStyle w:val="NormalWeb"/>
        <w:jc w:val="both"/>
      </w:pPr>
      <w:r w:rsidRPr="005D0D46">
        <w:t xml:space="preserve">The primary role of chlorophyll in gathering sunlight, transporting electrons, and converting solar energy into chemical energy is a natural advantage for DSSC applications, as its strong absorption peaks in the red and blue regions align well with visible light. Despite these strengths, the steric hindrance created by chlorophyll’s long molecular structure can hinder electron transport, reducing its electron injection efficiency into the semiconductor’s conduction band. Additionally, the absence of specific anchoring groups limits its capacity to adhere strongly to TiO₂, impacting electron transfer and energy conversion efficiency. Chlorophyll can absorb light from red, blue and violet wavelengths and obtains its color by reflecting the green wavelength. The strong absorption peaks in the visible region located at 420 nm and 660 nm wavelengths that can be used as a natural sensitizer in the visible light range </w:t>
      </w:r>
      <w:r w:rsidRPr="005D0D46">
        <w:fldChar w:fldCharType="begin" w:fldLock="1"/>
      </w:r>
      <w:r w:rsidR="005D0D46" w:rsidRPr="005D0D46">
        <w:instrText xml:space="preserve">ADDIN CSL_CITATION {"citationItems":[{"id":"ITEM-1","itemData":{"DOI":"10.3390/molecules25010198","ISSN":"14203049","PMID":"31947792","abstract":"Chlorophyll a derivatives were integrated in \"all solid-state\" dye sensitized solar cells (DSSCs) with a mesoporous TiO2 electrode and 2′,2′,7,7′-tetrakis[N,N-di(4-methoxyphenyl)amino]-9,9′-spirobifluorene as the hole-transport material. Despite modest power conversion efficiencies (PCEs) between 0.26% and 0.55% achieved for these chlorin dyes, a systematic investigation was carried out in order to elucidate their main limitations. To provide a comprehensive understanding of the parameters (structure, nature of the anchoring group, adsorption </w:instrText>
      </w:r>
      <w:r w:rsidR="005D0D46" w:rsidRPr="005D0D46">
        <w:rPr>
          <w:rFonts w:ascii="Cambria Math" w:hAnsi="Cambria Math" w:cs="Cambria Math"/>
        </w:rPr>
        <w:instrText>⋯</w:instrText>
      </w:r>
      <w:r w:rsidR="005D0D46" w:rsidRPr="005D0D46">
        <w:instrText>) and their relationship with the PCEs, density functional theory (DFT) calculations, optical and photovoltaic studies and electron paramagnetic resonance analysis exploiting the 4-carboxy-TEMPO spin probe were combined. The recombination kinetics, the frontier molecular orbitals of these DSSCs and the adsorption efficiency onto the TiO2 surface were found to be the key parameters that govern their photovoltaic response.","author":[{"dropping-particle":"","family":"Chevrier","given":"Michèle","non-dropping-particle":"","parse-names":false,"suffix":""},{"dropping-particle":"","family":"Fattori","given":"Alberto","non-dropping-particle":"","parse-names":false,"suffix":""},{"dropping-particle":"","family":"Lasser","given":"Laurent","non-dropping-particle":"","parse-names":false,"suffix":""},{"dropping-particle":"","family":"Kotras","given":"Clément","non-dropping-particle":"","parse-names":false,"suffix":""},{"dropping-particle":"","family":"Rose","given":"Clémence","non-dropping-particle":"","parse-names":false,"suffix":""},{"dropping-particle":"","family":"Cangiotti","given":"Michela","non-dropping-particle":"","parse-names":false,"suffix":""},{"dropping-particle":"","family":"Beljonne","given":"David","non-dropping-particle":"","parse-names":false,"suffix":""},{"dropping-particle":"","family":"Mehdi","given":"Ahmad","non-dropping-particle":"","parse-names":false,"suffix":""},{"dropping-particle":"","family":"Surin","given":"Mathieu","non-dropping-particle":"","parse-names":false,"suffix":""},{"dropping-particle":"","family":"Lazzaroni","given":"Roberto","non-dropping-particle":"","parse-names":false,"suffix":""},{"dropping-particle":"","family":"Dubois","given":"Philippe","non-dropping-particle":"","parse-names":false,"suffix":""},{"dropping-particle":"","family":"Ottaviani","given":"Maria Francesca","non-dropping-particle":"","parse-names":false,"suffix":""},{"dropping-particle":"","family":"Richeter","given":"Sébastien","non-dropping-particle":"","parse-names":false,"suffix":""},{"dropping-particle":"","family":"Bouclé","given":"Johann","non-dropping-particle":"","parse-names":false,"suffix":""},{"dropping-particle":"","family":"Clément","given":"Sébastien","non-dropping-particle":"","parse-names":false,"suffix":""}],"container-title":"Molecules","id":"ITEM-1","issue":"1","issued":{"date-parts":[["2020"]]},"title":"In depth analysis of photovoltaic performance of chlorophyll derivative-based \"all solid-state\" dye-sensitized solar cells","type":"article-journal","volume":"25"},"uris":["http://www.mendeley.com/documents/?uuid=3e68e2e5-c058-4dd9-89e7-c1692d3c8849"]}],"mendeley":{"formattedCitation":"[145]","plainTextFormattedCitation":"[145]","previouslyFormattedCitation":"(Chevrier et al. 2020)"},"properties":{"noteIndex":0},"schema":"https://github.com/citation-style-language/schema/raw/master/csl-citation.json"}</w:instrText>
      </w:r>
      <w:r w:rsidRPr="005D0D46">
        <w:fldChar w:fldCharType="separate"/>
      </w:r>
      <w:r w:rsidR="005D0D46" w:rsidRPr="005D0D46">
        <w:rPr>
          <w:noProof/>
        </w:rPr>
        <w:t>[145]</w:t>
      </w:r>
      <w:r w:rsidRPr="005D0D46">
        <w:fldChar w:fldCharType="end"/>
      </w:r>
      <w:r w:rsidRPr="005D0D46">
        <w:t>.</w:t>
      </w:r>
    </w:p>
    <w:p w:rsidR="00B04874" w:rsidRPr="005D0D46" w:rsidRDefault="00B04874" w:rsidP="00B04874">
      <w:pPr>
        <w:pStyle w:val="NormalWeb"/>
        <w:jc w:val="both"/>
      </w:pPr>
      <w:r w:rsidRPr="005D0D46">
        <w:lastRenderedPageBreak/>
        <w:t xml:space="preserve">Syafinar et al constructed DSSCs using chlorophyll extracted from spinach as a natural dye sensitizer. The chlorophyll extracted with distilled water demonstrated a broader absorption range across the visible light spectrum (400 to 720 nm) compared to ethanol-extracted chlorophyll. Notably, the chlorophyll extracted with distilled water also exhibited a lower band gap of 1.83 eV, along with a higher absorption coefficient of 1.59 km⁻¹, which supports effective light absorption and electron transition. The DSSC employing chlorophyll extracted with distilled water showed promising photoelectrochemical parameters, including an open-circuit voltage (Voc) of 440 mV, a short-circuit current (Isc) of 0.35 mA, and a fill factor (FF) of 0.49. The UV-Vis absorption spectra revealed that the chlorophyll extracted with ethanol had an absorption peak at 660 nm, while the chlorophyll extracted with distilled water peaked at 680 nm, both corresponding to the chlorophyll pigment. The lower band gap in chlorophyll extracted with distilled water (1.83 eV) compared to ethanol extraction (1.88 eV) suggests enhanced electron mobility, as a lower band gap allows electrons to move more efficiently from the valence to conduction band with minimal energy loss, thereby increasing the fill factor </w:t>
      </w:r>
      <w:r w:rsidRPr="005D0D46">
        <w:fldChar w:fldCharType="begin" w:fldLock="1"/>
      </w:r>
      <w:r w:rsidR="005D0D46" w:rsidRPr="005D0D46">
        <w:instrText>ADDIN CSL_CITATION {"citationItems":[{"id":"ITEM-1","itemData":{"DOI":"10.1016/j.egypro.2015.11.584","ISSN":"18766102","abstract":"Dye-sensitized solar cell (DSSC) was assembled using natural dyes from chlorophyll extracted from spinach as a sensitizer. In this work, the adsorption characteristic has been studied in harvesting sunlight using different solvents. The effect of solvents has been investigated by analyzing the absorption spectrum, bandgap and absorption coefficient of the dyes. From the UV-Vis absorption spectrum, it has been known that chlorophyll extracted with distilled water has the broader region of the visible light spectrum in the range of 400 to 720 nm compared to chlorophyll extracted with ethanol. The lowest bandgap of dye also presented by extracted the chlorophyll with distilled water with 1.83 eV and the absorption coefficient of 1.59 km-1. The photo electrochemical parameter for solar cell by using chlorophyll extracted with DI water solvent showed the open circuit voltage (Voc) of 440 mV, current short circuit (Isc) of 0.35 mA and a fill factor (FF) of 0.49.","author":[{"dropping-particle":"","family":"Syafinar","given":"R.","non-dropping-particle":"","parse-names":false,"suffix":""},{"dropping-particle":"","family":"Gomesh","given":"N.","non-dropping-particle":"","parse-names":false,"suffix":""},{"dropping-particle":"","family":"Irwanto","given":"M.","non-dropping-particle":"","parse-names":false,"suffix":""},{"dropping-particle":"","family":"Fareq","given":"M.","non-dropping-particle":"","parse-names":false,"suffix":""},{"dropping-particle":"","family":"Irwan","given":"Y. M.","non-dropping-particle":"","parse-names":false,"suffix":""}],"container-title":"Energy Procedia","id":"ITEM-1","issued":{"date-parts":[["2015"]]},"number-of-pages":"896-902","publisher":"Elsevier B.V.","title":"Chlorophyll Pigments as Nature Based Dye for Dye-Sensitized Solar Cell (DSSC)","type":"book","volume":"79"},"uris":["http://www.mendeley.com/documents/?uuid=1ae621df-8592-41c7-b4b8-d46b40b9f260"]}],"mendeley":{"formattedCitation":"[146]","plainTextFormattedCitation":"[146]","previouslyFormattedCitation":"(Syafinar et al. 2015)"},"properties":{"noteIndex":0},"schema":"https://github.com/citation-style-language/schema/raw/master/csl-citation.json"}</w:instrText>
      </w:r>
      <w:r w:rsidRPr="005D0D46">
        <w:fldChar w:fldCharType="separate"/>
      </w:r>
      <w:r w:rsidR="005D0D46" w:rsidRPr="005D0D46">
        <w:rPr>
          <w:noProof/>
        </w:rPr>
        <w:t>[146]</w:t>
      </w:r>
      <w:r w:rsidRPr="005D0D46">
        <w:fldChar w:fldCharType="end"/>
      </w:r>
      <w:r w:rsidRPr="005D0D46">
        <w:t xml:space="preserve">. </w:t>
      </w:r>
    </w:p>
    <w:p w:rsidR="00B04874" w:rsidRPr="005D0D46" w:rsidRDefault="00B04874" w:rsidP="00B04874">
      <w:pPr>
        <w:pStyle w:val="NormalWeb"/>
        <w:jc w:val="both"/>
      </w:pPr>
      <w:r w:rsidRPr="005D0D46">
        <w:t xml:space="preserve">Ahmed M. Ammar et al. extracted chlorophyll from spinach leaves using acetone as a solvent. The chlorophyll exhibited two distinct absorption peaks at 662 nm and 431 nm, corresponding to chlorophyll's strong absorbance regions. The resulting dye-sensitized solar cell (DSSC) demonstrated a power conversion efficiency of 0.171%. The photovoltaic parameters included an open-circuit voltage (Voc) of 0.41 V, a short-circuit current density (Jsc) of 0.309 mA/cm², and a fill factor (FF) of 0.59. These values indicate moderate efficiency, with the high absorption peaks supporting effective light capture essential for DSSC performance </w:t>
      </w:r>
      <w:r w:rsidRPr="005D0D46">
        <w:fldChar w:fldCharType="begin" w:fldLock="1"/>
      </w:r>
      <w:r w:rsidR="005D0D46" w:rsidRPr="005D0D46">
        <w:instrText>ADDIN CSL_CITATION {"citationItems":[{"id":"ITEM-1","itemData":{"DOI":"10.1155/2019/1867271","ISSN":"16874129","abstract":"Here, three natural dyes were extracted from different fruits and leaves and used as sensitizers for dye-sensitized solar cells (DSSCs). Chlorophyll was extracted from spinach leaves using acetone as a solvent. Anthocyanin was extracted from red cabbage and onion peels using water. Different characterizations for the prepared natural dyes were conducted including UV-vis absorption, FTIR, and steady-state/time-resolved photoluminescence spectroscopy. Various DSSCs based on the extracted dyes were fabricated. The degradation in the power conversion efficiencies was monitored over a week. The effect of the TiO2 mesoporous layers on the efficiency was also studied. The interfaces between the natural dyes and the TiO2 layers were investigated using electrochemical impedance spectroscopy.","author":[{"dropping-particle":"","family":"Ammar","given":"Ahmed M.","non-dropping-particle":"","parse-names":false,"suffix":""},{"dropping-particle":"","family":"Mohamed","given":"Hemdan S.H.","non-dropping-particle":"","parse-names":false,"suffix":""},{"dropping-particle":"","family":"Yousef","given":"Moataz M.K.","non-dropping-particle":"","parse-names":false,"suffix":""},{"dropping-particle":"","family":"Abdel-Hafez","given":"Ghada M.","non-dropping-particle":"","parse-names":false,"suffix":""},{"dropping-particle":"","family":"Hassanien","given":"Ahmed S.","non-dropping-particle":"","parse-names":false,"suffix":""},{"dropping-particle":"","family":"Khalil","given":"Ahmed S.G.","non-dropping-particle":"","parse-names":false,"suffix":""}],"container-title":"Journal of Nanomaterials","id":"ITEM-1","issued":{"date-parts":[["2019"]]},"title":"Dye-Sensitized Solar Cells (DSSCs) based on extracted natural dyes","type":"article-journal","volume":"2019"},"uris":["http://www.mendeley.com/documents/?uuid=4a40d634-cab2-45c4-9d95-713d1c527558"]}],"mendeley":{"formattedCitation":"[147]","plainTextFormattedCitation":"[147]","previouslyFormattedCitation":"(Ammar et al. 2019)"},"properties":{"noteIndex":0},"schema":"https://github.com/citation-style-language/schema/raw/master/csl-citation.json"}</w:instrText>
      </w:r>
      <w:r w:rsidRPr="005D0D46">
        <w:fldChar w:fldCharType="separate"/>
      </w:r>
      <w:r w:rsidR="005D0D46" w:rsidRPr="005D0D46">
        <w:rPr>
          <w:noProof/>
        </w:rPr>
        <w:t>[147]</w:t>
      </w:r>
      <w:r w:rsidRPr="005D0D46">
        <w:fldChar w:fldCharType="end"/>
      </w:r>
      <w:r w:rsidRPr="005D0D46">
        <w:t>.</w:t>
      </w:r>
      <w:r w:rsidRPr="005D0D46">
        <w:br/>
        <w:t xml:space="preserve">Ji-Hye Kim et al. studied eco-friendly dye-sensitized solar cells (DSSCs) using chlorophyll dye extracted from spinach, comparing cells with a dye-electrolyte mixture to those with pre-adsorbed dye. The eco-friendly DSSCs with the dye-electrolyte achieved an initial efficiency of 0.044%, significantly higher than the 0.017% efficiency of the pre-adsorbed dye cells. Notably, after 1 hour of aging at room temperature, the efficiency of the eco-friendly DSSCs increased by 45% to reach 0.064%. This improvement was attributed to the time required for the aqueous electrolyte to fully wet the porous TiO2 surface and allow the dye molecules to equilibrate on the surface. This process increased the contact area between the dye, electrolyte, and TiO2, reducing series resistance and enhancing efficiency. For the dye-electrolyte DSSCs, the open-circuit voltage (Voc) increased from 0.31 V to 0.39 V, and the short-circuit current density (Jsc) rose from 0.28 mA/cm² to 0.35 mA/cm² after aging, while the fill factor was around 50% initially, adjusting slightly to 47.1% after 1 hour. In contrast, the DSSCs with pre-adsorbed dye had a Voc of 0.43 V, Jsc of 0.12 mA/cm², and a fill factor of 34.2%, resulting in a lower efficiency of 0.017%. The findings suggest that using dye-electrolyte directly can improve photovoltaic performance by enhancing dye adsorption and lowering series resistance </w:t>
      </w:r>
      <w:r w:rsidRPr="005D0D46">
        <w:fldChar w:fldCharType="begin" w:fldLock="1"/>
      </w:r>
      <w:r w:rsidR="005D0D46" w:rsidRPr="005D0D46">
        <w:instrText>ADDIN CSL_CITATION {"citationItems":[{"id":"ITEM-1","itemData":{"DOI":"10.3390/ma14092150","ISSN":"19961944","abstract":"Organic solvents used for electrolytes of dye-sensitized solar cells (DSSCs) are generally not only toxic and explosive but also prone to leakage due to volatility and low surface tension. The representative dyes of DSSCs are ruthenium-complex molecules, which are expensive and require a complicated synthesis process. In this paper, the eco-friendly DSSCs were presented based on water-based electrolytes and a commercially available organic dye. The effect of aging time after the device fabrication and the electrolyte composition on the photovoltaic performance of the eco-friendly DSSCs were investigated. Plasma treatment of TiO2 was adopted to improve the dye adsorption as well as the wettability of the water-based electrolytes on TiO2. It turned out that the plasma treatment was an effective way of improving the photovoltaic performance of the eco-friendly DSSCs by increasing the efficiency by 3.4 times. For more eco-friendly DSSCs, the organic-synthetic dye was replaced by chlorophyll extracted from spinach. With the plasma treatment, the efficiency of the eco-friendly DSSCs based on water-electrolytes and chlorophyll was comparable to those of the previously reported chlorophyll-based DSSCs with non-aqueous electrolytes.","author":[{"dropping-particle":"","family":"Kim","given":"Ji Hye","non-dropping-particle":"","parse-names":false,"suffix":""},{"dropping-particle":"","family":"Park","given":"Sung Yoon","non-dropping-particle":"","parse-names":false,"suffix":""},{"dropping-particle":"","family":"Lim","given":"Dong Hyuk","non-dropping-particle":"","parse-names":false,"suffix":""},{"dropping-particle":"","family":"Lim","given":"So Young","non-dropping-particle":"","parse-names":false,"suffix":""},{"dropping-particle":"","family":"Choi","given":"Jonghoon","non-dropping-particle":"","parse-names":false,"suffix":""},{"dropping-particle":"","family":"Koo","given":"Hyung Jun","non-dropping-particle":"","parse-names":false,"suffix":""}],"container-title":"Materials","id":"ITEM-1","issue":"9","issued":{"date-parts":[["2021"]]},"page":"1-10","title":"Eco-friendly dye-sensitized solar cells based on water-electrolytes and chlorophyll","type":"article-journal","volume":"14"},"uris":["http://www.mendeley.com/documents/?uuid=f3e7abc9-eb77-4d50-beb8-051667a82eed"]}],"mendeley":{"formattedCitation":"[148]","plainTextFormattedCitation":"[148]","previouslyFormattedCitation":"(Kim et al. 2021)"},"properties":{"noteIndex":0},"schema":"https://github.com/citation-style-language/schema/raw/master/csl-citation.json"}</w:instrText>
      </w:r>
      <w:r w:rsidRPr="005D0D46">
        <w:fldChar w:fldCharType="separate"/>
      </w:r>
      <w:r w:rsidR="005D0D46" w:rsidRPr="005D0D46">
        <w:rPr>
          <w:noProof/>
        </w:rPr>
        <w:t>[148]</w:t>
      </w:r>
      <w:r w:rsidRPr="005D0D46">
        <w:fldChar w:fldCharType="end"/>
      </w:r>
      <w:r w:rsidRPr="005D0D46">
        <w:t>.</w:t>
      </w:r>
    </w:p>
    <w:p w:rsidR="00B04874" w:rsidRPr="005D0D46" w:rsidRDefault="00B04874" w:rsidP="00B04874">
      <w:pPr>
        <w:pStyle w:val="NormalWeb"/>
        <w:jc w:val="both"/>
      </w:pPr>
      <w:r w:rsidRPr="005D0D46">
        <w:t xml:space="preserve">Cari et al. investigated chlorophyll dyes extracted from spinach, grass jelly leaves, and broccoli for potential use in dye-sensitized solar cells (DSSCs). The chlorophyll dye extracted from spinach showed peak absorbances at wavelengths of 414 nm and 665 nm, while the broccoli extract displayed peaks at 468 nm and 662 nm. For grass jelly leaves, the absorbance peaks were at 416 nm and 672 nm. These dual peaks are characteristic of chlorophyll a and chlorophyll b, reflecting the ability of these natural pigments to absorb light effectively across different parts of the visible spectrum. In terms of photoelectrochemical performance after 24 hours, spinach chlorophyll showed a short-circuit current density (Jsc) of 0.00014 A, open-circuit voltage (Voc) of 0.54556 V, fill factor (FF) of 0.33339, and power </w:t>
      </w:r>
      <w:r w:rsidRPr="005D0D46">
        <w:lastRenderedPageBreak/>
        <w:t xml:space="preserve">conversion efficiency (PCE) of 0.072%. Broccoli chlorophyll achieved a Jsc of 0.00022 A, Voc of 0.56060 V, FF of 0.40919, and PCE of 0.069%. Meanwhile, grass jelly leaf chlorophyll exhibited a lower performance with Jsc of 0.00015 A, Voc of 0.28792 V, FF of 0.15150, and PCE of 0.013% </w:t>
      </w:r>
      <w:r w:rsidRPr="005D0D46">
        <w:fldChar w:fldCharType="begin" w:fldLock="1"/>
      </w:r>
      <w:r w:rsidR="005D0D46" w:rsidRPr="005D0D46">
        <w:instrText>ADDIN CSL_CITATION {"citationItems":[{"id":"ITEM-1","itemData":{"DOI":"10.1063/1.5054510","ISBN":"9780735417304","ISSN":"15517616","abstract":"The utilization of natural dye as a substitute for ruthenium in DSSC has been developed. There are three types of dye that have been studied, among others, chlorophyll, beta-carotene, and anthocyanin. The natural dye extraction was successfully carried out by utilizing all three types of dye. For dye type chlorophyll obtained from extraction of spinach, grass jelly leaves, and broccoli. Melinjo skin extraction, shoe flower, and blue pea flowers of anthocyanin type. As for the dye type of beta-carotene extracted from yellow sweet potato and purple sweet potato. The solution used for the synthesis process consists of ethanol, methanol, n-hexane, acetic acid, and distilled water. From the results of dye extraction, the absorbance peak of Melinjo was obtained at a wavelength of 475 nm, grass jelly leaves 416 nm, purple sweet potato 532 nm, spinach 414 nm, blue pea 618 nm, broccoli 468 nm, rose mallow 522 nm, and yellow sweet potato 401 nm. DSSC fabrication characterization using Keithley 2620A and obtained the highest efficiency of 7.2 x 10-2 with spinach dye.","author":[{"dropping-particle":"","family":"Cari","given":"C.","non-dropping-particle":"","parse-names":false,"suffix":""},{"dropping-particle":"","family":"Khairuddin","given":"K.","non-dropping-particle":"","parse-names":false,"suffix":""},{"dropping-particle":"","family":"Septiawan","given":"T. Y.","non-dropping-particle":"","parse-names":false,"suffix":""},{"dropping-particle":"","family":"Suciatmoko","given":"P. M.","non-dropping-particle":"","parse-names":false,"suffix":""},{"dropping-particle":"","family":"Kurniawan","given":"D.","non-dropping-particle":"","parse-names":false,"suffix":""},{"dropping-particle":"","family":"Supriyanto","given":"A.","non-dropping-particle":"","parse-names":false,"suffix":""}],"container-title":"AIP Conference Proceedings","id":"ITEM-1","issue":"November 2017","issued":{"date-parts":[["2018"]]},"title":"The preparation of natural dye for dye-sensitized solar cell (DSSC)","type":"article-journal","volume":"2014"},"uris":["http://www.mendeley.com/documents/?uuid=5a397618-1c1a-466d-ac95-92eefaeca939"]}],"mendeley":{"formattedCitation":"[149]","plainTextFormattedCitation":"[149]","previouslyFormattedCitation":"(Cari et al. 2018)"},"properties":{"noteIndex":0},"schema":"https://github.com/citation-style-language/schema/raw/master/csl-citation.json"}</w:instrText>
      </w:r>
      <w:r w:rsidRPr="005D0D46">
        <w:fldChar w:fldCharType="separate"/>
      </w:r>
      <w:r w:rsidR="005D0D46" w:rsidRPr="005D0D46">
        <w:rPr>
          <w:noProof/>
        </w:rPr>
        <w:t>[149]</w:t>
      </w:r>
      <w:r w:rsidRPr="005D0D46">
        <w:fldChar w:fldCharType="end"/>
      </w:r>
      <w:r w:rsidRPr="005D0D46">
        <w:t xml:space="preserve">. Munandar et al. also extracted chlorophyll dye from green spinach and characterized its absorption properties. They observed distinct absorption peaks corresponding to chlorophyll's two main components: chlorophyll b, with a peak at 437 nm and an absorbance of 1.70171 a.u., and chlorophyll a, with a peak at 675 nm and an absorbance of 1.21214 a.u. These absorption peaks highlight the ability of chlorophyll pigments to capture light efficiently across different parts of the visible spectrum, with chlorophyll b focusing on the blue region and chlorophyll a on the red region. This makes green spinach extract a promising candidate for dye-sensitized solar cells (DSSCs) by utilizing its broad absorption spectrum to enhance light capture and potentially improve solar cell efficiency </w:t>
      </w:r>
      <w:r w:rsidRPr="005D0D46">
        <w:fldChar w:fldCharType="begin" w:fldLock="1"/>
      </w:r>
      <w:r w:rsidR="005D0D46" w:rsidRPr="005D0D46">
        <w:instrText>ADDIN CSL_CITATION {"citationItems":[{"id":"ITEM-1","itemData":{"DOI":"10.1088/1742-6596/2190/1/012042","ISSN":"17426596","abstract":"Sunlight is a natural alternative energy as a renewable energy source. Dye-Sensitized Solar Cell (DSSC) is third generation solar cell as a substitute for conventional solar cells made from silicon because it is easy to manufacture. One important part of DSSC is dye because it has an important role in light absorption, photoelectron production, and electron transfer processes to increase the efficiency of electrical energy conversion. Modification of dye as an active material for DSSC as an effort to improve the performance of optical properties and photoconductivity of the dye. Mixing chlorophyll dye with anthocyanin dye aims to widen the area of the visible light absorption band. Chlorophyll dye obtained from green spinach extract and anthocyanin dye obtained from red rose extract. Absorbance test using UV-Vis Spectrophotometer obtained a widening of the light absorption range at 400-700 nm. The conductivity test using Keithley I-V meter 2602A to determine the dye's ability to conduct electric current, the best conductivity was obtained in the 1:2 chlorophyll-anthocyanin mixture is 4.83 x10-2 ω-1 m-1. The I-V DSSC test using Keithley I-V meter 2602A obtained the best electrical energy conversion efficiency in the 1:2 chlorophyll-anthocyanin dye mixture is 5.8 x10-2 %.","author":[{"dropping-particle":"","family":"Munandar","given":"M. R.","non-dropping-particle":"","parse-names":false,"suffix":""},{"dropping-particle":"","family":"Hakim","given":"A. S.R.","non-dropping-particle":"","parse-names":false,"suffix":""},{"dropping-particle":"","family":"Puspitadindha","given":"H. A.","non-dropping-particle":"","parse-names":false,"suffix":""},{"dropping-particle":"","family":"Andiyani","given":"S. P.","non-dropping-particle":"","parse-names":false,"suffix":""},{"dropping-particle":"","family":"Nurosyid","given":"F.","non-dropping-particle":"","parse-names":false,"suffix":""}],"container-title":"Journal of Physics: Conference Series","id":"ITEM-1","issue":"1","issued":{"date-parts":[["2022"]]},"page":"0-7","title":"The effect of mixing Chlorophyll-Antocyanin as a natural source dye on the efficiency of dye-sensitized solar cell (DSSC)","type":"article-journal","volume":"2190"},"uris":["http://www.mendeley.com/documents/?uuid=501f20c6-4035-46bb-b1ef-5ee0c4bb2c3d"]}],"mendeley":{"formattedCitation":"[150]","plainTextFormattedCitation":"[150]","previouslyFormattedCitation":"(Munandar et al. 2022)"},"properties":{"noteIndex":0},"schema":"https://github.com/citation-style-language/schema/raw/master/csl-citation.json"}</w:instrText>
      </w:r>
      <w:r w:rsidRPr="005D0D46">
        <w:fldChar w:fldCharType="separate"/>
      </w:r>
      <w:r w:rsidR="005D0D46" w:rsidRPr="005D0D46">
        <w:rPr>
          <w:noProof/>
        </w:rPr>
        <w:t>[150]</w:t>
      </w:r>
      <w:r w:rsidRPr="005D0D46">
        <w:fldChar w:fldCharType="end"/>
      </w:r>
      <w:r w:rsidRPr="005D0D46">
        <w:t>.</w:t>
      </w:r>
    </w:p>
    <w:p w:rsidR="00B04874" w:rsidRPr="005D0D46" w:rsidRDefault="00B04874" w:rsidP="00B04874">
      <w:pPr>
        <w:pStyle w:val="NormalWeb"/>
        <w:jc w:val="both"/>
      </w:pPr>
      <w:r w:rsidRPr="005D0D46">
        <w:t xml:space="preserve">M A Ridwan et al conducted a research to investigate the use of chlorophyll pigment extracted from </w:t>
      </w:r>
      <w:r w:rsidRPr="005D0D46">
        <w:rPr>
          <w:rStyle w:val="Emphasis"/>
        </w:rPr>
        <w:t>Sargassum sp.</w:t>
      </w:r>
      <w:r w:rsidRPr="005D0D46">
        <w:t xml:space="preserve"> in dye-sensitized solar cells (DSSCs). The performance of these cells was evaluated under direct sunlight. The chlorophyll concentration in the acetone solution was measured at 61.176 mg/L. The results indicated an efficiency of 1.50%, with an open-circuit voltage (Voc) of 241 mV, a short-circuit current (Isc) of 2.9 x 10⁻⁴ mA, and a fill factor (FF) of 0.432 </w:t>
      </w:r>
      <w:r w:rsidRPr="005D0D46">
        <w:fldChar w:fldCharType="begin" w:fldLock="1"/>
      </w:r>
      <w:r w:rsidR="005D0D46" w:rsidRPr="005D0D46">
        <w:instrText>ADDIN CSL_CITATION {"citationItems":[{"id":"ITEM-1","itemData":{"DOI":"10.1088/1755-1315/144/1/012039","ISSN":"17551315","abstract":"Dye-sensitized solar cell (DSSC) is a new generation of the solar cell. Its development in the dye-sensitized system is varied. Natural dyes have been the choice in developing DSSC. This study used a dye-sensitized chlorophyll pigment from Sargassum sp. as a dye-sensitized solar cell. This study aims to obtain chlorophyll pigment extract to be used as a dye in DSSC and to obtain the best energy conversion efficiency from DSSC. The chlorophyll pigments were extracted using APHA method (2012), and the TiO2 coating method used was doctor blade method. The two fabricated cells have an area of 1 cm2 immersed with chlorophyll dye for 30 hours. Then these cells were tested using direct sun radiation. The concentration value of chlorophyll in acetone solution was 61.176 mg/L. The efficiency value obtained was 1.50% with VOC of 241 mV, ISC 2.9 x 10-4 mA and fill factor 0.432.","author":[{"dropping-particle":"","family":"Ridwan","given":"M. A.","non-dropping-particle":"","parse-names":false,"suffix":""},{"dropping-particle":"","family":"Noor","given":"E.","non-dropping-particle":"","parse-names":false,"suffix":""},{"dropping-particle":"","family":"Rusli","given":"M. S.","non-dropping-particle":"","parse-names":false,"suffix":""},{"dropping-particle":"","family":"Akhiruddin","given":"","non-dropping-particle":"","parse-names":false,"suffix":""}],"container-title":"IOP Conference Series: Earth and Environmental Science","id":"ITEM-1","issue":"1","issued":{"date-parts":[["2018"]]},"page":"0-7","title":"Fabrication of dye-sensitized solar cell using chlorophylls pigment from sargassum","type":"article-journal","volume":"144"},"uris":["http://www.mendeley.com/documents/?uuid=32b8f2f9-f041-4b99-859d-d2b17e2a5861"]}],"mendeley":{"formattedCitation":"[151]","plainTextFormattedCitation":"[151]","previouslyFormattedCitation":"(Ridwan et al. 2018)"},"properties":{"noteIndex":0},"schema":"https://github.com/citation-style-language/schema/raw/master/csl-citation.json"}</w:instrText>
      </w:r>
      <w:r w:rsidRPr="005D0D46">
        <w:fldChar w:fldCharType="separate"/>
      </w:r>
      <w:r w:rsidR="005D0D46" w:rsidRPr="005D0D46">
        <w:rPr>
          <w:noProof/>
        </w:rPr>
        <w:t>[151]</w:t>
      </w:r>
      <w:r w:rsidRPr="005D0D46">
        <w:fldChar w:fldCharType="end"/>
      </w:r>
      <w:r w:rsidRPr="005D0D46">
        <w:t xml:space="preserve">. Sri Wuryanti also conducted a study about macro characterization of solar cells utilizing chlorophyll dye extracted from </w:t>
      </w:r>
      <w:r w:rsidRPr="005D0D46">
        <w:rPr>
          <w:rStyle w:val="Emphasis"/>
        </w:rPr>
        <w:t>Syzygium paniculatum</w:t>
      </w:r>
      <w:r w:rsidRPr="005D0D46">
        <w:t xml:space="preserve"> was analyzed. The research involved using leaves of different colors—red (SP-Red), green (SP-Green), and a red-green mix (SP-Mix)—to investigate their effects on solar cell performance. The voltage-current (IV) measurements, taken with a digital multimeter, revealed that the DSSC with SP-Green exhibited the best performance, achieving a short-circuit current density (Isc) of 0.0047 mA/cm², an open-circuit voltage (Voc) of 0.432 V, a fill factor (FF) of 0.749, and an efficiency (η) of 3.724%. Additionally, the maximum absorbance spectrum of the leaf pigments was recorded at a wavelength of 663 nm </w:t>
      </w:r>
      <w:r w:rsidRPr="005D0D46">
        <w:fldChar w:fldCharType="begin" w:fldLock="1"/>
      </w:r>
      <w:r w:rsidR="005D0D46" w:rsidRPr="005D0D46">
        <w:instrText>ADDIN CSL_CITATION {"citationItems":[{"id":"ITEM-1","itemData":{"DOI":"10.1093/ce/zkab022","ISSN":"2515396X","abstract":"In this study, analysis was performed of the macro characterization of solar cells with chlorophyll dye from Syzygium paniculatum, using scanning electron microscopy (SEM) and energy-dispersive X-ray (EDX) analysis. Solar cells based on titanium dioxide (TiO2) nanomaterial and chlorophyll dye from S. paniculatum can increase efficiency due to flavonoids and batulinic acid content. Photoanode TiO2 is one of the essential factors determining the photovoltaic properties of dye-sensitized solar cells (DSSCs) and shade, which broadens the absorption spectrum. Furthermore, the method used in this research involved varying the colour of the S. paniculatum leaves, namely red (SP-Red), green (SP-Green) and a red-green mix (SP-Mix). From a macro analysis, SEM observations resulted in agglomerated and aggregated TiO2-polyethylene glycol (PEG)-dye layers with irregular shapes. EDX observation resulted in a peak in Ti at 5 keV and all constituents were detected with an O:Ti ratio of 3.47:1 for FTO-TiO2/PEG using SP-Green. Measurement of voltage-current (IV) using a digital multimeter indicated that the best occurred in the DSSC with SP-Green, resulting in a short-circuit current density (Isc) of 0.0047 mA/cm2, an open-circuit voltage (Voc) of 0.432 V, a charging factor (FF) of 0.749 and an efficiency (η) of 3.724%.","author":[{"dropping-particle":"","family":"Wuryanti","given":"Sri","non-dropping-particle":"","parse-names":false,"suffix":""}],"container-title":"Clean Energy","id":"ITEM-1","issue":"3","issued":{"date-parts":[["2021"]]},"page":"433-440","title":"The performance of solar cells using chlorophyll dye from Syzygium paniculatum","type":"article-journal","volume":"5"},"uris":["http://www.mendeley.com/documents/?uuid=37ac6f0c-4633-4629-ada9-c64792caf201"]}],"mendeley":{"formattedCitation":"[152]","plainTextFormattedCitation":"[152]","previouslyFormattedCitation":"(Wuryanti 2021)"},"properties":{"noteIndex":0},"schema":"https://github.com/citation-style-language/schema/raw/master/csl-citation.json"}</w:instrText>
      </w:r>
      <w:r w:rsidRPr="005D0D46">
        <w:fldChar w:fldCharType="separate"/>
      </w:r>
      <w:r w:rsidR="005D0D46" w:rsidRPr="005D0D46">
        <w:rPr>
          <w:noProof/>
        </w:rPr>
        <w:t>[152]</w:t>
      </w:r>
      <w:r w:rsidRPr="005D0D46">
        <w:fldChar w:fldCharType="end"/>
      </w:r>
      <w:r w:rsidRPr="005D0D46">
        <w:t xml:space="preserve">. In the study by Ezike et al., natural dyes were utilized in the fabrication of dye-sensitized solar cells (DSSCs) using chlorophyll extracted from </w:t>
      </w:r>
      <w:r w:rsidRPr="005D0D46">
        <w:rPr>
          <w:rStyle w:val="Emphasis"/>
        </w:rPr>
        <w:t>Talinum fruticosum</w:t>
      </w:r>
      <w:r w:rsidRPr="005D0D46">
        <w:t xml:space="preserve"> (waterleaf), labeled as A, and </w:t>
      </w:r>
      <w:r w:rsidRPr="005D0D46">
        <w:rPr>
          <w:rStyle w:val="Emphasis"/>
        </w:rPr>
        <w:t>Telfairia occidentalis</w:t>
      </w:r>
      <w:r w:rsidRPr="005D0D46">
        <w:t xml:space="preserve"> (pumpkin leaf), labeled as B. The results indicated that sample A exhibited two absorption peaks, with a primary peak at 460 nm and an absorption wavelength range of 400-515 nm. The performance characteristics of the DSSCs revealed that </w:t>
      </w:r>
      <w:r w:rsidRPr="005D0D46">
        <w:rPr>
          <w:rStyle w:val="Emphasis"/>
        </w:rPr>
        <w:t>Talinum fruticosum</w:t>
      </w:r>
      <w:r w:rsidRPr="005D0D46">
        <w:t xml:space="preserve"> (A) achieved a power conversion efficiency (PCE) of 0.18%, with an open-circuit voltage (Voc) of 0.56 V. In contrast, the DSSC based on </w:t>
      </w:r>
      <w:r w:rsidRPr="005D0D46">
        <w:rPr>
          <w:rStyle w:val="Emphasis"/>
        </w:rPr>
        <w:t>Telfairia occidentalis</w:t>
      </w:r>
      <w:r w:rsidRPr="005D0D46">
        <w:t xml:space="preserve"> (B) demonstrated a slightly higher PCE of 0.20%, with a Voc of 0.69 V. The current density (Jsc) and fill factor (FF) for both dyes were also measured, showing </w:t>
      </w:r>
      <w:r w:rsidRPr="005D0D46">
        <w:rPr>
          <w:rStyle w:val="Emphasis"/>
        </w:rPr>
        <w:t>Talinum fruticosum</w:t>
      </w:r>
      <w:r w:rsidRPr="005D0D46">
        <w:t xml:space="preserve"> (A) with a Jsc of 0.65 mA/cm² and FF of 0.49, while </w:t>
      </w:r>
      <w:r w:rsidRPr="005D0D46">
        <w:rPr>
          <w:rStyle w:val="Emphasis"/>
        </w:rPr>
        <w:t>Telfairia occidentalis</w:t>
      </w:r>
      <w:r w:rsidRPr="005D0D46">
        <w:t xml:space="preserve"> (B) had a Jsc of 0.63 mA/cm² and FF of 0.46 </w:t>
      </w:r>
      <w:r w:rsidRPr="005D0D46">
        <w:fldChar w:fldCharType="begin" w:fldLock="1"/>
      </w:r>
      <w:r w:rsidR="005D0D46" w:rsidRPr="005D0D46">
        <w:instrText>ADDIN CSL_CITATION {"citationItems":[{"id":"ITEM-1","itemData":{"DOI":"10.1016/j.surfin.2020.100882","ISSN":"24680230","abstract":"We adopted co-sensitization technique for improvement of photovoltaic performance of dye-sensitized solar cells (DSSC). Three natural dyes were used in the fabrication of DSSCs: chlorophyll dyes from Talinum fruticosum (waterleaf) labeled as A, Telfairia Occidentalis (pumpkin leaf) labeled as B and anthocyanin dye from the Caesalpinia Pulcherrima (pride of Barbados) flower labeled as C. Then, the DSSCs-based blended dyes were fabricated at volume percent of 25:75, 50:50 and 75:25 for respective AB, AC and BC mixed dyes. The solar cells were evaluated using UV–Vis spectroscopy, electrochemical impedance spectroscopy (EIS) and current-voltage (I-V) characteristics. The results show that DSSC, from single dyes, fabricated from C has the best PCE of 0.25% while mixed dye (BC) at 25:75% volume yielded the best PCE of 1.14% with an open-circuit voltage (Voc) of 0.64 V, short-circuit current density (Jsc) of 2.91 mA/cm2 and fill factor (FF) of 61% under standard (AM 1.5 G) 1 sun illumination (100 mW/cm2). Generally, cells fabricated from BC (for all volume %) outperformed both single and other mixed DSSCs. The EIS measurement revealed the existence of low and high charge transfer resistances in BC-25:75% and AB-25:75%, respectively at the photoanode and electrolyte interface. Also, continuous light soaking test on the optimized device (BC-25:75%) showed that 11% of the device's power conversion efficiency (PCE) was lost after 7 h. This indicates that co-sensitization of dyes of different sources could be a very promising and effective strategy for further improvement for natural DSSCs.","author":[{"dropping-particle":"","family":"Ezike","given":"Sabastine C.","non-dropping-particle":"","parse-names":false,"suffix":""},{"dropping-particle":"","family":"Hyelnasinyi","given":"Clement N.","non-dropping-particle":"","parse-names":false,"suffix":""},{"dropping-particle":"","family":"Salawu","given":"Mufutau A.","non-dropping-particle":"","parse-names":false,"suffix":""},{"dropping-particle":"","family":"Wansah","given":"John F.","non-dropping-particle":"","parse-names":false,"suffix":""},{"dropping-particle":"","family":"Ossai","given":"Amarachukwu N.","non-dropping-particle":"","parse-names":false,"suffix":""},{"dropping-particle":"","family":"Agu","given":"Nnabuike N.","non-dropping-particle":"","parse-names":false,"suffix":""}],"container-title":"Surfaces and Interfaces","id":"ITEM-1","issued":{"date-parts":[["2021"]]},"page":"100882","publisher":"Elsevier B.V.","title":"Synergestic effect of chlorophyll and anthocyanin Co-sensitizers in TiO2-based dye-sensitized solar cells","type":"article-journal","volume":"22"},"uris":["http://www.mendeley.com/documents/?uuid=1aae11e5-ec7f-4e9f-8cdd-e8f5acb899db"]}],"mendeley":{"formattedCitation":"[153]","plainTextFormattedCitation":"[153]","previouslyFormattedCitation":"(Ezike et al. 2021)"},"properties":{"noteIndex":0},"schema":"https://github.com/citation-style-language/schema/raw/master/csl-citation.json"}</w:instrText>
      </w:r>
      <w:r w:rsidRPr="005D0D46">
        <w:fldChar w:fldCharType="separate"/>
      </w:r>
      <w:r w:rsidR="005D0D46" w:rsidRPr="005D0D46">
        <w:rPr>
          <w:noProof/>
        </w:rPr>
        <w:t>[153]</w:t>
      </w:r>
      <w:r w:rsidRPr="005D0D46">
        <w:fldChar w:fldCharType="end"/>
      </w:r>
      <w:r w:rsidRPr="005D0D46">
        <w:t>.</w:t>
      </w:r>
    </w:p>
    <w:p w:rsidR="00B04874" w:rsidRPr="005D0D46" w:rsidRDefault="00B04874" w:rsidP="00B04874">
      <w:pPr>
        <w:pStyle w:val="NormalWeb"/>
        <w:jc w:val="both"/>
      </w:pPr>
      <w:r w:rsidRPr="005D0D46">
        <w:t xml:space="preserve">In the research conducted by Amarachukwu N. Ossa and colleagues, dye extracts were prepared from </w:t>
      </w:r>
      <w:r w:rsidRPr="005D0D46">
        <w:rPr>
          <w:rStyle w:val="Emphasis"/>
        </w:rPr>
        <w:t>Carica papaya</w:t>
      </w:r>
      <w:r w:rsidRPr="005D0D46">
        <w:t xml:space="preserve"> leaves (labeled P) and black cherry (labeled B) fruit, both of which exhibited absorption features in the visible light region. The absorption peaks for the black cherry dye (B) were observed at 524 nm, while the papaya leaf dye (P) displayed a peak at 656 nm. The onset absorption wavelengths were found at 683 nm for the black cherry extract and 710 nm for the papaya extract. The papaya extract, rich in chlorophyll, showed strong absorption in the red region of the spectrum, particularly within the range of 550-650 nm, confirming the expected results. The optical energy band gaps of the extracts were determined to be 2.63 eV for the black cherry dye and 1.79 eV for the papaya dye, indicating that both dyes are capable of absorbing visible light, which is crucial for active materials in solar cells. This absorption in the visible region (400 to 780 nm) can be attributed to the </w:t>
      </w:r>
      <w:r w:rsidRPr="005D0D46">
        <w:lastRenderedPageBreak/>
        <w:t xml:space="preserve">presence of π bonds or non-bonding orbital atoms in the dye molecules. Additionally, the delocalization of the π bonds in the extracts resulted in a shift of the absorption spectra towards longer wavelengths, with the transition from black cherry to papaya dye extracts. The performance metrics of the dyes in solar cells indicated that the black cherry dye achieved a short-circuit current density (Jsc) of 1.56 mA/cm², an open-circuit voltage (Voc) of 0.38 V, a fill factor (FF) of 0.43, and an efficiency (η) of 0.25%. In contrast, the papaya leaf dye exhibited a Jsc of 1.77 mA/cm², a Voc of 0.40 V, an FF of 0.42, and an efficiency of 0.29% </w:t>
      </w:r>
      <w:r w:rsidRPr="005D0D46">
        <w:fldChar w:fldCharType="begin" w:fldLock="1"/>
      </w:r>
      <w:r w:rsidR="005D0D46" w:rsidRPr="005D0D46">
        <w:instrText>ADDIN CSL_CITATION {"citationItems":[{"id":"ITEM-1","itemData":{"DOI":"10.1016/j.chphi.2021.100024","ISSN":"26670224","abstract":"Natural dye sensitizers are attractive as an alternative to expensive and rare organic sensitizers in dye-sensitized solar cells. The partial absorption of solar spectrum by solar cell-based natural dye negates its usefulness as the power conversion efficiency (PCE) is poor. Co-sensitization of two or more natural dyes with variant absorption spectra could be a feasible solution. Herein, Carica papaya leaf (P) and black cherry (B) fruit dye extracts were prepared and used as co-sensitizers at different volume concentration ratios (B:P=1:3, B:P=1:1 and B:P=3:1). The optical performance analysis shows that the light-harvesting ability of the device optimized after the co-sensitization at B:P=3:1 significantly improved. The DSSCs-based B and P show PCEs of 0.25% and 0.29%, respectively. The DSSC-based B:P=3:1 shows the highest PCE of 0.56%. Further investigation using cyclic voltammetry (CV) shows that DSSC-based B:P=3:1 has the smallest electron-injection barrier (ΔEe) among all the fabricated DSSCs while DSSC-based B has the highest ΔEe. Also, electrochemical impedance spectroscopy (EIS) reveals that the DSSC-based B:P=3:1 has the least charge flow resistance, thereby reducing charge recombination in the device. Meanwhile, the radius of the DSSCs-based B arc is the largest depicting presence of high charge flow resistance thereby increasing charge recombination in the device. The co-sensitizer, (B:P=3:1), compensates for absorption defects of single dye ((B or P) and improves the photo-response current. Also, it suppresses the charge recombination in the device and improves the PCE of the device.","author":[{"dropping-particle":"","family":"Ossai","given":"Amarachukwu N.","non-dropping-particle":"","parse-names":false,"suffix":""},{"dropping-particle":"","family":"Ezike","given":"Sabastine C.","non-dropping-particle":"","parse-names":false,"suffix":""},{"dropping-particle":"","family":"Timtere","given":"Pascal","non-dropping-particle":"","parse-names":false,"suffix":""},{"dropping-particle":"","family":"Ahmed","given":"Abubakar D.","non-dropping-particle":"","parse-names":false,"suffix":""}],"container-title":"Chemical Physics Impact","id":"ITEM-1","issue":"April","issued":{"date-parts":[["2021"]]},"page":"100024","publisher":"Elsevier B.V.","title":"Enhanced photovoltaic performance of dye-sensitized solar cells-based Carica papaya leaf and black cherry fruit co-sensitizers","type":"article-journal","volume":"2"},"uris":["http://www.mendeley.com/documents/?uuid=23ce9761-cc57-404a-b903-f1ec4d67c1c0"]}],"mendeley":{"formattedCitation":"[154]","plainTextFormattedCitation":"[154]","previouslyFormattedCitation":"(Ossai et al. 2021)"},"properties":{"noteIndex":0},"schema":"https://github.com/citation-style-language/schema/raw/master/csl-citation.json"}</w:instrText>
      </w:r>
      <w:r w:rsidRPr="005D0D46">
        <w:fldChar w:fldCharType="separate"/>
      </w:r>
      <w:r w:rsidR="005D0D46" w:rsidRPr="005D0D46">
        <w:rPr>
          <w:noProof/>
        </w:rPr>
        <w:t>[154]</w:t>
      </w:r>
      <w:r w:rsidRPr="005D0D46">
        <w:fldChar w:fldCharType="end"/>
      </w:r>
      <w:r w:rsidRPr="005D0D46">
        <w:t>.</w:t>
      </w:r>
    </w:p>
    <w:p w:rsidR="00B04874" w:rsidRPr="005D0D46" w:rsidRDefault="00B04874" w:rsidP="00B04874">
      <w:pPr>
        <w:pStyle w:val="NormalWeb"/>
        <w:jc w:val="both"/>
      </w:pPr>
      <w:r w:rsidRPr="005D0D46">
        <w:t xml:space="preserve">Urenyang I. Ndeze and colleagues fabricated dye-sensitized solar cells (DSSCs) using natural dye extracts from Shea and Baobab leaves as photosensitizers. These dyes demonstrated absorption in the blue-yellow region of the visible spectrum, with energy band gaps of 1.66 eV for Shea and 1.89 eV for Baobab. The Shea-based DSSC (SDSSC) achieved a power conversion efficiency (PCE) of approximately 0.25%, with short-circuit current density (Jsc), open-circuit voltage (Voc), and fill factor (FF) of 2.66 mA/cm², 0.158 V, and 0.596, respectively. Conversely, the Baobab-based DSSC (BDSSC) showed a lower PCE of about 0.11%, with Jsc, Voc, and FF values of 0.286 mA/cm², 0.676 V, and 0.592, respectively. The absorbance spectra for the dyes indicated peak wavelengths at 411 nm for Shea and 454 nm for Baobab. The Shea dye exhibited a broader wavelength absorption range from 378–479 nm, aligning well with the typical absorption range of chlorophyll. In contrast, the Baobab dye had absorption ranges of 434–494 nm and 664–677 nm, with peaks at 452 nm and 660 nm. This broader absorption capacity makes the Shea dye particularly effective as a photosensitizer for capturing light in DSSCs </w:t>
      </w:r>
      <w:r w:rsidRPr="005D0D46">
        <w:fldChar w:fldCharType="begin" w:fldLock="1"/>
      </w:r>
      <w:r w:rsidR="005D0D46" w:rsidRPr="005D0D46">
        <w:instrText>ADDIN CSL_CITATION {"citationItems":[{"id":"ITEM-1","itemData":{"DOI":"10.1016/j.crgsc.2021.100105","ISSN":"26660865","abstract":"Dye-sensitized solar cells (DSSCs) were fabricated using dye extracts from Baobab and Shea leaves as photo-sensitizers. The photoanode was made from spin-coating of titanium dioxide (TiO2) and annealed at 450°C for 1 ​h. The TiO2 shows good optical absorption capability in the ultraviolet region with a band gap of 3.3 ​eV and surface morphology that revealed grains that are spherical and randomly oriented with average particle size of (26±4.0) nm. The Shea and Baobab dyes have shown absorption at the blue-yellow region of the visible light with energy band gap of 1.66 ​eV and 1.89 ​eV respectively. The Shea-based DSSC (SDSSC) yielded power conversion efficiency (PCE) of (0.25±0.13) % with short current density, Jsc, open-circuit voltage, Voc and fill factor, FF of (2.66±1.61)mAcm−2, (0.158±0.0877) V and 0.596 ​± ​0.389, respectively while Baobab-based DSSCs (BDSSCs) gave lower PCE of (0.11±0.028) % with Jsc, Voc and FF of (0.286±0.0483)mAcm−2,0.676±0.0622 V and 0.592±0.0339. Light soaking tests show that SDSSCs are more stable in photoelectric performance than BDSSCs for 5 ​h. Hence, preferred as a sensitizer for better performance in dye-sensitized solar cells than Baobab dye extract.","author":[{"dropping-particle":"","family":"Ndeze","given":"Urenyang I.","non-dropping-particle":"","parse-names":false,"suffix":""},{"dropping-particle":"","family":"Aidan","given":"Joseph","non-dropping-particle":"","parse-names":false,"suffix":""},{"dropping-particle":"","family":"Ezike","given":"Sabastine C.","non-dropping-particle":"","parse-names":false,"suffix":""},{"dropping-particle":"","family":"Wansah","given":"John F.","non-dropping-particle":"","parse-names":false,"suffix":""}],"container-title":"Current Research in Green and Sustainable Chemistry","id":"ITEM-1","issue":"May","issued":{"date-parts":[["2021"]]},"page":"100105","publisher":"Elsevier Ltd","title":"Comparative performances of nature-based dyes extracted from Baobab and Shea leaves photo-sensitizers for dye-sensitized solar cells (DSSCs)","type":"article-journal","volume":"4"},"uris":["http://www.mendeley.com/documents/?uuid=ca7a8fa0-5eee-4699-8dd3-f6cc0e371772"]}],"mendeley":{"formattedCitation":"[155]","plainTextFormattedCitation":"[155]","previouslyFormattedCitation":"(Ndeze et al. 2021)"},"properties":{"noteIndex":0},"schema":"https://github.com/citation-style-language/schema/raw/master/csl-citation.json"}</w:instrText>
      </w:r>
      <w:r w:rsidRPr="005D0D46">
        <w:fldChar w:fldCharType="separate"/>
      </w:r>
      <w:r w:rsidR="005D0D46" w:rsidRPr="005D0D46">
        <w:rPr>
          <w:noProof/>
        </w:rPr>
        <w:t>[155]</w:t>
      </w:r>
      <w:r w:rsidRPr="005D0D46">
        <w:fldChar w:fldCharType="end"/>
      </w:r>
      <w:r w:rsidRPr="005D0D46">
        <w:t>.</w:t>
      </w:r>
    </w:p>
    <w:p w:rsidR="00B04874" w:rsidRPr="005D0D46" w:rsidRDefault="00B04874" w:rsidP="00B04874">
      <w:pPr>
        <w:pStyle w:val="NormalWeb"/>
        <w:jc w:val="both"/>
      </w:pPr>
      <w:r w:rsidRPr="005D0D46">
        <w:t>Anatol Degefa and colleagues investigated dye-sensitized solar cells (DSSCs) using natural dyes extracted from vegetables—specifically onion, cabbage, carrot, and tomato as dye —combined with ZnO nanoparticles (NPs) as photoanode. The vegetable extracts demonstrated characteristic absorption peaks, with notable maxima observed for onion (375 nm, bandgap 3.31 eV), cabbage (310 nm, bandgap 4.01 eV), carrot (338 nm, bandgap 3.68 eV), and tomato (343 nm, bandgap 3.62 eV). Among these extracts, tomato showed the highest efficiency at 0.12%, due to its effective light absorption and matching bandgap properties, while cabbage had the highest energy bandgap of 4.01 eV, potentially limiting its efficiency in light absorption compared to other extracts. Performance-wise, the best results were observed with tomato extract, which achieved a short-circuit current density (</w:t>
      </w:r>
      <w:r w:rsidRPr="005D0D46">
        <w:rPr>
          <w:rStyle w:val="katex-mathml"/>
        </w:rPr>
        <w:t>JscJ_{sc}</w:t>
      </w:r>
      <w:r w:rsidRPr="005D0D46">
        <w:rPr>
          <w:rStyle w:val="mord"/>
        </w:rPr>
        <w:t>Jsc</w:t>
      </w:r>
      <w:r w:rsidRPr="005D0D46">
        <w:rPr>
          <w:rStyle w:val="vlist-s"/>
        </w:rPr>
        <w:t>​</w:t>
      </w:r>
      <w:r w:rsidRPr="005D0D46">
        <w:t xml:space="preserve">) of </w:t>
      </w:r>
      <w:r w:rsidRPr="005D0D46">
        <w:rPr>
          <w:rStyle w:val="katex-mathml"/>
        </w:rPr>
        <w:t>6.01×10−4 A/cm26.01 \times 10^{-4} \, \text{A/cm}^2</w:t>
      </w:r>
      <w:r w:rsidRPr="005D0D46">
        <w:rPr>
          <w:rStyle w:val="mord"/>
        </w:rPr>
        <w:t>6.01</w:t>
      </w:r>
      <w:r w:rsidRPr="005D0D46">
        <w:rPr>
          <w:rStyle w:val="mbin"/>
        </w:rPr>
        <w:t>×</w:t>
      </w:r>
      <w:r w:rsidRPr="005D0D46">
        <w:rPr>
          <w:rStyle w:val="mord"/>
        </w:rPr>
        <w:t>10−4A/cm2</w:t>
      </w:r>
      <w:r w:rsidRPr="005D0D46">
        <w:t>, an open-circuit voltage (</w:t>
      </w:r>
      <w:r w:rsidRPr="005D0D46">
        <w:rPr>
          <w:rStyle w:val="katex-mathml"/>
        </w:rPr>
        <w:t>VocV_{oc}</w:t>
      </w:r>
      <w:r w:rsidRPr="005D0D46">
        <w:rPr>
          <w:rStyle w:val="mord"/>
        </w:rPr>
        <w:t>Voc</w:t>
      </w:r>
      <w:r w:rsidRPr="005D0D46">
        <w:rPr>
          <w:rStyle w:val="vlist-s"/>
        </w:rPr>
        <w:t>​</w:t>
      </w:r>
      <w:r w:rsidRPr="005D0D46">
        <w:t>) of 0.36 V, a fill factor (FF) of 0.61, and overall power conversion efficiency (</w:t>
      </w:r>
      <w:r w:rsidRPr="005D0D46">
        <w:rPr>
          <w:rStyle w:val="katex-mathml"/>
        </w:rPr>
        <w:t>η\eta</w:t>
      </w:r>
      <w:r w:rsidRPr="005D0D46">
        <w:rPr>
          <w:rStyle w:val="mord"/>
        </w:rPr>
        <w:t>η</w:t>
      </w:r>
      <w:r w:rsidRPr="005D0D46">
        <w:t xml:space="preserve">) of 0.12%. Carrot followed with an efficiency of 0.08%, with higher fill factor values at 0.70, indicating stronger electron transfer characteristics compared to the other extracts </w:t>
      </w:r>
      <w:r w:rsidRPr="005D0D46">
        <w:fldChar w:fldCharType="begin" w:fldLock="1"/>
      </w:r>
      <w:r w:rsidR="005D0D46" w:rsidRPr="005D0D46">
        <w:instrText>ADDIN CSL_CITATION {"citationItems":[{"id":"ITEM-1","itemData":{"DOI":"10.1155/2021/3941923","ISSN":"16874129","abstract":"The production of zinc oxide nanoparticles (ZnO NPs) utilizing different vegetable extracts (onion, cabbage, carrot, and tomato) was performed in this research owing to its excellency over other methods of synthesis, namely, simplicity, environmental friendliness, and the elimination of harmful compounds. Fresh extracted onion, cabbage, carrot, and tomato of ZnO NPs are characterized by Fourier transform infrared (FTIR), X-ray diffraction (XRD), scanning electron microscopy (SEM), and UV-visible spectroscopy. FTIR findings demonstrate that the prepared nanoparticles were observed in the spectrum of 626 cm-1-1219 cm-1 with some other functional groups. Wurtzite hexagonal structure of the prepared ZnO NPs was observed from XRD results. In addition, the prepared nanoparticles were failed into nanoscales (17 nm, 18 nm, 24 nm, and 15 nm) calculated from Scherrer's equation. Nearly spherical shapes were seen from SEM image for onion and tomato extraction while rod and tube for carrot and cabbage, respectively. Two broad peaks were observed from UV-vis spectroscopy results for each extract. The presence of a wide range of energy bandgaps in the region of 3-4 eV was detected, indicating that ZnO NP material can be employed in metal oxide semiconductor-based systems. The dye-sensitive solar cell based on ZnO NPs has been successfully synthesized, and the efficiency of the device has been evaluated by measuring the current density-voltage behaviour under the presence of artificial sunshine. The increased effectiveness of the manufactured dye-sensitive solar cell is attributable to a large improvement in dye molecular adsorption onto the surface of ZnO NPs. Thus, the usage of the green produced ZnO NPs with creating dye sensitivity solar cell is a simple and viable way for the well-being of our future.","author":[{"dropping-particle":"","family":"Degefa","given":"Anatol","non-dropping-particle":"","parse-names":false,"suffix":""},{"dropping-particle":"","family":"Bekele","given":"Bulcha","non-dropping-particle":"","parse-names":false,"suffix":""},{"dropping-particle":"","family":"Jule","given":"Leta Tesfaye","non-dropping-particle":"","parse-names":false,"suffix":""},{"dropping-particle":"","family":"Fikadu","given":"Boka","non-dropping-particle":"","parse-names":false,"suffix":""},{"dropping-particle":"","family":"Ramaswamy","given":"Shanmugam","non-dropping-particle":"","parse-names":false,"suffix":""},{"dropping-particle":"","family":"Dwarampudi","given":"Lalitha Priyanka","non-dropping-particle":"","parse-names":false,"suffix":""},{"dropping-particle":"","family":"Nagaprasad","given":"N.","non-dropping-particle":"","parse-names":false,"suffix":""},{"dropping-particle":"","family":"Ramaswamy","given":"Krishnaraj","non-dropping-particle":"","parse-names":false,"suffix":""}],"container-title":"Journal of Nanomaterials","id":"ITEM-1","issued":{"date-parts":[["2021"]]},"title":"Green Synthesis, Characterization of Zinc Oxide Nanoparticles, and Examination of Properties for Dye-Sensitive Solar Cells Using Various Vegetable Extracts","type":"article-journal","volume":"2021"},"uris":["http://www.mendeley.com/documents/?uuid=bd62b6f2-ada5-4fd8-afd1-b53b66967c25"]}],"mendeley":{"formattedCitation":"[156]","plainTextFormattedCitation":"[156]","previouslyFormattedCitation":"(Degefa et al. 2021)"},"properties":{"noteIndex":0},"schema":"https://github.com/citation-style-language/schema/raw/master/csl-citation.json"}</w:instrText>
      </w:r>
      <w:r w:rsidRPr="005D0D46">
        <w:fldChar w:fldCharType="separate"/>
      </w:r>
      <w:r w:rsidR="005D0D46" w:rsidRPr="005D0D46">
        <w:rPr>
          <w:noProof/>
        </w:rPr>
        <w:t>[156]</w:t>
      </w:r>
      <w:r w:rsidRPr="005D0D46">
        <w:fldChar w:fldCharType="end"/>
      </w:r>
      <w:r w:rsidRPr="005D0D46">
        <w:t xml:space="preserve">.  Zainal Arifin et al. explored natural dyes from papaya leaves extracted using ethanol at 50°C to fabricate dye-sensitized solar cells (DSSCs). The papaya leaf extract DSSC showed an open-circuit voltage (Voc) of 325 mV, a short-circuit current density (Jsc) of 0.36 mA/cm², and an efficiency of 0.07%. DSSCs utilizing purified chlorophyll from the extract exhibited a higher Voc of 425 mV, Jsc of 0.45 mA/cm², and efficiency of 0.074%. Significantly, using Fe-chlorophyll as the sensitizer enhanced the DSSC's efficiency and stability, achieving a Voc of 500 mV, Jsc of 0.62 mA/cm², and an efficiency of 0.16%, which is approximately 2.5 times the efficiency of the crude chlorophyll DSSCs. These results demonstrate the potential of Fe-chlorophyll in improving the photovoltaic performance of DSSCs compared to other forms of chlorophyll dyes </w:t>
      </w:r>
      <w:r w:rsidRPr="005D0D46">
        <w:fldChar w:fldCharType="begin" w:fldLock="1"/>
      </w:r>
      <w:r w:rsidR="005D0D46" w:rsidRPr="005D0D46">
        <w:instrText>ADDIN CSL_CITATION {"citationItems":[{"id":"ITEM-1","itemData":{"ISBN":"9781607419167","author":[{"dropping-particle":"","family":"Zainal","given":"Arifina","non-dropping-particle":"","parse-names":false,"suffix":""},{"dropping-particle":"","family":"Sudjito","given":"Soeparmana","non-dropping-particle":"","parse-names":false,"suffix":""},{"dropping-particle":"","family":"Denny","given":"Widhiyanuriyawan","non-dropping-particle":"","parse-names":false,"suffix":""},{"dropping-particle":"","family":"Suyitnob","given":"","non-dropping-particle":"","parse-names":false,"suffix":""},{"dropping-particle":"","family":"Argatya","given":"Tara Setyaji","non-dropping-particle":"","parse-names":false,"suffix":""}],"id":"ITEM-1","issue":"2014","issued":{"date-parts":[["2016"]]},"page":"1-9","title":"IMPROVINGSTABILITY OF CHLOROPHYLL AS NATURAL DYE FOR DYE-SENSITIZED SOLAR CELLS","type":"article-journal","volume":"1"},"uris":["http://www.mendeley.com/documents/?uuid=59e44a25-4723-49e4-80e8-c99057815b86"]}],"mendeley":{"formattedCitation":"[157]","plainTextFormattedCitation":"[157]","previouslyFormattedCitation":"(Zainal et al. 2016)"},"properties":{"noteIndex":0},"schema":"https://github.com/citation-style-language/schema/raw/master/csl-citation.json"}</w:instrText>
      </w:r>
      <w:r w:rsidRPr="005D0D46">
        <w:fldChar w:fldCharType="separate"/>
      </w:r>
      <w:r w:rsidR="005D0D46" w:rsidRPr="005D0D46">
        <w:rPr>
          <w:noProof/>
        </w:rPr>
        <w:t>[157]</w:t>
      </w:r>
      <w:r w:rsidRPr="005D0D46">
        <w:fldChar w:fldCharType="end"/>
      </w:r>
      <w:r w:rsidRPr="005D0D46">
        <w:t>.</w:t>
      </w:r>
      <w:r w:rsidRPr="005D0D46">
        <w:br/>
        <w:t xml:space="preserve">Adedokun et al. investigated the application of natural pigments extracted from the peels of </w:t>
      </w:r>
      <w:r w:rsidRPr="005D0D46">
        <w:rPr>
          <w:rStyle w:val="Emphasis"/>
        </w:rPr>
        <w:t>Citrus paradisi</w:t>
      </w:r>
      <w:r w:rsidRPr="005D0D46">
        <w:t xml:space="preserve"> (grapefruit), </w:t>
      </w:r>
      <w:r w:rsidRPr="005D0D46">
        <w:rPr>
          <w:rStyle w:val="Emphasis"/>
        </w:rPr>
        <w:t>Citrus sinensis</w:t>
      </w:r>
      <w:r w:rsidRPr="005D0D46">
        <w:t xml:space="preserve"> (orange), </w:t>
      </w:r>
      <w:r w:rsidRPr="005D0D46">
        <w:rPr>
          <w:rStyle w:val="Emphasis"/>
        </w:rPr>
        <w:t>Citrus limon</w:t>
      </w:r>
      <w:r w:rsidRPr="005D0D46">
        <w:t xml:space="preserve"> (lemon), and </w:t>
      </w:r>
      <w:r w:rsidRPr="005D0D46">
        <w:rPr>
          <w:rStyle w:val="Emphasis"/>
        </w:rPr>
        <w:t xml:space="preserve">Citrus </w:t>
      </w:r>
      <w:r w:rsidRPr="005D0D46">
        <w:rPr>
          <w:rStyle w:val="Emphasis"/>
        </w:rPr>
        <w:lastRenderedPageBreak/>
        <w:t>tangelo</w:t>
      </w:r>
      <w:r w:rsidRPr="005D0D46">
        <w:t xml:space="preserve"> for use as photosensitizers in dye-sensitized solar cells (DSSCs). The steady-state photoluminescence (PL) spectra of these extracts showed consistent fluorescence peaks centered at 495 nm and 675 nm, with an additional shoulder at 725 nm, a response characteristic of pheophytin 'a'. The red shift observed in the dye extracts compared to chlorophyll derivatives further supports the presence of chlorophyll-like compounds in these fruit peel pigments. FT-IR analysis of the pigments revealed spectral similarities across the extracts, with notable broad bands at 3420–3435 cm⁻¹ (indicative of –OH groups in water and alcohols or N-H bands), a C-O-C vibrational peak at 1063 cm⁻¹ (associated with acids and carbohydrates), and CH stretching modes at 2924 cm⁻¹ and 2845 cm⁻¹. In terms of photovoltaic performance, the </w:t>
      </w:r>
      <w:r w:rsidRPr="005D0D46">
        <w:rPr>
          <w:rStyle w:val="Emphasis"/>
        </w:rPr>
        <w:t>Citrus paradisi</w:t>
      </w:r>
      <w:r w:rsidRPr="005D0D46">
        <w:t xml:space="preserve"> extract demonstrated the highest efficiency at 0.63%, followed by </w:t>
      </w:r>
      <w:r w:rsidRPr="005D0D46">
        <w:rPr>
          <w:rStyle w:val="Emphasis"/>
        </w:rPr>
        <w:t>Citrus tangelo</w:t>
      </w:r>
      <w:r w:rsidRPr="005D0D46">
        <w:t xml:space="preserve"> at 0.51%, </w:t>
      </w:r>
      <w:r w:rsidRPr="005D0D46">
        <w:rPr>
          <w:rStyle w:val="Emphasis"/>
        </w:rPr>
        <w:t>Citrus sinensis</w:t>
      </w:r>
      <w:r w:rsidRPr="005D0D46">
        <w:t xml:space="preserve"> at 0.36%, and </w:t>
      </w:r>
      <w:r w:rsidRPr="005D0D46">
        <w:rPr>
          <w:rStyle w:val="Emphasis"/>
        </w:rPr>
        <w:t>Citrus limon</w:t>
      </w:r>
      <w:r w:rsidRPr="005D0D46">
        <w:t xml:space="preserve"> with the lowest efficiency at 0.10% </w:t>
      </w:r>
      <w:r w:rsidRPr="005D0D46">
        <w:fldChar w:fldCharType="begin" w:fldLock="1"/>
      </w:r>
      <w:r w:rsidR="005D0D46" w:rsidRPr="005D0D46">
        <w:instrText>ADDIN CSL_CITATION {"citationItems":[{"id":"ITEM-1","itemData":{"author":[{"dropping-particle":"","family":"Adedokun","given":"Oluwaseun; Yekinni K Sanusi;","non-dropping-particle":"","parse-names":false,"suffix":""},{"dropping-particle":"","family":"Awodugba","given":"Ayodeji Oladiran","non-dropping-particle":"","parse-names":false,"suffix":""}],"container-title":"Journal of Materials Sciences and Application","id":"ITEM-1","issue":"1","issued":{"date-parts":[["2017"]]},"page":"1-7","title":"Pigment Extracts of Citrus Peels as Light Sensitizers for Dye-Sensitized Solar Cells","type":"article-journal","volume":"3"},"uris":["http://www.mendeley.com/documents/?uuid=0d18e8c4-e28d-40de-84ce-27ed30099322"]}],"mendeley":{"formattedCitation":"[158]","plainTextFormattedCitation":"[158]","previouslyFormattedCitation":"(O. Y. K. S. Adedokun and Awodugba 2017)"},"properties":{"noteIndex":0},"schema":"https://github.com/citation-style-language/schema/raw/master/csl-citation.json"}</w:instrText>
      </w:r>
      <w:r w:rsidRPr="005D0D46">
        <w:fldChar w:fldCharType="separate"/>
      </w:r>
      <w:r w:rsidR="005D0D46" w:rsidRPr="005D0D46">
        <w:rPr>
          <w:noProof/>
        </w:rPr>
        <w:t>[158]</w:t>
      </w:r>
      <w:r w:rsidRPr="005D0D46">
        <w:fldChar w:fldCharType="end"/>
      </w:r>
      <w:r w:rsidRPr="005D0D46">
        <w:t xml:space="preserve">. Adedokun et al. explored natural pigments derived from the peels of </w:t>
      </w:r>
      <w:r w:rsidRPr="005D0D46">
        <w:rPr>
          <w:rStyle w:val="Emphasis"/>
        </w:rPr>
        <w:t>Carica papaya</w:t>
      </w:r>
      <w:r w:rsidRPr="005D0D46">
        <w:t xml:space="preserve"> (papaya), </w:t>
      </w:r>
      <w:r w:rsidRPr="005D0D46">
        <w:rPr>
          <w:rStyle w:val="Emphasis"/>
        </w:rPr>
        <w:t>Citrus lanatus</w:t>
      </w:r>
      <w:r w:rsidRPr="005D0D46">
        <w:t xml:space="preserve"> (watermelon), </w:t>
      </w:r>
      <w:r w:rsidRPr="005D0D46">
        <w:rPr>
          <w:rStyle w:val="Emphasis"/>
        </w:rPr>
        <w:t>Persea americana</w:t>
      </w:r>
      <w:r w:rsidRPr="005D0D46">
        <w:t xml:space="preserve"> (avocado), and </w:t>
      </w:r>
      <w:r w:rsidRPr="005D0D46">
        <w:rPr>
          <w:rStyle w:val="Emphasis"/>
        </w:rPr>
        <w:t>Solanum melongena</w:t>
      </w:r>
      <w:r w:rsidRPr="005D0D46">
        <w:t xml:space="preserve"> (eggplant) as potential photosensitizers for dye-sensitized solar cells (DSSCs). UV-Vis absorption and photoluminescence (PL) analyses of these pigments showed absorption and emission characteristics similar to pheophytin 'a', with additional small distinctive features. The FT-IR spectra of the extracted dyes displayed structural similarities with pheophytin 'a', reinforcing their suitability as natural dye alternatives. In photovoltaic testing, the </w:t>
      </w:r>
      <w:r w:rsidRPr="005D0D46">
        <w:rPr>
          <w:rStyle w:val="Emphasis"/>
        </w:rPr>
        <w:t>Carica papaya</w:t>
      </w:r>
      <w:r w:rsidRPr="005D0D46">
        <w:t xml:space="preserve"> extract achieved the highest efficiency at 0.017%, while the DSSCs sensitized with </w:t>
      </w:r>
      <w:r w:rsidRPr="005D0D46">
        <w:rPr>
          <w:rStyle w:val="Emphasis"/>
        </w:rPr>
        <w:t>Citrus lanatus</w:t>
      </w:r>
      <w:r w:rsidRPr="005D0D46">
        <w:t xml:space="preserve">, </w:t>
      </w:r>
      <w:r w:rsidRPr="005D0D46">
        <w:rPr>
          <w:rStyle w:val="Emphasis"/>
        </w:rPr>
        <w:t>Persea americana</w:t>
      </w:r>
      <w:r w:rsidRPr="005D0D46">
        <w:t xml:space="preserve">, and </w:t>
      </w:r>
      <w:r w:rsidRPr="005D0D46">
        <w:rPr>
          <w:rStyle w:val="Emphasis"/>
        </w:rPr>
        <w:t>Solanum melongena</w:t>
      </w:r>
      <w:r w:rsidRPr="005D0D46">
        <w:t xml:space="preserve"> extracts yielded efficiencies of 0.013%, 0.010%, and 0.011%, respectively </w:t>
      </w:r>
      <w:r w:rsidRPr="005D0D46">
        <w:fldChar w:fldCharType="begin" w:fldLock="1"/>
      </w:r>
      <w:r w:rsidR="005D0D46" w:rsidRPr="005D0D46">
        <w:instrText>ADDIN CSL_CITATION {"citationItems":[{"id":"ITEM-1","itemData":{"DOI":"10.1088/1755-1315/173/1/012040","ISSN":"17551315","abstract":"As a result of twin problems of environmental pollution and continuous depletion of fossil fuels, a search for renewable and clean energy sources is necessary. This paper discusses the simple extraction techniques without any further purification of natural dyes from some fruit peels and their performance in DSSCs. Natural dyes extracted from fruit peels of Carica papaya, Citrus lanatus, Persea americana and Solanum melongena were used as sensitizers to fabricate ZnO-based dye-sensitized solar cells (DSSCs). The extracts of the natural dyes were characterized and studied using UV-Vis absorption spectroscopy, Fourier transforms infra-red (FTIR) and Photoluminescence (PL) spectroscopy. The photo-anode semiconductor material was prepared and characterized. The photo-voltaic characteristics of the fabricated DSSCs were measured under simulated solar light (power of incident light 100 mWcm-2 from Air Mass 1.5G). These studies indicated the presence of pheophytin 'a' in most of the extracts studied as the main pigments with other accessory pigments. The solar to electric conversion efficiencies for the pheophytin 'a' dye based solar cells are estimated as 0.017%, 0.013%, 0.010% and 0.011% for Carica papaya, Citrus lanatus, Persea americana and Solanum melongena, respectively. The dye extracts from Carica papaya exhibits higher photo-sensitized performance compared to the other extracts and this is due to the better charge transfer between the dyes of Carica papaya and ZnO photo-anode surface. Conversion of visible light into electricity was accomplished with natural dyes and ZnO-based DSSCs, resulting in excellent photo-electric properties compared to those in literature.","author":[{"dropping-particle":"","family":"Adedokun","given":"Oluwaseun","non-dropping-particle":"","parse-names":false,"suffix":""},{"dropping-particle":"","family":"Awodele","given":"Mojoyinola Kofoworola","non-dropping-particle":"","parse-names":false,"suffix":""},{"dropping-particle":"","family":"Sanusi","given":"Yekinni Kolawole","non-dropping-particle":"","parse-names":false,"suffix":""},{"dropping-particle":"","family":"Awodugba","given":"Ayodeji Oladiran","non-dropping-particle":"","parse-names":false,"suffix":""}],"container-title":"IOP Conference Series: Earth and Environmental Science","id":"ITEM-1","issue":"1","issued":{"date-parts":[["2018"]]},"title":"Natural dye extracts from fruit peels as sensitizer in ZnO-based dye-sensitized solar cells","type":"article-journal","volume":"173"},"uris":["http://www.mendeley.com/documents/?uuid=180b1c1e-35da-47ab-9b31-12300e7258ac"]}],"mendeley":{"formattedCitation":"[159]","plainTextFormattedCitation":"[159]","previouslyFormattedCitation":"(O. Adedokun et al. 2018)"},"properties":{"noteIndex":0},"schema":"https://github.com/citation-style-language/schema/raw/master/csl-citation.json"}</w:instrText>
      </w:r>
      <w:r w:rsidRPr="005D0D46">
        <w:fldChar w:fldCharType="separate"/>
      </w:r>
      <w:r w:rsidR="005D0D46" w:rsidRPr="005D0D46">
        <w:rPr>
          <w:noProof/>
        </w:rPr>
        <w:t>[159]</w:t>
      </w:r>
      <w:r w:rsidRPr="005D0D46">
        <w:fldChar w:fldCharType="end"/>
      </w:r>
      <w:r w:rsidRPr="005D0D46">
        <w:t xml:space="preserve">. </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Curcuminoids</w:t>
      </w:r>
    </w:p>
    <w:p w:rsidR="00B04874" w:rsidRPr="005D0D46" w:rsidRDefault="00B04874" w:rsidP="00B04874">
      <w:pPr>
        <w:pStyle w:val="NormalWeb"/>
        <w:jc w:val="both"/>
      </w:pPr>
      <w:r w:rsidRPr="005D0D46">
        <w:t xml:space="preserve">Curcumin, the primary pigment found in turmeric root, is a vibrant yellow compound with the chemical formula C₂₁H₂₀O₆. This pigment features a conjugated diketone structure, which is responsible for its striking color and contributes to its ability to absorb light effectively. Curcuminoids, which include curcumin and its derivatives, are known to absorb light primarily in the 400 to 500 nm range, encompassing portions of the blue and green regions of the spectrum. This property enhances their potential as natural dyes, particularly in applications like dye-sensitized solar cells (DSSCs) </w:t>
      </w:r>
      <w:r w:rsidRPr="005D0D46">
        <w:fldChar w:fldCharType="begin" w:fldLock="1"/>
      </w:r>
      <w:r w:rsidR="005D0D46" w:rsidRPr="005D0D46">
        <w:instrText>ADDIN CSL_CITATION {"citationItems":[{"id":"ITEM-1","itemData":{"DOI":"10.2298/fuee1901091i","ISSN":"0353-3670","abstract":"Dye-sensitized solar cells are the closest mankind has come to replicating nature?s photosynthesis. The type of a dye influences the efficiency of these cells. In this paper we studied curcumin dye as a sensitizer in dye-sensitized solar cells and compared it with most often used cyanidin. The results have shown that curcumin has higher efficiency and higher absorption in the visible part of the spectrum compared to cyanidin. Simulation models of dye molecules, curcumin and cyanidin, are deprotonated upon adsorption on the titanium dioxide surface. The energy levels obtained from the calculation indicate a higher probability of electron transition from molecule to titanium dioxide surface in case of curcumin than in case of cyanidin. Based on these results, we concluded that curcumin dye has better properties as sensitizer in dye-sensitized solar cells.nema","author":[{"dropping-particle":"","family":"Ilic","given":"Stefan","non-dropping-particle":"","parse-names":false,"suffix":""},{"dropping-particle":"","family":"Paunovic","given":"Vesna","non-dropping-particle":"","parse-names":false,"suffix":""}],"container-title":"Facta universitatis - series: Electronics and Energetics","id":"ITEM-1","issue":"1","issued":{"date-parts":[["2019"]]},"page":"91-104","title":"Characteristics of curcumin dye used as a sensitizer in dye-sensitized solar cells","type":"article-journal","volume":"32"},"uris":["http://www.mendeley.com/documents/?uuid=7f2a6169-6963-4cb1-8f9f-1c31d8fb33a9"]},{"id":"ITEM-2","itemData":{"ISSN":"18234690","abstract":"Dye-sensitized solar cells (DSSC) are photoelectrochemical-based solar cells and much research is being conducted on improving their efficiency and material costs. To advance the use of sustainable materials, natural dyes such as curcumin, chlorophyll, and anthocyanin have been identified as promising sensitizers for DSSCs. Curcumin dyes extracted from turmeric have high absorbance of visible light (±420-580 nm wavelengths). Chlorophyll dyes extracted from spinach leaves are able to absorb light in the blue (±400-450 nm wavelengths) and red (±625-700 nm wavelengths) regions. Anthocyanin dyes extracted from mangosteen peel can absorb light with wavelengths from 480-580 nm. It was predicted that the combination of several natural dyes would increase the absorbance region of solar cells and therefore improve their efficiency. This study aimed to produce mixed natural dyes from curcumin, chlorophyll, and anthocyanin. The volume ratio of curcumin-chlorophyll-anthocyanin was varied at 1:0:0, 0:1:0, 0:0:1, 1:1:1, 2:1:1, 1:2:1, and 1:1:2. The effects of the dyes were tested by using a UV-Vis spectrophotometer and scanning electron microscope. The performance of the solar cell was characterized with the photocurrent-voltage curve under irradiation of 100 mW/cm2. The results show that the mixing of curcumin, chlorophyll, and anthocyanin resulted in a dye with a wider range of light absorbance and greater efficiency than that of a single dye. The best electrical performance of a DSSC was achieved by the 1:2:1 (curcumin-chlorophyll-anthocyanin) dye, with efficiency, short-circuit photocurrent density, open-circuit photovoltage, and fill factor values of 0.513%, 2.17 mA/cm2, 0.471 V, and 0.501, respectively.","author":[{"dropping-particle":"","family":"Widhiyanuriyawan","given":"Denny","non-dropping-particle":"","parse-names":false,"suffix":""},{"dropping-particle":"","family":"Mubarok","given":"Muhammad Husni","non-dropping-particle":"","parse-names":false,"suffix":""},{"dropping-particle":"","family":"Maulana","given":"Fakhri","non-dropping-particle":"","parse-names":false,"suffix":""},{"dropping-particle":"","family":"Harsito","given":"Catur","non-dropping-particle":"","parse-names":false,"suffix":""},{"dropping-particle":"","family":"Prasetyo","given":"Singgih D.W.I.","non-dropping-particle":"","parse-names":false,"suffix":""},{"dropping-particle":"","family":"Suyitno","given":"","non-dropping-particle":"","parse-names":false,"suffix":""},{"dropping-particle":"","family":"Arifin","given":"Zainal","non-dropping-particle":"","parse-names":false,"suffix":""}],"container-title":"Journal of Engineering Science and Technology","id":"ITEM-2","issue":"6","issued":{"date-parts":[["2022"]]},"page":"3755-3765","title":"Natural Dye Sensitizers Mixture of Curcumin, Chlorophyll, and Anthocyanin for Dye-Sensitized Solar Cells","type":"article-journal","volume":"17"},"uris":["http://www.mendeley.com/documents/?uuid=cef078e0-02d3-4cff-96f1-c88ca1ec7926"]}],"mendeley":{"formattedCitation":"[160], [161]","plainTextFormattedCitation":"[160], [161]","previouslyFormattedCitation":"[1], [2]"},"properties":{"noteIndex":0},"schema":"https://github.com/citation-style-language/schema/raw/master/csl-citation.json"}</w:instrText>
      </w:r>
      <w:r w:rsidRPr="005D0D46">
        <w:fldChar w:fldCharType="separate"/>
      </w:r>
      <w:r w:rsidR="005D0D46" w:rsidRPr="005D0D46">
        <w:rPr>
          <w:noProof/>
        </w:rPr>
        <w:t>[160], [161]</w:t>
      </w:r>
      <w:r w:rsidRPr="005D0D46">
        <w:fldChar w:fldCharType="end"/>
      </w:r>
      <w:r w:rsidRPr="005D0D46">
        <w:t xml:space="preserve">. In terms of energy levels, curcuminoids possess characteristics that are favorable for electron injection and redox regeneration. The lowest unoccupied molecular orbital (LUMO) of curcumin aligns well with the conduction bands of semiconductor materials, facilitating efficient electron transfer when the pigment is excited by light. </w:t>
      </w:r>
      <w:r w:rsidRPr="005D0D46">
        <w:fldChar w:fldCharType="begin" w:fldLock="1"/>
      </w:r>
      <w:r w:rsidR="005D0D46" w:rsidRPr="005D0D46">
        <w:instrText>ADDIN CSL_CITATION {"citationItems":[{"id":"ITEM-1","itemData":{"DOI":"10.17265/1934-8975/2017.06.006","author":[{"dropping-particle":"","family":"Jasim","given":"Khalil Ebrahim","non-dropping-particle":"","parse-names":false,"suffix":""},{"dropping-particle":"","family":"Cassidy","given":"Seamas","non-dropping-particle":"","parse-names":false,"suffix":""},{"dropping-particle":"","family":"Henari","given":"Feryad Zaki","non-dropping-particle":"","parse-names":false,"suffix":""},{"dropping-particle":"","family":"Dakhel","given":"Akil Aziz","non-dropping-particle":"","parse-names":false,"suffix":""}],"id":"ITEM-1","issued":{"date-parts":[["2017"]]},"page":"409-416","title":"Curcumin Dye-Sensitized Solar Cell","type":"article-journal","volume":"11"},"uris":["http://www.mendeley.com/documents/?uuid=31eae48f-4889-4dd8-8c94-c43d8ed50eb6"]},{"id":"ITEM-2","itemData":{"ISSN":"1513718X","abstract":"This study presents the results of light and temperature impact assessment on the efficiency and stability of natural dye-sensitized solar cells (DSSCs). It investigates also the impact of light and temperature on the absorbance, changes in functional groups, and the energy levels of the curcumin natural dye. The natural dyes and DSSCs were irradiated and heated at a temperature of 50°C for 0, 100, and 200 hours and examined by the ultraviolet-visible (UV-Vis) spectrophotometry, the Fourier transform infra-red (FT-IR) spectroscopy, and cyclic voltammetry test. The results show that the light and heat treatment at 50°C for 100 and 200 hours cause the decreasing voltage, current, and efficiency of DSSCs more than 89%. Interestingly, the DSSC with curcumin-dye subjected to heat and light treatment did not have a significant decrease in the value of fill factor (FF). It shows that the quality of the junctions in the DSSCs is good and the physical structure of DSSCs is stable. It can be stated that the performance of DSSCs decreases when subjected a light and heat treatment is due to the changes of HOMO and LUMO levels of curcumin dyes.","author":[{"dropping-particle":"","family":"Suyitno","given":"","non-dropping-particle":"","parse-names":false,"suffix":""},{"dropping-particle":"","family":"Agustia","given":"Yuda Virgantara","non-dropping-particle":"","parse-names":false,"suffix":""},{"dropping-particle":"","family":"Hidajat","given":"Lullus Lambang Govinda","non-dropping-particle":"","parse-names":false,"suffix":""},{"dropping-particle":"","family":"Kristiawan","given":"Budi","non-dropping-particle":"","parse-names":false,"suffix":""},{"dropping-particle":"","family":"Wibowo","given":"Atmanto Heru","non-dropping-particle":"","parse-names":false,"suffix":""}],"container-title":"International Energy Journal","id":"ITEM-2","issue":"1","issued":{"date-parts":[["2018"]]},"page":"53-60","title":"Effect of light and temperature on the efficiency and stability of curcumin-dye-sensitized solar cells","type":"article-journal","volume":"18"},"uris":["http://www.mendeley.com/documents/?uuid=5a38faa9-b5f8-465a-aef0-b79cd99ccaa8"]}],"mendeley":{"formattedCitation":"[162], [163]","plainTextFormattedCitation":"[162], [163]","previouslyFormattedCitation":"[3], [4]"},"properties":{"noteIndex":0},"schema":"https://github.com/citation-style-language/schema/raw/master/csl-citation.json"}</w:instrText>
      </w:r>
      <w:r w:rsidRPr="005D0D46">
        <w:fldChar w:fldCharType="separate"/>
      </w:r>
      <w:r w:rsidR="005D0D46" w:rsidRPr="005D0D46">
        <w:rPr>
          <w:noProof/>
        </w:rPr>
        <w:t>[162], [163]</w:t>
      </w:r>
      <w:r w:rsidRPr="005D0D46">
        <w:fldChar w:fldCharType="end"/>
      </w:r>
      <w:r w:rsidRPr="005D0D46">
        <w:t>.</w:t>
      </w:r>
    </w:p>
    <w:p w:rsidR="00B04874" w:rsidRPr="005D0D46" w:rsidRDefault="00B04874" w:rsidP="00B04874">
      <w:pPr>
        <w:pStyle w:val="NormalWeb"/>
        <w:jc w:val="both"/>
      </w:pPr>
      <w:r w:rsidRPr="005D0D46">
        <w:t xml:space="preserve">I.W. Estiningtyas et al. explored the use of combined natural dyes as sensitizers in dye-sensitized solar cells (DSSCs), using pairs of extracts including: (a) sappan wood and turmeric, (b) turmeric and beetroot, and (c) beetroot and turmeric. Turmeric, rich in curcumin—a bright yellow pigment—was extracted with methanol, showing an absorption spectrum between 350–470 nm, with a prominent peak at 427 nm. Among the dye combinations, turmeric and beetroot (combination b) displayed the broadest absorption range of 400–700 nm, with peak wavelengths near 422 nm at neutral pH and 421 nm at acidic pH. For combination (a), the sappan wood and turmeric dye mix at neutral pH showed an Isc (short-circuit current) of 1.7 x 10^-3 mA/cm², Voc (open-circuit voltage) of 382 mV, fill factor (FF) of 3.22%, and an efficiency of 2.09%. Under acidic pH, the Isc increased to 2.4 x 10^-3 mA/cm², Voc dropped to 241 mV, FF rose to 4.48%, and the efficiency reached 2.59%, highlighting the improvement in performance under acidic conditions. In combination (b) with turmeric and beetroot at neutral pH, the values recorded were Isc of 2.5 x 10^-3 </w:t>
      </w:r>
      <w:r w:rsidRPr="005D0D46">
        <w:lastRenderedPageBreak/>
        <w:t xml:space="preserve">mA/cm², Voc of 231 mV, FF of 3.64%, and efficiency of 2.10%. With an acidic pH, Isc was 1.73 x 10^-3 mA/cm², Voc was 417 mV, FF was 3.31%, and efficiency increased to 2.39%, again showing enhanced efficiency in an acidic environment. Finally, in combination (c) with beetroot and turmeric, the neutral pH performance exhibited an Isc of 1.7 x 10^-3 mA/cm², Voc of 403 mV, FF of 3.20%, and efficiency of 2.19%. At acidic pH, Isc increased to 2.23 x 10^-3 mA/cm², Voc decreased to 363 mV, FF improved to 3.35%, and efficiency reached 2.71%. Across all combinations, the acidic pH condition consistently provided the highest efficiencies, demonstrating the potential for optimized dye combinations in acidic environments to improve DSSC performance </w:t>
      </w:r>
      <w:r w:rsidRPr="005D0D46">
        <w:fldChar w:fldCharType="begin" w:fldLock="1"/>
      </w:r>
      <w:r w:rsidR="005D0D46" w:rsidRPr="005D0D46">
        <w:instrText>ADDIN CSL_CITATION {"citationItems":[{"id":"ITEM-1","itemData":{"DOI":"10.14710/ijred.2023.56172","ISSN":"22524940","abstract":"Dyes are significant components in Dye Sensitized Solar Cell (DSSC) performance because they act as photosensitizers. Natural dye-based DSSC system fabrication innovations continue to be produced in an effort to improve DSSC performance efficiency. In this study, a DSSC system was developed using double components of natural dyes as natural photosensitizers to enhance DSSC efficiency. This method of making natural dye-based DSSC uses a combination of dye extracts from two different dye sources that have the potential as natural photosensitizers in DSSC. The research aims to investigate the impact of the combined use of two natural dyes and pH variations on DSSC performance. DSSC performance measurements encompass the short-circuit current (Isc), open-circuit voltage (Voc), and DSSC efficiency parameters. The obtained results indicate efficiency values for dyes (a) sappan wood/ethanol and turmeric/methanol; (b) turmeric/methanol and beetroot/ethanol; and (c) beetroot/ethanol and turmeric/distilled water. At neutral pH, the efficiency values are 2.09%, 2.10%, and 2.19%, respectively. Meanwhile, at acidic pH of 2.59%; 2.39%; and 2.71%. Notably, the dye efficiency values at acidic pH surpass those found at neutral pH conditions. The highest efficiency is observed in the combination of dye (c) beetroot/ethanol and turmeric/distilled water with efficiency reaching 2.71% at acidic pH.","author":[{"dropping-particle":"","family":"Estiningtyas","given":"Indri Wasa","non-dropping-particle":"","parse-names":false,"suffix":""},{"dropping-particle":"","family":"Kusumawati","given":"Nita","non-dropping-particle":"","parse-names":false,"suffix":""},{"dropping-particle":"","family":"Setiarso","given":"Pirim","non-dropping-particle":"","parse-names":false,"suffix":""},{"dropping-particle":"","family":"Muslim","given":"Supari","non-dropping-particle":"","parse-names":false,"suffix":""},{"dropping-particle":"","family":"Rahayu","given":"Nunik Tri","non-dropping-particle":"","parse-names":false,"suffix":""},{"dropping-particle":"","family":"Safitri","given":"Riska Nur","non-dropping-particle":"","parse-names":false,"suffix":""},{"dropping-particle":"","family":"Zakiyah","given":"Nafisatus","non-dropping-particle":"","parse-names":false,"suffix":""},{"dropping-particle":"","family":"Fachrirakarsie","given":"Fadlurachman Faizal","non-dropping-particle":"","parse-names":false,"suffix":""}],"container-title":"International Journal of Renewable Energy Development","id":"ITEM-1","issue":"6","issued":{"date-parts":[["2023"]]},"page":"1054-1060","title":"Effect of natural dye combination and pH extraction on the performance of dye-sensitized photovoltaics solar cell","type":"article-journal","volume":"12"},"uris":["http://www.mendeley.com/documents/?uuid=4f843f3d-4bcf-48c0-9edf-374820c3770f"]}],"mendeley":{"formattedCitation":"[164]","plainTextFormattedCitation":"[164]","previouslyFormattedCitation":"[5]"},"properties":{"noteIndex":0},"schema":"https://github.com/citation-style-language/schema/raw/master/csl-citation.json"}</w:instrText>
      </w:r>
      <w:r w:rsidRPr="005D0D46">
        <w:fldChar w:fldCharType="separate"/>
      </w:r>
      <w:r w:rsidR="005D0D46" w:rsidRPr="005D0D46">
        <w:rPr>
          <w:noProof/>
        </w:rPr>
        <w:t>[164]</w:t>
      </w:r>
      <w:r w:rsidRPr="005D0D46">
        <w:fldChar w:fldCharType="end"/>
      </w:r>
      <w:r w:rsidRPr="005D0D46">
        <w:t xml:space="preserve">. Basuki et al. studied the impact of sintering time on the efficiency of dye-sensitized solar cells (DSSCs) using turmeric dye as a natural sensitizer. They found that a sintering duration of 150 minutes yielded the best cell performance, as it resulted in large grains with an average diameter of 68.87 nm and a porosity area of 26.51%. These structural features were associated with the highest DSSC efficiency observed across different sintering times. The device’s performance parameters included an open-circuit voltage (Voc) of 0.64 V, a short-circuit current density (Jsc) of 0.47 mA/cm², and an overall efficiency of 0.2%. This study underscores how optimizing sintering time can enhance the photoelectrochemical properties of turmeric-based DSSCs </w:t>
      </w:r>
      <w:r w:rsidRPr="005D0D46">
        <w:fldChar w:fldCharType="begin" w:fldLock="1"/>
      </w:r>
      <w:r w:rsidR="005D0D46" w:rsidRPr="005D0D46">
        <w:instrText>ADDIN CSL_CITATION {"citationItems":[{"id":"ITEM-1","itemData":{"DOI":"10.1063/1.4968263","ISBN":"9780735414525","ISSN":"15517616","abstract":"This study reports the effect of sintering time on the performance of the dye-sensitized solar cells with turmeric dyes as sensitizers. Sintering TiO2 semiconductors were conducted at a temperature of 450°C for 30, 50, 90, 120, 150, and 180 minutes. The natural dye was extracted from dried turmeric powders with ethanol solvent. The results show that size of grains and the opening area of TiO2 semiconductor depended on the sintering time. The improvement of the properties of TiO2 semiconductor allowed more turmeric dyes were adsorbed by the semiconductors and then improved the performance of solar cells. The sintering time of 150 minutes produced large grains with an average diameter of 68.87 nm, and a porosity area of 26.51% caused the performance of DSSCs was the highest among other sintering time. The Voc, Jsc, and efficiency of DSSCs with turmeric-based natural dyes 0.64 V, 0.47 mA/cm2, and 0.2%, respectively.","author":[{"dropping-particle":"","family":"Basuki","given":"","non-dropping-particle":"","parse-names":false,"suffix":""},{"dropping-particle":"","family":"Hidajat","given":"R. Lullus Lambang G.","non-dropping-particle":"","parse-names":false,"suffix":""},{"dropping-particle":"","family":"Suyitno","given":"","non-dropping-particle":"","parse-names":false,"suffix":""},{"dropping-particle":"","family":"Kristiawan","given":"Budi","non-dropping-particle":"","parse-names":false,"suffix":""},{"dropping-particle":"","family":"Rachmanto","given":"Rendy Adhi","non-dropping-particle":"","parse-names":false,"suffix":""}],"container-title":"AIP Conference Proceedings","id":"ITEM-1","issue":"February","issued":{"date-parts":[["2017"]]},"title":"Effect of sintering time on the performance of turmeric dye-sensitized solar cells","type":"article-journal","volume":"1788"},"uris":["http://www.mendeley.com/documents/?uuid=2ecb229f-b2e6-49f6-a1de-e2eda7cdf222"]}],"mendeley":{"formattedCitation":"[165]","plainTextFormattedCitation":"[165]","previouslyFormattedCitation":"[6]"},"properties":{"noteIndex":0},"schema":"https://github.com/citation-style-language/schema/raw/master/csl-citation.json"}</w:instrText>
      </w:r>
      <w:r w:rsidRPr="005D0D46">
        <w:fldChar w:fldCharType="separate"/>
      </w:r>
      <w:r w:rsidR="005D0D46" w:rsidRPr="005D0D46">
        <w:rPr>
          <w:noProof/>
        </w:rPr>
        <w:t>[165]</w:t>
      </w:r>
      <w:r w:rsidRPr="005D0D46">
        <w:fldChar w:fldCharType="end"/>
      </w:r>
      <w:r w:rsidRPr="005D0D46">
        <w:t>.</w:t>
      </w:r>
    </w:p>
    <w:p w:rsidR="00B04874" w:rsidRPr="005D0D46" w:rsidRDefault="00B04874" w:rsidP="00B04874">
      <w:pPr>
        <w:pStyle w:val="NormalWeb"/>
        <w:jc w:val="both"/>
      </w:pPr>
    </w:p>
    <w:p w:rsidR="00B04874" w:rsidRPr="005D0D46" w:rsidRDefault="00B04874" w:rsidP="00B04874">
      <w:pPr>
        <w:pStyle w:val="NormalWeb"/>
        <w:jc w:val="both"/>
      </w:pPr>
      <w:r w:rsidRPr="005D0D46">
        <w:t>The extended conjugation present in curcuminoids enhances their electron transfer capabilities, allowing them to participate actively in photochemical processes. However, their stability under prolonged light exposure can be a concern, as curcumin is prone to photodegradation. To maximize the performance of curcuminoids in solar energy applications, stabilization techniques may be required to protect the pigment from light-induced degradation.</w:t>
      </w:r>
    </w:p>
    <w:p w:rsidR="00B04874" w:rsidRPr="005D0D46" w:rsidRDefault="00B04874" w:rsidP="00B04874">
      <w:pPr>
        <w:pStyle w:val="NormalWeb"/>
        <w:jc w:val="both"/>
      </w:pPr>
      <w:r w:rsidRPr="005D0D46">
        <w:t>Overall, curcumin stands out not only for its bright yellow color but also for its antioxidant properties, making it an attractive candidate for sustainable dye applications. Its natural abundance in turmeric root further supports its use in eco-friendly technologies, including DSSCs. As research continues to explore ways to enhance the stability and electron transfer efficiency of curcumin, its potential as a natural sensitizer in solar energy conversion systems remains promising.</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Flavonoids</w:t>
      </w:r>
    </w:p>
    <w:p w:rsidR="00B04874" w:rsidRPr="005D0D46" w:rsidRDefault="00B04874" w:rsidP="00B04874">
      <w:pPr>
        <w:pStyle w:val="NormalWeb"/>
        <w:jc w:val="both"/>
      </w:pPr>
      <w:r w:rsidRPr="005D0D46">
        <w:t xml:space="preserve">Flavonoids, a diverse group of polyphenolic compounds, are recognized for their structural versatility and significant role as natural pigments in plants. These compounds have a common C6-C3-C6 skeleton, consisting of two benzene rings connected by a three-carbon chain. Subtypes like quercetin and kaempferol, each distinguished by different hydroxyl group substitutions, exhibit distinct chemical behaviors that influence their effectiveness in dye applications. Flavonoids are notable for their yellow pigmentation and are found in various plant parts, including fruits, vegetables, flowers, stems, bark, and roots. These compounds contribute to the characteristic coloration of many plants and are essential in natural dye-sensitized solar cell (DSSC) research due to their light-absorbing properties and broad availability </w:t>
      </w:r>
      <w:r w:rsidRPr="005D0D46">
        <w:fldChar w:fldCharType="begin" w:fldLock="1"/>
      </w:r>
      <w:r w:rsidR="005D0D46" w:rsidRPr="005D0D46">
        <w:instrText>ADDIN CSL_CITATION {"citationItems":[{"id":"ITEM-1","itemData":{"DOI":"10.54279/mijeec.v4i1.247970","ISSN":"2673-0537","abstract":"For many years, dye-sensitized sunlight cells (DSSC), which are feasible and have significant potential to harvest and convert light into renewable energy, have been the subject of serious research. DSSC is a great alternative for low-cost solar panels due to its simplicity in fabrication and acceptable efficiency. While synthetic dyes can produce higher efficiency, their production costs and complexity in synthesizing toxic chemicals that are harmful to the environment, people, and the environment present another problem. Therefore, several studies have focused on natural dyes extracted from plants (chlorophyll-anthocyanin, flavonoid and carotenoid) because of their advantages such as high absorption, low cost, no toxicity, eco-friendly and easy extraction. This review also highlights the development of dye-sensitized sun cells by using natural dyes as photosensitizers.","author":[{"dropping-particle":"","family":"Glennise Faye C. Mejica","given":"","non-dropping-particle":"","parse-names":false,"suffix":""},{"dropping-particle":"","family":"Rameshprabu Ramaraj","given":"","non-dropping-particle":"","parse-names":false,"suffix":""},{"dropping-particle":"","family":"Unpaprom","given":"Yuwalee","non-dropping-particle":"","parse-names":false,"suffix":""}],"container-title":"Maejo International Journal of Energy and Environmental Communication","id":"ITEM-1","issue":"1","issued":{"date-parts":[["2022"]]},"page":"12-22","title":"Natural dye (chlorophyll, anthocyanin, carotenoid, flavonoid) photosensitizer for dye-sensitized solar cell: A review","type":"article-journal","volume":"4"},"uris":["http://www.mendeley.com/documents/?uuid=bf7c07b1-1748-4249-bb46-d3d60b7743a1"]},{"id":"ITEM-2","itemData":{"DOI":"10.1016/j.jksus.2024.103423","ISSN":"10183647","abstract":"Dye-sensitized solar cells (DSSCs) offer a promising route for sustainable energy conversion, with natural photosensitizers emerging as attractive alternatives to conventional synthetic dyes due to their abundant resources, cost-effectiveness, and eco-friendly materials. However, the efficiency of DSSC utilizing natural photosensitizer remains low. In this study, we investigate the utilization of novel natural photosensitizers extracted from gambier leaves, gambier branches, cinnamon, and petiole of tectona leaves, which contain flavonoids/tannins, chlorophyll, and anthocyanins, aiming to achieve high-performance DSSCs. Five different solvents—ethanol, isopropanol, distilled water, methanol, and Zamzam water—are explored to optimize the extraction process of the natural dyes. The doctor blade technique is employed to coat TiO2 nanomaterials onto ITO glass substrates. UV–Vis spectrophotometry and FTIR spectroscopy are used to characterize the optical properties and structural composition of the dyes, revealing that flavonoid/tannin groups are the primary compounds responsible for light harvesting. The DSSC performance is evaluated under a 30 W lamp, adjusted to light intensity of 10 mW/cm2. As a result, the DSSCs using gambier leaf extract as photosensitizer demonstrate the highest recorded efficiency of 4.71 %, with a Jsc of 2.95 mAcm−2 and a Voc of 0.64 V. These findings contribute to advancing DSSC technology by leveraging the potential of natural photosensitizers for sustainable energy conversion applications.","author":[{"dropping-particle":"","family":"Nasyori","given":"Achmad","non-dropping-particle":"","parse-names":false,"suffix":""},{"dropping-particle":"","family":"Patunrengi","given":"Iswadi I.","non-dropping-particle":"","parse-names":false,"suffix":""},{"dropping-particle":"","family":"Arofiati Noor","given":"Fatimah","non-dropping-particle":"","parse-names":false,"suffix":""}],"container-title":"Journal of King Saud University - Science","id":"ITEM-2","issue":"9","issued":{"date-parts":[["2024"]]},"page":"1-8","title":"Investigate the utilization of novel natural photosensitizers for the performance of dye-sensitized solar cells (DSSCs)","type":"article-journal","volume":"36"},"uris":["http://www.mendeley.com/documents/?uuid=c5ae1e28-d784-48af-a424-403851026553"]}],"mendeley":{"formattedCitation":"[166], [167]","plainTextFormattedCitation":"[166], [167]","previouslyFormattedCitation":"[1], [2]"},"properties":{"noteIndex":0},"schema":"https://github.com/citation-style-language/schema/raw/master/csl-citation.json"}</w:instrText>
      </w:r>
      <w:r w:rsidRPr="005D0D46">
        <w:fldChar w:fldCharType="separate"/>
      </w:r>
      <w:r w:rsidR="005D0D46" w:rsidRPr="005D0D46">
        <w:rPr>
          <w:noProof/>
        </w:rPr>
        <w:t>[166], [167]</w:t>
      </w:r>
      <w:r w:rsidRPr="005D0D46">
        <w:fldChar w:fldCharType="end"/>
      </w:r>
      <w:r w:rsidRPr="005D0D46">
        <w:t>.</w:t>
      </w:r>
    </w:p>
    <w:p w:rsidR="00B04874" w:rsidRPr="005D0D46" w:rsidRDefault="00B04874" w:rsidP="00B04874">
      <w:pPr>
        <w:pStyle w:val="NormalWeb"/>
        <w:jc w:val="both"/>
      </w:pPr>
      <w:r w:rsidRPr="005D0D46">
        <w:t xml:space="preserve">In terms of light absorption, flavonoids generally capture wavelengths within the ultraviolet (UV) to visible spectrum, typically around 350 to 500 nm. This absorption range, combined with their strong coloration, makes flavonoids promising candidates for capturing solar </w:t>
      </w:r>
      <w:r w:rsidRPr="005D0D46">
        <w:lastRenderedPageBreak/>
        <w:t xml:space="preserve">energy. The energy levels of flavonoids, specifically the highest occupied molecular orbital (HOMO) and lowest unoccupied molecular orbital (LUMO), align reasonably well with the conduction bands of semiconductors like TiO₂, enabling effective electron transfer upon excitation. However, the efficiency of electron transfer can vary depending on the molecule's anchoring capability to the semiconductor surface. Flavonoids contain a π-electron system that enhances their electron-donating properties, which is beneficial for facilitating electron movement when used as sensitizers in DSSCs </w:t>
      </w:r>
      <w:r w:rsidRPr="005D0D46">
        <w:fldChar w:fldCharType="begin" w:fldLock="1"/>
      </w:r>
      <w:r w:rsidR="005D0D46" w:rsidRPr="005D0D46">
        <w:instrText>ADDIN CSL_CITATION {"citationItems":[{"id":"ITEM-1","itemData":{"DOI":"10.1016/j.rechem.2022.100733","ISSN":"22117156","abstract":"Dyes and pigments can make the world beautiful. They are being used since long time and find vide applications in various fields such as food, textile, artifacts and paper industries. This has resulted in an extensive research on development of natural colorants from natural sources The advantages of using natural colorants are manifolds as they are eco-friendly, safe, easily obtained from renewable sources soft, lustrous and soothing to the human eye. They do not cause health hazards, offers/ offer no disposal problems. India is rich source of colorants. It is estimated that, in India there are some 500 varieties of colorant producing plants from which colorants can be easily extracted. The present mini review describes some fundamental aspects of colorants their classification, chemical constituents responsible for producing various colors, newer methods of production extraction and mechanism of dyeing and future prospects.","author":[{"dropping-particle":"","family":"Yadav","given":"Shailendra","non-dropping-particle":"","parse-names":false,"suffix":""},{"dropping-particle":"","family":"Tiwari","given":"Kanha Singh","non-dropping-particle":"","parse-names":false,"suffix":""},{"dropping-particle":"","family":"Gupta","given":"Chitrasen","non-dropping-particle":"","parse-names":false,"suffix":""},{"dropping-particle":"","family":"Tiwari","given":"Mahendra Kumar","non-dropping-particle":"","parse-names":false,"suffix":""},{"dropping-particle":"","family":"Khan","given":"Arbaj","non-dropping-particle":"","parse-names":false,"suffix":""},{"dropping-particle":"","family":"Sonkar","given":"Sankatha P.","non-dropping-particle":"","parse-names":false,"suffix":""}],"container-title":"Results in Chemistry","id":"ITEM-1","issue":"December 2022","issued":{"date-parts":[["2023"]]},"page":"100733","publisher":"Elsevier B.V.","title":"A brief review on natural dyes, pigments: Recent advances and future perspectives","type":"article-journal","volume":"5"},"uris":["http://www.mendeley.com/documents/?uuid=049886b4-8e89-40cb-a24e-b42ab8e6a5ac"]}],"mendeley":{"formattedCitation":"[168]","plainTextFormattedCitation":"[168]","previouslyFormattedCitation":"[3]"},"properties":{"noteIndex":0},"schema":"https://github.com/citation-style-language/schema/raw/master/csl-citation.json"}</w:instrText>
      </w:r>
      <w:r w:rsidRPr="005D0D46">
        <w:fldChar w:fldCharType="separate"/>
      </w:r>
      <w:r w:rsidR="005D0D46" w:rsidRPr="005D0D46">
        <w:rPr>
          <w:noProof/>
        </w:rPr>
        <w:t>[168]</w:t>
      </w:r>
      <w:r w:rsidRPr="005D0D46">
        <w:fldChar w:fldCharType="end"/>
      </w:r>
      <w:r w:rsidRPr="005D0D46">
        <w:t>.</w:t>
      </w:r>
    </w:p>
    <w:p w:rsidR="00B04874" w:rsidRPr="005D0D46" w:rsidRDefault="00B04874" w:rsidP="00B04874">
      <w:pPr>
        <w:pStyle w:val="NormalWeb"/>
        <w:jc w:val="both"/>
      </w:pPr>
      <w:r w:rsidRPr="005D0D46">
        <w:t xml:space="preserve">A Nasyori and F A Noor conducted an investigation into the UV-Vis and FTIR spectra to explore the effects of the concentration of red and yellow gambier extracts, prepared through maceration and evaporation from methanol. The study identified the absorbance wavelengths of both red and yellow gambier fruit extracts between 200 and 850 nm. The red gambier extract showed higher absorbance at 30% concentration, with notable peaks in the 250–300 nm range. Specifically, absorbance values were recorded at wavelengths of 250, 300, 400, 500, and 600 nm, reaching a peak at 992 nm. For the red gambier, the main absorption peaks occurred in the range of 431–655 nm, while for the yellow gambier, they appeared between 359–707 nm. The study concluded that these organic dyes have significant potential as sensitizers to absorb photons. The investigation also evaluated the photoelectrochemical performance of DSSCs using the red and yellow gambier fruit extracts. The highest efficiency was achieved with the yellow gambier extract at a 70% dye concentration, which resulted in a short-circuit current density (Jsc) of 1.064 mA/cm², a voltage of 0.649 V, a fill factor (FF) of 0.431, and an efficiency (η) of 3.2%. In contrast, the lowest efficiency (0.149%) was observed at 30% concentration of red gambier extract, with Jsc of 0.0488 mA/cm², Voc of 0.47 V, and a Vmax of 0.223 V </w:t>
      </w:r>
      <w:r w:rsidRPr="005D0D46">
        <w:fldChar w:fldCharType="begin" w:fldLock="1"/>
      </w:r>
      <w:r w:rsidR="005D0D46" w:rsidRPr="005D0D46">
        <w:instrText>ADDIN CSL_CITATION {"citationItems":[{"id":"ITEM-1","itemData":{"DOI":"10.1088/1742-6596/1811/1/012067","ISSN":"17426596","abstract":"Natural dyes still have low efficiency, although there are good opportunities to apply them in dye-sensitised solar cells (DSSCs). In this research, the working-electrode was prepared from indium tin oxide (ITO) and titanium oxide (TiO2), using the doctor blade method for doping TiO2 on ITO glass. Then, the working-electrode was soaked in gambier extract for 24 hours. The counter-electrode and electrolyte were made from burning a candle and mixing KI + I2, respectively. UV-vis and FTIR spectra have been made to investigate the effect of the concentration of red and yellow gambier prepared by maceration and evaporation from methanol. They were used to analyse absorbances and compounds in gambier, respectively. From UV-vis and FTIR spectra results, we obtained that the organic dyes from the red and yellow gambier fruits could have a high potential to be used as a sensitiser to absorb photons in DSSCs. From the I-V measurement, we found that the efficiency tends to increase as the concentration increases. It indicates that the concentration of natural dyes could increase the performance of DSSC. Furthermore, an efficiency of 3.248% was found to be achievable for DSSCs from a 70% concentration of yellow gambier fruit dye.","author":[{"dropping-particle":"","family":"Nasyori","given":"A.","non-dropping-particle":"","parse-names":false,"suffix":""},{"dropping-particle":"","family":"Noor","given":"F. A.","non-dropping-particle":"","parse-names":false,"suffix":""}],"container-title":"Journal of Physics: Conference Series","id":"ITEM-1","issued":{"date-parts":[["2021"]]},"title":"The Effects of the Concentration of Red and Yellow Gambier Fruit Dyes on the Short-Circuit Photocurrent in Dye-Sensitised Solar Cells","type":"article-journal"},"uris":["http://www.mendeley.com/documents/?uuid=3c53a571-d610-4d73-8c4d-1ec0eb389d4b"]}],"mendeley":{"formattedCitation":"[169]","plainTextFormattedCitation":"[169]","previouslyFormattedCitation":"[4]"},"properties":{"noteIndex":0},"schema":"https://github.com/citation-style-language/schema/raw/master/csl-citation.json"}</w:instrText>
      </w:r>
      <w:r w:rsidRPr="005D0D46">
        <w:fldChar w:fldCharType="separate"/>
      </w:r>
      <w:r w:rsidR="005D0D46" w:rsidRPr="005D0D46">
        <w:rPr>
          <w:noProof/>
        </w:rPr>
        <w:t>[169]</w:t>
      </w:r>
      <w:r w:rsidRPr="005D0D46">
        <w:fldChar w:fldCharType="end"/>
      </w:r>
      <w:r w:rsidRPr="005D0D46">
        <w:t xml:space="preserve">. </w:t>
      </w:r>
    </w:p>
    <w:p w:rsidR="00B04874" w:rsidRPr="005D0D46" w:rsidRDefault="00B04874" w:rsidP="00B04874">
      <w:pPr>
        <w:pStyle w:val="NormalWeb"/>
        <w:jc w:val="both"/>
      </w:pPr>
      <w:r w:rsidRPr="005D0D46">
        <w:t xml:space="preserve">Makbule Erdogdu et al. studied the performance of dye-sensitized solar cells (DSSCs) using a natural dye extracted from </w:t>
      </w:r>
      <w:r w:rsidRPr="005D0D46">
        <w:rPr>
          <w:rStyle w:val="Emphasis"/>
        </w:rPr>
        <w:t>Hedera helix</w:t>
      </w:r>
      <w:r w:rsidRPr="005D0D46">
        <w:t xml:space="preserve"> fruits, which contain flavonoid pigments. These pigments exhibit distinct light-harvesting properties due to their UV-Vis absorption characteristics, making them potential candidates as sensitizers in DSSCs. The researchers focused on comparing the effectiveness of two different ionic liquid-based redox electrolytes, EL1 and EL2, in the DSSC devices. The electrolyte EL1 is composed of a mixture of volatile solvents and uses the I⁻/I₃⁻ redox couple. It contains 0.6 M 1-butyl-3-methylimidazolium iodide (BMII), 0.1 M lithium iodide, 0.05 M iodine, 0.05 M guanidinium thiocyanate, and 0.5 M tert-butylpyridine, all dissolved in a mixture of valeronitrile and acetonitrile (in a 15:85 ratio). Devices using EL1 exhibited an excellent efficiency of 1.17%, with a short-circuit current density (Jsc) of 2.35 mA/cm², an open-circuit voltage (Voc) of 0.65 V, and a fill factor (FF) of 0.77. In contrast, the electrolyte EL2 is an ionic liquid consisting of 0.6 M BMII, 0.1 M lithium iodide, 0.01 M iodine, and 0.1 M tert-butylpyridine dissolved in 3-methoxypropionitrile. Substituting EL1 with EL2 resulted in a decrease in both Voc (0.52 V) and FF (0.47), while the Jsc increased from 2.35 mA/cm² to 3.04 mA/cm². Despite the increase in Jsc, the overall efficiency of the device using EL2 was lower at 0.75%, compared to the 1.17% efficiency observed with EL1 </w:t>
      </w:r>
      <w:r w:rsidRPr="005D0D46">
        <w:fldChar w:fldCharType="begin" w:fldLock="1"/>
      </w:r>
      <w:r w:rsidR="005D0D46" w:rsidRPr="005D0D46">
        <w:instrText>ADDIN CSL_CITATION {"citationItems":[{"id":"ITEM-1","itemData":{"DOI":"10.1016/j.jphotochem.2023.115288","ISSN":"1010-6030","author":[{"dropping-particle":"","family":"Erdogdu","given":"Makbule","non-dropping-particle":"","parse-names":false,"suffix":""},{"dropping-particle":"","family":"Atilgan","given":"Abdullah","non-dropping-particle":"","parse-names":false,"suffix":""},{"dropping-particle":"","family":"Erdogdu","given":"Yusuf","non-dropping-particle":"","parse-names":false,"suffix":""},{"dropping-particle":"","family":"Yildiz","given":"Abdullah","non-dropping-particle":"","parse-names":false,"suffix":""}],"container-title":"Journal of Photochemistry &amp; Photobiology, A: Chemistry","id":"ITEM-1","issue":"November 2023","issued":{"date-parts":[["2024"]]},"page":"115288","publisher":"Elsevier B.V.","title":"Journal of Photochemistry &amp; Photobiology , A : Chemistry Flavonoid from Hedera helix fruits : A promising new natural sensitizer for DSSCs","type":"article-journal","volume":"448"},"uris":["http://www.mendeley.com/documents/?uuid=fd373c64-b8a7-4eb3-989e-bbfcf35bdefb"]}],"mendeley":{"formattedCitation":"[170]","plainTextFormattedCitation":"[170]","previouslyFormattedCitation":"[5]"},"properties":{"noteIndex":0},"schema":"https://github.com/citation-style-language/schema/raw/master/csl-citation.json"}</w:instrText>
      </w:r>
      <w:r w:rsidRPr="005D0D46">
        <w:fldChar w:fldCharType="separate"/>
      </w:r>
      <w:r w:rsidR="005D0D46" w:rsidRPr="005D0D46">
        <w:rPr>
          <w:noProof/>
        </w:rPr>
        <w:t>[170]</w:t>
      </w:r>
      <w:r w:rsidRPr="005D0D46">
        <w:fldChar w:fldCharType="end"/>
      </w:r>
      <w:r w:rsidRPr="005D0D46">
        <w:t xml:space="preserve">. S. Shalini et al. explored the use of </w:t>
      </w:r>
      <w:r w:rsidRPr="005D0D46">
        <w:rPr>
          <w:rStyle w:val="Emphasis"/>
        </w:rPr>
        <w:t>Kigelia africana</w:t>
      </w:r>
      <w:r w:rsidRPr="005D0D46">
        <w:t xml:space="preserve"> flower extract, which contains anthocyanin as the predominant flavonoid pigment responsible for light absorption in the visible region, as a sensitizer for dye-sensitized solar cells (DSSCs). The study found that DSSCs fabricated with Na-doped TiO₂ exhibited higher conversion efficiencies compared to those using undoped TiO₂. For undoped TiO₂-based DSSCs, the device showed a Voc of 0.48 V, a Jsc of 5.0 mA/cm², a fill factor (FF) of 0.362, and an efficiency of 0.87%. However, the efficiency values increased as the dopant concentration of Na was increased. Specifically, the efficiency improved from 1.09% to 1.56% as the dopant concentration rose from 2% to 6%. This study highlights the </w:t>
      </w:r>
      <w:r w:rsidRPr="005D0D46">
        <w:lastRenderedPageBreak/>
        <w:t xml:space="preserve">effectiveness of Na-doped TiO₂ in enhancing the performance of DSSCs sensitized by </w:t>
      </w:r>
      <w:r w:rsidRPr="005D0D46">
        <w:rPr>
          <w:rStyle w:val="Emphasis"/>
        </w:rPr>
        <w:t>Kigelia africana</w:t>
      </w:r>
      <w:r w:rsidRPr="005D0D46">
        <w:t xml:space="preserve"> flower extract </w:t>
      </w:r>
      <w:r w:rsidRPr="005D0D46">
        <w:fldChar w:fldCharType="begin" w:fldLock="1"/>
      </w:r>
      <w:r w:rsidR="005D0D46" w:rsidRPr="005D0D46">
        <w:instrText>ADDIN CSL_CITATION {"citationItems":[{"id":"ITEM-1","itemData":{"DOI":"10.1016/j.ijleo.2017.10.173","ISSN":"00304026","abstract":"Flower of Kigelia Africana constitute anthoyanin as a predominant flavonoid pigment and are responsible for absorption of light in visible region. In the present study, the extract of this flower is used as sensitizer for DSSC. Na-doped TiO2 nanorods have been synthesized via one step hydrothermal method and used as photoanode. XRD analysis of Na-doped TiO2 nanorod samples revealed the formation of single rutile phase structure. FESEM images revealed the formation of nanorods and overgrowth of nanoflowers on increasing the amount of the dopant. The photoelectric conversion efficiency of DSSC increased from 1.09% to 1.56% when compared to undoped TiO2 based DSSC that exhibited an efficiency of 0.87%. A relatively high open circuit voltage was obtained because of nanorods structure and doping technique. The downward shift of flat band voltage with Na-doped TiO2 improved the driving force for electron injection, leading to the enhanced photocurrent density.","author":[{"dropping-particle":"","family":"Shalini","given":"S.","non-dropping-particle":"","parse-names":false,"suffix":""},{"dropping-particle":"","family":"Prabavathy","given":"N.","non-dropping-particle":"","parse-names":false,"suffix":""},{"dropping-particle":"","family":"Balasundaraprabhu","given":"R.","non-dropping-particle":"","parse-names":false,"suffix":""},{"dropping-particle":"","family":"Kumar","given":"T. Satish","non-dropping-particle":"","parse-names":false,"suffix":""},{"dropping-particle":"","family":"Velauthapillai","given":"Dhayalan","non-dropping-particle":"","parse-names":false,"suffix":""},{"dropping-particle":"","family":"Balraju","given":"P.","non-dropping-particle":"","parse-names":false,"suffix":""},{"dropping-particle":"","family":"Prasanna","given":"S.","non-dropping-particle":"","parse-names":false,"suffix":""}],"container-title":"Optik","id":"ITEM-1","issued":{"date-parts":[["2018"]]},"page":"334-343","publisher":"Elsevier GmbH.","title":"Studies on DSSC encompassing flower shaped assembly of Na-doped TiO2 nanorods sensitized with extract from petals of Kigelia Africana","type":"article-journal","volume":"155"},"uris":["http://www.mendeley.com/documents/?uuid=2e92022e-4fef-44d5-bf55-6260894a4927"]}],"mendeley":{"formattedCitation":"[171]","plainTextFormattedCitation":"[171]","previouslyFormattedCitation":"[6]"},"properties":{"noteIndex":0},"schema":"https://github.com/citation-style-language/schema/raw/master/csl-citation.json"}</w:instrText>
      </w:r>
      <w:r w:rsidRPr="005D0D46">
        <w:fldChar w:fldCharType="separate"/>
      </w:r>
      <w:r w:rsidR="005D0D46" w:rsidRPr="005D0D46">
        <w:rPr>
          <w:noProof/>
        </w:rPr>
        <w:t>[171]</w:t>
      </w:r>
      <w:r w:rsidRPr="005D0D46">
        <w:fldChar w:fldCharType="end"/>
      </w:r>
      <w:r w:rsidRPr="005D0D46">
        <w:t>.</w:t>
      </w:r>
    </w:p>
    <w:p w:rsidR="00B04874" w:rsidRPr="005D0D46" w:rsidRDefault="00B04874" w:rsidP="00B04874">
      <w:pPr>
        <w:pStyle w:val="NormalWeb"/>
        <w:jc w:val="both"/>
      </w:pPr>
      <w:r w:rsidRPr="005D0D46">
        <w:t xml:space="preserve">Flavonoids are further categorized into subgroups such as aurones, chalcones, anthocyanins, flavones, and flavonols, each with unique phenolic structures </w:t>
      </w:r>
      <w:r w:rsidRPr="005D0D46">
        <w:fldChar w:fldCharType="begin" w:fldLock="1"/>
      </w:r>
      <w:r w:rsidR="005D0D46" w:rsidRPr="005D0D46">
        <w:instrText>ADDIN CSL_CITATION {"citationItems":[{"id":"ITEM-1","itemData":{"DOI":"10.1515/eces-2019-0016","ISSN":"18986196","abstract":"Natural flavonoids quercetin, morin, fisetin and luteolin were studied as potential photosensitizers for dye-sensitized solar cells (DSSC). Spectroscopic methods were used to investigate the formation of dye/TiO 2 nanoparticles assemblies and the development of their absorption spectra. The results show that the flavonoids adsorb well on TiO 2 nanoparticles and this process causes the shift of absorption spectra from the near UV into the visible range of solar light. The mode of binding of the dye molecules on TiO 2 surface is analyzed by comparison of spectral absorption properties and with the use of structural differences introduced by fisetin and luteolin for discrimination between several possibilities.","author":[{"dropping-particle":"","family":"Zdyb","given":"Agata","non-dropping-particle":"","parse-names":false,"suffix":""},{"dropping-particle":"","family":"Krawczyk","given":"Stanisław","non-dropping-particle":"","parse-names":false,"suffix":""}],"container-title":"Ecological Chemistry and Engineering S","id":"ITEM-1","issue":"1","issued":{"date-parts":[["2019"]]},"page":"29-36","title":"Natural Flavonoids as Potential Photosensitizers for Dye-Sensitized Solar Cells","type":"article-journal","volume":"26"},"uris":["http://www.mendeley.com/documents/?uuid=bae9464c-6382-4918-b314-a730c59bc3dd"]},{"id":"ITEM-2","itemData":{"DOI":"10.7240/jeps.476514","abstract":"In this study, the short information was given about flavonoids giving yellow colour to plants present in nature. In addition to these, flavones, flavonols, flavanones and isoflavonoids as subgroups were also reviewed. Among these subgroups, flavones and flavonols are one of the most important classes of phenolic compounds. The information about the most important dye plants including flavonoids was also given in this study. The investigated plants are weld (Reseda luteola L.), onion (Allium cepa L.), young fustic (Cotinus coggygria SCOP), Anatolian buckthorn (Rhamnus petiolaris Boiss), dyer’s greenwood (Genista tinctoria L.) and Spanish broom (Spartium junceum L.). The most important yellow dyestuff  and the oldest European dye among these dye sources is known as the luteolin dye. The dye plants were used for yellow color dyeing in ancient and historical textile. Nowadays, flavonoids are reused for sustainable, non-toxic, green textile and environment friendly textile dyeing. In the same time, flavonoids have been used for natural lake organic pigment, cosmetic, pharmaceuitical industries. In recent years, it has been suggested to use flavones in textile dyeing, cosmetic, pharmaceutical, etc. industries by the World Health Organization (WHO). Therefore, we have aimed to contribute to similar studies theoretical and experimental in natural dyeing studies.Bu çalışmada, doğadaki mevcut bitkilere sarı renk veren flavonoidler hakkında kısa bilgi verilmiş olup, ek olarak da, bu bileşiklerin alt grupları olan flavonlar, flavonollar, flavanonlar ve isoflavonoidler hakkında genel bilgiler sunulmuştur. Bu alt gruplar arasında flavonlar ve flavonollar fenolik bileşiklerin en önemli sınıflarından birisidirler. Flavonoidleri içeren en önemli boya bitkileri hakkında bilgiler de bu çalışmada verilmiştir. İncelenmiş bitkiler muhabbet çiçeği (Reseda luteola L.), soğan (Allium cepa L.), boyacı sumağı (Cotinus coggygria SCOP), cehri (Rhamnus petiolaris Boiss), boyacı katırtırnağı (Genista tinctoria L.) ve katırtırnağı (Spartium junceum L.)’dır. Bu boya kaynakları arasında en önemli sarı boyarmaddesi luteolin’dir. Anadolu ve Avrupa’ya özgü boyarmaddenin en önemlilerinden birisi olarak bilinir. Bir çok boya bitkisi antik ve tarihi tekstillerde sarı renk boyamacılığı için kullanılmıştır. Günümüzde, flavonoidler sürdürülebilir, toksik olmayan, eko tekstil ve çevre dostu tekstil boyamacılığı için yeniden kullanılmaya başlanmıştır. Aynı zamanda, flavonoidlerin doğal lak organi…","author":[{"dropping-particle":"","family":"DEVEOĞLU","given":"Ozan","non-dropping-particle":"","parse-names":false,"suffix":""},{"dropping-particle":"","family":"KARADAĞ","given":"Recep","non-dropping-particle":"","parse-names":false,"suffix":""}],"container-title":"International Journal of Advances in Engineering and Pure Sciences","id":"ITEM-2","issue":"3","issued":{"date-parts":[["2019"]]},"page":"188-200","title":"A Review on the Flavonoids – A Dye Source","type":"article-journal","volume":"31"},"uris":["http://www.mendeley.com/documents/?uuid=d3f5a1c1-0471-4643-aef5-07f8c91dfe50"]}],"mendeley":{"formattedCitation":"[172], [173]","plainTextFormattedCitation":"[172], [173]","previouslyFormattedCitation":"[7], [8]"},"properties":{"noteIndex":0},"schema":"https://github.com/citation-style-language/schema/raw/master/csl-citation.json"}</w:instrText>
      </w:r>
      <w:r w:rsidRPr="005D0D46">
        <w:fldChar w:fldCharType="separate"/>
      </w:r>
      <w:r w:rsidR="005D0D46" w:rsidRPr="005D0D46">
        <w:rPr>
          <w:noProof/>
        </w:rPr>
        <w:t>[172], [173]</w:t>
      </w:r>
      <w:r w:rsidRPr="005D0D46">
        <w:fldChar w:fldCharType="end"/>
      </w:r>
      <w:r w:rsidRPr="005D0D46">
        <w:t xml:space="preserve">. Asres Dara Halala et al. explored the extraction, chemical composition, and electrochemical properties of natural pigments derived from the roots and flowers of </w:t>
      </w:r>
      <w:r w:rsidRPr="005D0D46">
        <w:rPr>
          <w:rStyle w:val="Emphasis"/>
        </w:rPr>
        <w:t>Persicaria lapathifolia</w:t>
      </w:r>
      <w:r w:rsidRPr="005D0D46">
        <w:t xml:space="preserve"> for use in dye-sensitized solar cells (DSSCs). The research optimized the extraction process by using acidified ethanol with acetic acid for flower extracts and hydrochloric acid for root extracts. The study demonstrated that the pigments from both parts of the plant had the potential to enhance DSSC performance. Spectroscopic analysis revealed distinct absorption peaks in the UV-visible range, with the root extract showing peaks at 462 and 654 nm, while the flower extract exhibited peaks at 535, 606, and 666 nm. Phytochemical analysis identified key compounds including anthocyanins, flavonoids, glycosides, and betacyanins in both extracts. Electrochemical tests, such as cyclic voltammetry, revealed oxidation potential peaks for both pigments, and the calculated HOMO and LUMO levels suggested that these pigments could help improve DSSC efficiency. The DSSCs using the flower extract as a sensitizer achieved an open-circuit voltage (Voc) of 0.649 V, a short-circuit current (Isc) of 3.8 mA, and an efficiency of 1.6335%. In contrast, the root extract-based DSSCs displayed slightly lower performance, with a Voc of 0.55 V, an Isc of 3.7 mA, and an efficiency of 1.33% </w:t>
      </w:r>
      <w:r w:rsidRPr="005D0D46">
        <w:fldChar w:fldCharType="begin" w:fldLock="1"/>
      </w:r>
      <w:r w:rsidR="005D0D46" w:rsidRPr="005D0D46">
        <w:instrText>ADDIN CSL_CITATION {"citationItems":[{"id":"ITEM-1","itemData":{"DOI":"10.1007/s44373-024-00004-8","ISBN":"4437302400","ISSN":"3005-1215","author":[{"dropping-particle":"","family":"Halala","given":"Asres Dara","non-dropping-particle":"","parse-names":false,"suffix":""},{"dropping-particle":"","family":"Siraj","given":"Khalid","non-dropping-particle":"","parse-names":false,"suffix":""},{"dropping-particle":"","family":"Shitaw","given":"Demisachew","non-dropping-particle":"","parse-names":false,"suffix":""}],"container-title":"Discover Electrochemistry","id":"ITEM-1","issue":"1","issued":{"date-parts":[["2024"]]},"publisher":"Springer Nature Singapore","title":"Optimal extraction, phytochemical and electrochemical potential assessment of pigments from Persicaria Lapathifolia for dye-sensitized solar cell application","type":"article-journal","volume":"1"},"uris":["http://www.mendeley.com/documents/?uuid=675927e4-654b-4976-8726-3922d2dea0ff"]}],"mendeley":{"formattedCitation":"[174]","plainTextFormattedCitation":"[174]","previouslyFormattedCitation":"[9]"},"properties":{"noteIndex":0},"schema":"https://github.com/citation-style-language/schema/raw/master/csl-citation.json"}</w:instrText>
      </w:r>
      <w:r w:rsidRPr="005D0D46">
        <w:fldChar w:fldCharType="separate"/>
      </w:r>
      <w:r w:rsidR="005D0D46" w:rsidRPr="005D0D46">
        <w:rPr>
          <w:noProof/>
        </w:rPr>
        <w:t>[174]</w:t>
      </w:r>
      <w:r w:rsidRPr="005D0D46">
        <w:fldChar w:fldCharType="end"/>
      </w:r>
      <w:r w:rsidRPr="005D0D46">
        <w:t>.</w:t>
      </w:r>
    </w:p>
    <w:p w:rsidR="00B04874" w:rsidRPr="005D0D46" w:rsidRDefault="00B04874" w:rsidP="00B04874">
      <w:pPr>
        <w:pStyle w:val="NormalWeb"/>
        <w:jc w:val="both"/>
      </w:pPr>
      <w:r w:rsidRPr="005D0D46">
        <w:t xml:space="preserve">The extent of phenyl ring oxidation affects the visible color of each flavonoid, as well as its electronic and optical properties. In addition to their role as pigments, flavonoids exhibit biological properties, such as anti-mutagenic, anti-oxidative, anti-carcinogenic, and anti-inflammatory effects. They also act as UV filters, which adds value to their role in solar applications by providing a degree of protection against UV degradation. Andery Lim et al. investigated the use of dye extracts from the skin samples of </w:t>
      </w:r>
      <w:r w:rsidRPr="005D0D46">
        <w:rPr>
          <w:rStyle w:val="Emphasis"/>
        </w:rPr>
        <w:t>Canarium odontophyllum</w:t>
      </w:r>
      <w:r w:rsidRPr="005D0D46">
        <w:t xml:space="preserve">, a seasonal indigenous fruit from Borneo, in dye-sensitized solar cells (DSSCs). The extract contained three primary groups of flavonoid pigments: aurone (maritimein), anthocyanidin (pelargonidin), and anthocyanidin (cyanidin derivatives), each exhibiting distinct UV-Vis absorption properties and light-harvesting capabilities. When tested in DSSCs, the cyanidin derivatives demonstrated the highest power conversion efficiency at 1.43%, followed by aurone and pelargonidin with efficiencies of 0.51% and 0.79%, respectively. However, when used as a mixture, the </w:t>
      </w:r>
      <w:r w:rsidRPr="005D0D46">
        <w:rPr>
          <w:rStyle w:val="Emphasis"/>
        </w:rPr>
        <w:t>C. odontophyllum</w:t>
      </w:r>
      <w:r w:rsidRPr="005D0D46">
        <w:t xml:space="preserve"> skin pigments resulted in a lower efficiency of 0.68%, suggesting a masking effect of the pigments when combined. Acidification of the pigment mixture with concentrated hydrochloric acid improved the efficiency, increasing it from 0.68% to 0.99%. Column chromatographic separation of the pigments revealed three distinct colored bands: yellow (CS1), reddish-blue (CS2), and dark blue (CS3), with a minor peak at 651 nm. A broad peak in the range of 510–550 nm was observed, indicating the presence of anthocyanins. The absorption curves of CS2 and CS3, with peak positions at 530–533 nm and 536–538 nm, respectively, confirmed the presence of pelargonidin and cyanidin derivatives. The absorbance peaks identified for each flavonoid were as follows: CMB (mixture of flavonoids) at 280, 348, and 541 nm; CS1 (aurone) at 273, 336, 420, and 651 nm; CS2 (pelargonidin) at 273, 320, and 530 nm; and CS3 (cyanidin derivatives) at 280, 333, and 536 nm. This study highlights the potential of </w:t>
      </w:r>
      <w:r w:rsidRPr="005D0D46">
        <w:rPr>
          <w:rStyle w:val="Emphasis"/>
        </w:rPr>
        <w:t>Canarium odontophyllum</w:t>
      </w:r>
      <w:r w:rsidRPr="005D0D46">
        <w:t xml:space="preserve"> skin pigments, particularly cyanidin derivatives, as effective sensitizers in DSSCs </w:t>
      </w:r>
      <w:r w:rsidRPr="005D0D46">
        <w:fldChar w:fldCharType="begin" w:fldLock="1"/>
      </w:r>
      <w:r w:rsidR="005D0D46" w:rsidRPr="005D0D46">
        <w:instrText>ADDIN CSL_CITATION {"citationItems":[{"id":"ITEM-1","itemData":{"DOI":"10.1016/j.saa.2014.11.102","ISSN":"13861425","PMID":"25541396","abstract":"Possibility of use of dye extract from skin samples of a seasonal, indigenous fruit from Borneo, namely Canarium odontophyllum, in dye sensitized solar cells (DSSCs) are explored. Three main groups of flavonoid pigments are detected and these pigments exhibit different UV-vis absorption properties, and hence showing different light harvesting capabilities. When applied in DSSCs. The detected pigment constituents of the extract consist of aurone (maritimein), anthocyanidin (pelargonidin) and anthocyanidin (cyanidin derivatives). When tested in DSSC, the highest conversion efficiency of 1.43% is exhibited by cyanidin derivatives, and this is followed by conversion efficiencies of 0.51% and 0.79% for aurone and pelargonidin, respectively. It is shown that individual pigments, like cyanidin derivatives and pelargonidin, exhibit higher power conversion efficiency when compared to that of C. odontophyllum skin pigment mixture (with a conversion efficiency of only 0.68%). The results indicate a possibility of masking effects of the pigments when used as a mixture. The acidification of C. odontophyllum skin pigments with concentrated hydrochloric acid improves the conversion efficiency of the mixture from 0.68% to 0.99%. The discussion in this paper will draw data and observations from the variation in absorption and adsorption properties, the HOMO-LUMO levels, the energy band gaps and the functional group compositions of the detected flavonoids.","author":[{"dropping-particle":"","family":"Lim","given":"Andery","non-dropping-particle":"","parse-names":false,"suffix":""},{"dropping-particle":"","family":"Kumara","given":"N. T.R.N.","non-dropping-particle":"","parse-names":false,"suffix":""},{"dropping-particle":"","family":"Tan","given":"Ai Ling","non-dropping-particle":"","parse-names":false,"suffix":""},{"dropping-particle":"","family":"Mirza","given":"Aminul Huq","non-dropping-particle":"","parse-names":false,"suffix":""},{"dropping-particle":"","family":"Chandrakanthi","given":"R. L.N.","non-dropping-particle":"","parse-names":false,"suffix":""},{"dropping-particle":"","family":"Petra","given":"Mohammad Iskandar","non-dropping-particle":"","parse-names":false,"suffix":""},{"dropping-particle":"","family":"Ming","given":"Lim Chee","non-dropping-particle":"","parse-names":false,"suffix":""},{"dropping-particle":"","family":"Senadeera","given":"G. K.R.","non-dropping-particle":"","parse-names":false,"suffix":""},{"dropping-particle":"","family":"Ekanayake","given":"Piyasiri","non-dropping-particle":"","parse-names":false,"suffix":""}],"container-title":"Spectrochimica Acta - Part A: Molecular and Biomolecular Spectroscopy","id":"ITEM-1","issued":{"date-parts":[["2015"]]},"page":"596-602","publisher":"Elsevier B.V.","title":"Potential natural sensitizers extracted from the skin of Canarium odontophyllum fruits for dye-sensitized solar cells","type":"article-journal","volume":"138"},"uris":["http://www.mendeley.com/documents/?uuid=972d3425-3b14-4e14-8b54-c1303513f4ff"]}],"mendeley":{"formattedCitation":"[175]","plainTextFormattedCitation":"[175]","previouslyFormattedCitation":"[10]"},"properties":{"noteIndex":0},"schema":"https://github.com/citation-style-language/schema/raw/master/csl-citation.json"}</w:instrText>
      </w:r>
      <w:r w:rsidRPr="005D0D46">
        <w:fldChar w:fldCharType="separate"/>
      </w:r>
      <w:r w:rsidR="005D0D46" w:rsidRPr="005D0D46">
        <w:rPr>
          <w:noProof/>
        </w:rPr>
        <w:t>[175]</w:t>
      </w:r>
      <w:r w:rsidRPr="005D0D46">
        <w:fldChar w:fldCharType="end"/>
      </w:r>
      <w:r w:rsidRPr="005D0D46">
        <w:t>.</w:t>
      </w:r>
    </w:p>
    <w:p w:rsidR="00B04874" w:rsidRPr="005D0D46" w:rsidRDefault="00B04874" w:rsidP="00B04874">
      <w:pPr>
        <w:pStyle w:val="NormalWeb"/>
        <w:jc w:val="both"/>
      </w:pPr>
      <w:r w:rsidRPr="005D0D46">
        <w:t>Narid Prachumrak et al. introduced a novel photosensitizer extracted from Red Lotus petals (</w:t>
      </w:r>
      <w:r w:rsidRPr="005D0D46">
        <w:rPr>
          <w:rStyle w:val="Emphasis"/>
        </w:rPr>
        <w:t>Nymphaea pubescens Willd.</w:t>
      </w:r>
      <w:r w:rsidRPr="005D0D46">
        <w:t xml:space="preserve">) using methanol as the solvent. Preliminary phytochemical analysis confirmed the presence of flavonoids in the methanolic extract but not in the aqueous </w:t>
      </w:r>
      <w:r w:rsidRPr="005D0D46">
        <w:lastRenderedPageBreak/>
        <w:t xml:space="preserve">extract. The petal dye displayed two main absorption peaks: one at 360 nm in the UV region and another at 540 nm in the visible region, suggesting effective light-harvesting potential. Notably, the dye exhibited a strong absorption band in water, with decreasing absorbance intensity in acetone, ethanol, and methanol, respectively. The maximum absorption wavelength at 540 nm in the visible range further highlighted the dye's capacity for efficient light capture. When used in dye-sensitized solar cells (NDSSCs), the Red Lotus petal dye in methanol achieved a power conversion efficiency (PCE) between 0.208% and 0.281%. The NDSSCs showed filling factors (FF) from 0.621 to 0.668, photocurrent densities (Jsc) ranging from 0.615 to 0.855 mA/cm², and photovoltages (Voc) between 0.506 V and 0.523 V, indicating the dye's potential as an effective sensitizer for solar cell applications </w:t>
      </w:r>
      <w:r w:rsidRPr="005D0D46">
        <w:fldChar w:fldCharType="begin" w:fldLock="1"/>
      </w:r>
      <w:r w:rsidR="005D0D46" w:rsidRPr="005D0D46">
        <w:instrText>ADDIN CSL_CITATION {"citationItems":[{"id":"ITEM-1","itemData":{"author":[{"dropping-particle":"","family":"Prachumrak","given":"Narid","non-dropping-particle":"","parse-names":false,"suffix":""}],"id":"ITEM-1","issued":{"date-parts":[["2022"]]},"page":"1-8","title":"NOVEL PHOTOSENSITIZER FROM RED LOTUS FLOWER EXTRACT FOR NATURAL DYE-SENSITIZED SOLAR CELLS Natthamon Wipaporn","type":"article-journal","volume":"30"},"uris":["http://www.mendeley.com/documents/?uuid=cea9dfd7-bcdc-4804-a7c8-8ddd38a1f816"]}],"mendeley":{"formattedCitation":"[176]","plainTextFormattedCitation":"[176]","previouslyFormattedCitation":"[11]"},"properties":{"noteIndex":0},"schema":"https://github.com/citation-style-language/schema/raw/master/csl-citation.json"}</w:instrText>
      </w:r>
      <w:r w:rsidRPr="005D0D46">
        <w:fldChar w:fldCharType="separate"/>
      </w:r>
      <w:r w:rsidR="005D0D46" w:rsidRPr="005D0D46">
        <w:rPr>
          <w:noProof/>
        </w:rPr>
        <w:t>[176]</w:t>
      </w:r>
      <w:r w:rsidRPr="005D0D46">
        <w:fldChar w:fldCharType="end"/>
      </w:r>
    </w:p>
    <w:p w:rsidR="00B04874" w:rsidRPr="005D0D46" w:rsidRDefault="00B04874" w:rsidP="00B04874">
      <w:pPr>
        <w:pStyle w:val="NormalWeb"/>
        <w:jc w:val="both"/>
      </w:pPr>
      <w:r w:rsidRPr="005D0D46">
        <w:t>Overall, flavonoids’ wide range, natural abundance, and light absorption characteristics make them viable candidates for experimentation in sustainable solar energy applications, particularly in DSSCs. However, improving their anchoring mechanisms and stabilizing electron transfer rates are essential steps toward maximizing their performance in practical applications.</w:t>
      </w:r>
    </w:p>
    <w:p w:rsidR="00B04874" w:rsidRPr="005D0D46" w:rsidRDefault="00B04874" w:rsidP="00B04874">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Tannins</w:t>
      </w:r>
    </w:p>
    <w:p w:rsidR="00B04874" w:rsidRPr="005D0D46" w:rsidRDefault="00B04874" w:rsidP="00B04874">
      <w:pPr>
        <w:pStyle w:val="NormalWeb"/>
        <w:jc w:val="both"/>
      </w:pPr>
      <w:r w:rsidRPr="005D0D46">
        <w:t xml:space="preserve">Tannins are complex polyphenolic compounds renowned for their astringency and strong binding properties, commonly found in tree bark, leaves, and certain fruits. These compounds have intricate structures comprising units of gallic acid and catechin, which contribute to their large molecular size. This structural complexity influences both their solubility and binding properties, making tannins effective in attaching to various surfaces. As natural pigments, tannins produce shades that range from brownish-yellow to reddish-brown, providing earthy hues when used in dye applications </w:t>
      </w:r>
      <w:r w:rsidRPr="005D0D46">
        <w:fldChar w:fldCharType="begin" w:fldLock="1"/>
      </w:r>
      <w:r w:rsidR="005D0D46" w:rsidRPr="005D0D46">
        <w:instrText>ADDIN CSL_CITATION {"citationItems":[{"id":"ITEM-1","itemData":{"DOI":"10.2991/mmebc-16.2016.265","abstract":"Dye sensitizer is an important factor to the performance of dye sensitized solar cell (DSSC). This article simply reviews the development of dye-sensitized solar cells and the disadvantages of it at present, analyzes the advantages and disadvantages and its potential development of the natural dyes as dye-sensitized solar cells. According to the kinds of natural dyes used in recent years, this paper reviewed the research progress of natural dye-sensitized cells in detail, and then analysis and forecasts the development trend of natural dye-sensitized solar cells and the key problem must be solved to its practice.","author":[{"dropping-particle":"","family":"Yin","given":"Junyi","non-dropping-particle":"","parse-names":false,"suffix":""}],"id":"ITEM-1","issue":"Mmebc","issued":{"date-parts":[["2016"]]},"page":"1297-1300","title":"The application of natural dyes in Dye-sensitized solar cells","type":"article-journal"},"uris":["http://www.mendeley.com/documents/?uuid=f9197233-4435-417a-a486-c0ada7973ee6"]}],"mendeley":{"formattedCitation":"[177]","plainTextFormattedCitation":"[177]","previouslyFormattedCitation":"[1]"},"properties":{"noteIndex":0},"schema":"https://github.com/citation-style-language/schema/raw/master/csl-citation.json"}</w:instrText>
      </w:r>
      <w:r w:rsidRPr="005D0D46">
        <w:fldChar w:fldCharType="separate"/>
      </w:r>
      <w:r w:rsidR="005D0D46" w:rsidRPr="005D0D46">
        <w:rPr>
          <w:noProof/>
        </w:rPr>
        <w:t>[177]</w:t>
      </w:r>
      <w:r w:rsidRPr="005D0D46">
        <w:fldChar w:fldCharType="end"/>
      </w:r>
      <w:r w:rsidRPr="005D0D46">
        <w:t>.</w:t>
      </w:r>
    </w:p>
    <w:p w:rsidR="00B04874" w:rsidRPr="005D0D46" w:rsidRDefault="00B04874" w:rsidP="00B04874">
      <w:pPr>
        <w:pStyle w:val="NormalWeb"/>
        <w:jc w:val="both"/>
      </w:pPr>
      <w:r w:rsidRPr="005D0D46">
        <w:t>In terms of light absorption, tannins exhibit broad absorption across the ultraviolet (UV) and visible regions, allowing them to capture a wide range of light wavelengths. This absorption profile enhances their utility as natural dyes, although their complex molecular makeup can impact their photochemical behavior. The energy levels of tannins are generally sufficient for electron injection into semiconductor materials; however, they may not be as optimized for this purpose as simpler pigments. Despite this, the ability of tannins to facilitate electron transfer remains valuable, largely due to their π-electron systems, which contribute to their electron-donating capabilities.</w:t>
      </w:r>
    </w:p>
    <w:p w:rsidR="00B04874" w:rsidRPr="005D0D46" w:rsidRDefault="00B04874" w:rsidP="00B04874">
      <w:pPr>
        <w:pStyle w:val="NormalWeb"/>
      </w:pPr>
      <w:r w:rsidRPr="005D0D46">
        <w:t>Soner Çakar et al. investigated the effectiveness of various vegetable tannins—Turkish valonea, sweet chestnut, mimosa, and quebracho—and their iron (Fe) complexes as potential sensitizers in dye-sensitized solar cells (DSSCs). The hydrolysable tannins (valonea and chestnut) are characterized by high levels of aromatic hydroxyls and carbonyl groups bonded as glucose esters. The condensed tannins (mimosa and quebracho) also contain abundant aromatic hydroxyls but in lower quantities compared to the hydrolysable tannins. These chemical groups exhibit specific vibrational responses under infrared radiation, with the condensed tannin-Fe complexes displaying a strong absorption peak within the 450–600 nm wavelength range.</w:t>
      </w:r>
    </w:p>
    <w:p w:rsidR="00B04874" w:rsidRPr="005D0D46" w:rsidRDefault="00B04874" w:rsidP="00B04874">
      <w:pPr>
        <w:pStyle w:val="NormalWeb"/>
      </w:pPr>
      <w:r w:rsidRPr="005D0D46">
        <w:t xml:space="preserve">Among the solar cells tested, the Fe-valonea complex demonstrated the highest efficiency, reaching 0.99%. It was found that the Fe complexes of hydrolysable tannins, such as Fe-valonea and Fe-chestnut, showed a more intense absorption in the visible spectrum compared to the condensed tannins, due to their distinct chemical structures. Despite the structural </w:t>
      </w:r>
      <w:r w:rsidRPr="005D0D46">
        <w:lastRenderedPageBreak/>
        <w:t>similarity of valonea and chestnut tannins, the chestnut complex showed slightly lower efficiency, which is attributed to its reduced dye-loading capacity caused by steric hindrance.</w:t>
      </w:r>
    </w:p>
    <w:p w:rsidR="00B04874" w:rsidRPr="005D0D46" w:rsidRDefault="00B04874" w:rsidP="005D0D46">
      <w:pPr>
        <w:pStyle w:val="NormalWeb"/>
        <w:jc w:val="both"/>
      </w:pPr>
      <w:r w:rsidRPr="005D0D46">
        <w:t xml:space="preserve">The study also revealed that the open-circuit voltage (Voc) of some solar cells was enhanced due to the interaction between the conduction band of the ZnO photoanode and the charge recombination dynamics at the ZnO/dye/electrolyte interface. While the hydrolysable tannins alone exhibited no notable absorption across the spectral range, their Fe complexes demonstrated a broad band in the 400–700 nm range. This broad absorption is likely linked to the presence of gallic acid and hexahydroxydiphenic acid molecules within the Fe-hydrolysable tannin complexes, highlighting their potential as sensitizers in DSSCs </w:t>
      </w:r>
      <w:r w:rsidRPr="005D0D46">
        <w:fldChar w:fldCharType="begin" w:fldLock="1"/>
      </w:r>
      <w:r w:rsidR="005D0D46" w:rsidRPr="005D0D46">
        <w:instrText>ADDIN CSL_CITATION {"citationItems":[{"id":"ITEM-1","itemData":{"DOI":"10.1016/j.electacta.2016.05.024","ISSN":"00134686","abstract":"In this study, ZnO nanoplates were synthesized rapidly via microwave assisted hydrothermal synthesis methods at relatively low temperatures and without any organic surfactants. The ZnO nanoplates were used as a dye sensitized photoanode. The vegetable tannins (Turkish valonea, sweet chestnut, mimosa and quebracho) and their Fe complexes were studied as a sensitizer for the solar cell system. The Fourier transform infrared spectroscopy (FTIR) and UV-vis absorption spectroscopy were employed to investigate these vegetable tannins and their Fe complexes. Additionally, the HOMO and LUMO energy levels of tannins and band gap values were calculated, and the cyclic voltammetry results for these dyes were discussed. The maximum cell efficiency of DSSC based a valonea and Fe-valonea complexes dye were 0.58% and 0.99%, respectively. The cell efficiency of gallotannins and ellagitannins (Turkish valonea and sweet chestnut) and their Fe complexes are much higher than those of condensed tannins (mimosa and quebracho) and their Fe complexes. These cell efficiency results showed that the valonea (gallotannin), chestnut (ellagitannin), and their Fe complexes are useful as dye sensitizers along with obtainability from environmentally friendly, low cost and renewable sources.","author":[{"dropping-particle":"","family":"Çakar","given":"Soner","non-dropping-particle":"","parse-names":false,"suffix":""},{"dropping-particle":"","family":"Güy","given":"Nuray","non-dropping-particle":"","parse-names":false,"suffix":""},{"dropping-particle":"","family":"Özacar","given":"Mahmut","non-dropping-particle":"","parse-names":false,"suffix":""},{"dropping-particle":"","family":"Findik","given":"Fehim","non-dropping-particle":"","parse-names":false,"suffix":""}],"container-title":"Electrochimica Acta","id":"ITEM-1","issued":{"date-parts":[["2016"]]},"page":"407-422","publisher":"Elsevier Ltd","title":"Investigation of Vegetable Tannins and Their Iron Complex Dyes for Dye Sensitized Solar Cell Applications","type":"article-journal","volume":"209"},"uris":["http://www.mendeley.com/documents/?uuid=984a8ffe-44a7-4e38-9ac7-8e59e8ebd8c8"]}],"mendeley":{"formattedCitation":"[178]","plainTextFormattedCitation":"[178]","previouslyFormattedCitation":"[2]"},"properties":{"noteIndex":0},"schema":"https://github.com/citation-style-language/schema/raw/master/csl-citation.json"}</w:instrText>
      </w:r>
      <w:r w:rsidRPr="005D0D46">
        <w:fldChar w:fldCharType="separate"/>
      </w:r>
      <w:r w:rsidR="005D0D46" w:rsidRPr="005D0D46">
        <w:rPr>
          <w:noProof/>
        </w:rPr>
        <w:t>[178]</w:t>
      </w:r>
      <w:r w:rsidRPr="005D0D46">
        <w:fldChar w:fldCharType="end"/>
      </w:r>
      <w:r w:rsidRPr="005D0D46">
        <w:t>.</w:t>
      </w:r>
    </w:p>
    <w:p w:rsidR="00B04874" w:rsidRPr="005D0D46" w:rsidRDefault="00B04874" w:rsidP="005D0D46">
      <w:pPr>
        <w:pStyle w:val="NormalWeb"/>
        <w:jc w:val="both"/>
      </w:pPr>
    </w:p>
    <w:p w:rsidR="00B04874" w:rsidRPr="005D0D46" w:rsidRDefault="00B04874" w:rsidP="005D0D46">
      <w:pPr>
        <w:pStyle w:val="NormalWeb"/>
        <w:jc w:val="both"/>
      </w:pPr>
      <w:r w:rsidRPr="005D0D46">
        <w:t>One unique advantage of tannins is their strong binding capability, which results from their astringent nature. This allows them to adhere tightly to surfaces, making them particularly useful in dye applications where strong substrate attachment is essential. However, the structural complexity of tannins can present challenges, as it may hinder electron mobility and affect their efficiency in light-harvesting applications. In the context of dye-sensitized solar cells (DSSCs), the binding strength of tannins can help enhance dye stability, although further optimization is needed to improve their photochemical performance and electron transfer rates.</w:t>
      </w:r>
    </w:p>
    <w:p w:rsidR="00B04874" w:rsidRPr="005D0D46" w:rsidRDefault="00B04874" w:rsidP="005D0D46">
      <w:pPr>
        <w:pStyle w:val="NormalWeb"/>
        <w:jc w:val="both"/>
      </w:pPr>
      <w:r w:rsidRPr="005D0D46">
        <w:t>Overall, while tannins show potential as sustainable dye sources for DSSCs, their complex structures and photochemical behavior require careful consideration. Enhancing their electron transfer efficiency and ensuring compatibility with semiconductor materials are essential steps toward unlocking the full potential of tannins in solar energy applications. Their natural abundance and non-toxic nature, however, make them promising candidates for eco-friendly solar technologies.</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Xanthophylls</w:t>
      </w:r>
    </w:p>
    <w:p w:rsidR="00B04874" w:rsidRPr="005D0D46" w:rsidRDefault="00B04874" w:rsidP="005D0D46">
      <w:pPr>
        <w:pStyle w:val="NormalWeb"/>
        <w:jc w:val="both"/>
      </w:pPr>
      <w:r w:rsidRPr="005D0D46">
        <w:t>Xanthophylls are a class of carotenoids characterized by their yellow pigmentation and are commonly found in green leafy vegetables, marigold flowers, and yellow fruits. Notable members of this group include lutein and zeaxanthin, which are both oxygenated carotenoids with the chemical formula C₄₀H₅₆O₂. These pigments play a crucial role in light absorption, particularly in the blue region of the spectrum (400 to 500 nm), complementing the absorption characteristics of chlorophyll and enhancing overall energy capture in photosynthetic organisms.</w:t>
      </w:r>
    </w:p>
    <w:p w:rsidR="00B04874" w:rsidRPr="005D0D46" w:rsidRDefault="00B04874" w:rsidP="005D0D46">
      <w:pPr>
        <w:pStyle w:val="NormalWeb"/>
        <w:jc w:val="both"/>
      </w:pPr>
      <w:r w:rsidRPr="005D0D46">
        <w:t>The unique chemical structure of xanthophylls, with their conjugated systems, facilitates efficient electron mobility. This property is essential for their function in photosynthesis, where they contribute to the transfer of excited electrons. The energy levels of xanthophylls are particularly favorable for use in solar energy applications. Their lowest unoccupied molecular orbital (LUMO) levels align well with semiconductor materials, allowing for effective electron injection, while their highest occupied molecular orbital (HOMO) levels are suitable for regeneration processes.</w:t>
      </w:r>
    </w:p>
    <w:p w:rsidR="00B04874" w:rsidRPr="005D0D46" w:rsidRDefault="00B04874" w:rsidP="005D0D46">
      <w:pPr>
        <w:pStyle w:val="NormalWeb"/>
        <w:jc w:val="both"/>
      </w:pPr>
      <w:r w:rsidRPr="005D0D46">
        <w:t xml:space="preserve">In combination with other pigments, xanthophylls significantly enhance the efficiency of light harvesting, which is vital for optimizing energy capture in systems like dye-sensitized </w:t>
      </w:r>
      <w:r w:rsidRPr="005D0D46">
        <w:lastRenderedPageBreak/>
        <w:t>solar cells (DSSCs). Their ability to absorb light in the blue region helps to broaden the absorption spectrum, making them valuable as sensitizers in solar energy applications.</w:t>
      </w:r>
    </w:p>
    <w:p w:rsidR="00B04874" w:rsidRPr="005D0D46" w:rsidRDefault="00B04874" w:rsidP="005D0D46">
      <w:pPr>
        <w:pStyle w:val="NormalWeb"/>
        <w:jc w:val="both"/>
      </w:pPr>
      <w:r w:rsidRPr="005D0D46">
        <w:t xml:space="preserve">Rossi et al. investigated the extraction and application of xanthophyll pigments, specifically capsanthin and capsorubin, from red pepper fruits for use as sensitizers in dye-sensitized solar cells (DSSCs). These xanthophylls contain hydroxyl groups that facilitate bonding with the TiO₂ layer, enhancing dye adherence and stability on the photoanode. In their study, three xanthophyll variants (Xanth. 1, Xanth. 2, and Xanth. 3) were tested for photovoltaic performance, with distinct open-circuit voltages (Voc), short-circuit current densities (Jsc), fill factors (FF), and efficiencies (η). Xanth. 1 exhibited a Voc of 478.43 ± 5.82 mV, Jsc of -1.12 ± 0.025 mA/cm², FF of 52.9 ± 0.57%, and an efficiency of 0.285 ± 0.007%. Xanth. 2 showed a lower Voc at 390.16 ± 2.74 mV but a higher Jsc of -1.29 ± 0.022 mA/cm², FF of 53.9 ± 0.5%, and an efficiency of 0.272 ± 0.226%. Meanwhile, Xanth. 3 achieved a Voc of 380.56 ± 3.03 mV, the highest Jsc at -1.51 ± 0.026 mA/cm², FF of 54.5 ± 0.54%, and an efficiency of 0.313 ± 0.009% </w:t>
      </w:r>
      <w:r w:rsidRPr="005D0D46">
        <w:fldChar w:fldCharType="begin" w:fldLock="1"/>
      </w:r>
      <w:r w:rsidR="005D0D46" w:rsidRPr="005D0D46">
        <w:instrText>ADDIN CSL_CITATION {"citationItems":[{"id":"ITEM-1","itemData":{"DOI":"10.29328/journal.jpsp.1001011","abstract":"Natural dyes have become a viable alternative to expensive and rare organic sensitizers because of their low cost, easy attainability, abundance of supply of raw materials and environmental friendliness. Chlorophyll, the most abundant pigment, can be extracted from plant leaves with simple and inexpensive methods, but it's diffi cult to use as a Dye-Sensitized Solar Cells (DSSC) sensitizer due to the absence of OH and COOH groups. The opposite is true for xanthophylls, a particular class of carotenoids that contain free hydroxyl groups and thus may be considered as potential DSSC sensitizers. In this work we describe a new and inexpensive method of chlorophyll extraction from leaves based on the use of a basic solvent that provides the creation of COOH groups, allowing chlorophyll binding on the TiO 2 layer. This modifi ed chlorophyll dye showed a higher DSSC effi ciency level (0.72%) compared to xanthophylls, which had lower effi ciency.","author":[{"dropping-particle":"","family":"M","given":"Rossi","non-dropping-particle":"","parse-names":false,"suffix":""}],"container-title":"Journal of Plant Science and Phytopathology","id":"ITEM-1","issue":"2","issued":{"date-parts":[["2017"]]},"page":"087-094","title":"Chlorophylls and xanthophylls of crop plants as dyes for Dye-Sensitized Solar Cells (DSSC)","type":"article-journal","volume":"1"},"uris":["http://www.mendeley.com/documents/?uuid=019d7a4b-e98f-48c1-a665-af5e932a444a"]}],"mendeley":{"formattedCitation":"[179]","plainTextFormattedCitation":"[179]","previouslyFormattedCitation":"[1]"},"properties":{"noteIndex":0},"schema":"https://github.com/citation-style-language/schema/raw/master/csl-citation.json"}</w:instrText>
      </w:r>
      <w:r w:rsidRPr="005D0D46">
        <w:fldChar w:fldCharType="separate"/>
      </w:r>
      <w:r w:rsidR="005D0D46" w:rsidRPr="005D0D46">
        <w:rPr>
          <w:noProof/>
        </w:rPr>
        <w:t>[179]</w:t>
      </w:r>
      <w:r w:rsidRPr="005D0D46">
        <w:fldChar w:fldCharType="end"/>
      </w:r>
      <w:r w:rsidRPr="005D0D46">
        <w:t xml:space="preserve">. Andery Lim et al. explored the use of chlorophyll and xanthophyll dyes extracted from the filamentous freshwater green algae </w:t>
      </w:r>
      <w:r w:rsidRPr="005D0D46">
        <w:rPr>
          <w:rStyle w:val="Emphasis"/>
        </w:rPr>
        <w:t>Cladophora sp.</w:t>
      </w:r>
      <w:r w:rsidRPr="005D0D46">
        <w:t xml:space="preserve"> as sensitizers in dye-sensitized solar cells (DSSCs). The study analyzed the photovoltaic performance of DSSCs sensitized with these algal dyes, focusing on key metrics such as open-circuit voltage (Voc), short-circuit current density (Isc), fill factor (FF), and overall efficiency. The xanthophyll-based DSSCs achieved a Voc of 0.610 V, an Isc of 0.104 mA/cm², a fill factor of 0.54, and an efficiency of 0.038%. This research highlights the potential of </w:t>
      </w:r>
      <w:r w:rsidRPr="005D0D46">
        <w:rPr>
          <w:rStyle w:val="Emphasis"/>
        </w:rPr>
        <w:t>Cladophora sp.</w:t>
      </w:r>
      <w:r w:rsidRPr="005D0D46">
        <w:t xml:space="preserve"> as a sustainable source for DSSC dyes, although the efficiency remains modest, suggesting opportunities for further optimization in bio-derived dye applications </w:t>
      </w:r>
      <w:r w:rsidRPr="005D0D46">
        <w:fldChar w:fldCharType="begin" w:fldLock="1"/>
      </w:r>
      <w:r w:rsidR="005D0D46" w:rsidRPr="005D0D46">
        <w:instrText>ADDIN CSL_CITATION {"citationItems":[{"id":"ITEM-1","itemData":{"DOI":"10.1155/2015/510467","ISSN":"16878019","abstract":"Chlorophyll and xanthophyll dyes extracted from a single source of filamentous freshwater green algae (Cladophora sp.) were used to sensitize dye sensitized solar cells and their performances were investigated. A more positive interaction is expected as the derived dyes come from a single natural source because they work mutually in nature. Cell sensitized with mixed chlorophyll and xanthophyll showed synergistic activity with improved cell performance of 1.5- to 2-fold higher than that sensitized with any individual dye. The effect of temperature and the stability of these dyes were also investigated. Xanthophyll dye was found to be more stable compared to chlorophyll that is attributed in the ability of xanthophyll to dissipate extra energy via reversible structural changes. Mixing the dyes resulted to an increase in effective electron life time and reduced the process of electron recombination during solar cell operation, hence exhibiting a synergistic effect.","author":[{"dropping-particle":"","family":"Lim","given":"Andery","non-dropping-particle":"","parse-names":false,"suffix":""},{"dropping-particle":"","family":"Haji Manaf","given":"Noramaliyana","non-dropping-particle":"","parse-names":false,"suffix":""},{"dropping-particle":"","family":"Tennakoon","given":"Kushan","non-dropping-particle":"","parse-names":false,"suffix":""},{"dropping-particle":"","family":"Chandrakanthi","given":"R. L.N.","non-dropping-particle":"","parse-names":false,"suffix":""},{"dropping-particle":"","family":"Lim","given":"Linda Biaw Leng","non-dropping-particle":"","parse-names":false,"suffix":""},{"dropping-particle":"","family":"Bandara","given":"J. M.R.Sarath","non-dropping-particle":"","parse-names":false,"suffix":""},{"dropping-particle":"","family":"Ekanayake","given":"Piyasiri","non-dropping-particle":"","parse-names":false,"suffix":""}],"container-title":"Journal of Biophysics","id":"ITEM-1","issued":{"date-parts":[["2015"]]},"publisher":"Hindawi Publishing Corporation","title":"Higher performance of DSSC with dyes from cladophora sp. As mixed cosensitizer through synergistic effect","type":"article-journal","volume":"2015"},"uris":["http://www.mendeley.com/documents/?uuid=1bc9b843-05d1-41a9-9003-356969a3bfad"]}],"mendeley":{"formattedCitation":"[180]","plainTextFormattedCitation":"[180]","previouslyFormattedCitation":"[2]"},"properties":{"noteIndex":0},"schema":"https://github.com/citation-style-language/schema/raw/master/csl-citation.json"}</w:instrText>
      </w:r>
      <w:r w:rsidRPr="005D0D46">
        <w:fldChar w:fldCharType="separate"/>
      </w:r>
      <w:r w:rsidR="005D0D46" w:rsidRPr="005D0D46">
        <w:rPr>
          <w:noProof/>
        </w:rPr>
        <w:t>[180]</w:t>
      </w:r>
      <w:r w:rsidRPr="005D0D46">
        <w:fldChar w:fldCharType="end"/>
      </w:r>
      <w:r w:rsidRPr="005D0D46">
        <w:t>.</w:t>
      </w:r>
    </w:p>
    <w:p w:rsidR="00B04874" w:rsidRPr="005D0D46" w:rsidRDefault="00B04874" w:rsidP="005D0D46">
      <w:pPr>
        <w:pStyle w:val="NormalWeb"/>
        <w:jc w:val="both"/>
      </w:pPr>
      <w:r w:rsidRPr="005D0D46">
        <w:t>Overall, xanthophylls, with their bright yellow coloration and excellent light-absorbing capabilities, represent an important class of pigments that not only support photosynthesis but also hold promise for sustainable energy solutions. As research continues to explore their potential, xanthophylls like lutein and zeaxanthin may play a key role in advancing the efficiency of natural dyes and solar energy conversion technologies.</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b/>
          <w:sz w:val="24"/>
          <w:szCs w:val="24"/>
        </w:rPr>
      </w:pPr>
      <w:r w:rsidRPr="005D0D46">
        <w:rPr>
          <w:rFonts w:ascii="Times New Roman" w:eastAsia="Times New Roman" w:hAnsi="Times New Roman" w:cs="Times New Roman"/>
          <w:b/>
          <w:sz w:val="24"/>
          <w:szCs w:val="24"/>
        </w:rPr>
        <w:t>BENEFITS OF NATURAL</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Natural pigments have become a subject of growing interest for applications in solar energy conversion and other technologies due to their inherent advantages over synthetic alternatives. Their environmental benefits, cost considerations, and widespread availability make them attractive for sustainable energy solutions, particularly in dye-sensitized solar cells (DSSCs). Below, these benefits are explored in detail.</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1. Environmental Impact</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One of the most compelling benefits of using natural pigments is their low environmental impact. Unlike synthetic dyes, which often require complex and energy-intensive chemical synthesis processes involving toxic reagents and solvents, natural pigments are derived from renewable biological sources such as plants, fruits, and microorganisms . This natural derivation results in minimal ecological disruption, as the extraction processes can be designed to use non-toxic, biodegradable solvents. Additionally, waste from the extraction processes can often be composted or repurposed, contributing to a circular economy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chphi.2021.100037","ISSN":"26670224","abstract":"This work assessed the effect of plasmonic green synthesized silver nanoparticles (AgNPs) dispersed in Titanium dioxide (TiO2) nanoparticles on the efficiency of DSSC. Natural plant extracts from air-dried Neem (Azadirachta indica) and Henna (Lawsonia inermis) leaves were used as sensitizers with commercially available Ruthenium dye (N719). The optical absorption band obtained at 425 nm confirmed the presence of the AgNPs and incorporating the AgNPs into TiO2 and dye loading increased the absorbance significantly. The optical band gap results showed that the energy gap decreased as the absorbance increased. The DSSC sensitized by N719 dye offered the highest conversion efficiency of 4.09%, followed by 1.57% by Neem extract and 1.18% by Henna extract. It was shown from the results that natural plant extracts as sensitizers and plasmonic green synthesized AgNPs incorporated into TiO2 as the photoanode are good materials for the fabrication of DSSC with outstanding environmental friendliness.","author":[{"dropping-particle":"","family":"Alamu","given":"Gabriel Ayinde","non-dropping-particle":"","parse-names":false,"suffix":""},{"dropping-particle":"","family":"Adedokun","given":"Oluwaseun","non-dropping-particle":"","parse-names":false,"suffix":""},{"dropping-particle":"","family":"Bello","given":"Ismaila Taiwo","non-dropping-particle":"","parse-names":false,"suffix":""},{"dropping-particle":"","family":"Sanusi","given":"Yekinni Kolawole","non-dropping-particle":"","parse-names":false,"suffix":""}],"container-title":"Chemical Physics Impact","id":"ITEM-1","issued":{"date-parts":[["2021"]]},"page":"100037","publisher":"Elsevier B.V.","title":"Plasmonic enhancement of visible light absorption in Ag-TiO2 based dye-sensitized solar cells","type":"article-journal","volume":"3"},"uris":["http://www.mendeley.com/documents/?uuid=0be2edde-973d-4381-ad9b-34bb7ea25708"]},{"id":"ITEM-2","itemData":{"DOI":"10.1016/j.dyepig.2024.112057","ISSN":"0143-7208","author":[{"dropping-particle":"","family":"Nur","given":"Ryan","non-dropping-particle":"","parse-names":false,"suffix":""},{"dropping-particle":"","family":"Younas","given":"Muhammad","non-dropping-particle":"","parse-names":false,"suffix":""},{"dropping-particle":"","family":"Harrabi","given":"Khalil","non-dropping-particle":"","parse-names":false,"suffix":""},{"dropping-particle":"","family":"Mekki","given":"Abdelkrim","non-dropping-particle":"","parse-names":false,"suffix":""}],"container-title":"Dyes and Pigments","id":"ITEM-2","issue":"September 2023","issued":{"date-parts":[["2024"]]},"page":"112057","publisher":"Elsevier Ltd","title":"Dyes and Pigments Fabrication and characterization of natural dye-sensitized solar cells using an efficient natural sensitizer derived from Laurus nobilis L","type":"article-journal","volume":"225"},"uris":["http://www.mendeley.com/documents/?uuid=9bf089f8-0dd5-4f04-82a0-0955e9edbe88"]}],"mendeley":{"formattedCitation":"[181], [182]","plainTextFormattedCitation":"[181], [182]","previouslyFormattedCitation":"[1], [2]"},"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181], [182]</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lastRenderedPageBreak/>
        <w:t xml:space="preserve">Moreover, natural pigments are biodegradable, reducing the risk of environmental contamination. In contrast, synthetic dyes can contribute to pollution when they leach into water systems during manufacturing or disposal, leading to long-term ecological damage. The use of plant-based sources also aligns with goals to reduce carbon footprints since these plants absorb CO₂ during their growth phase. Consequently, the production and application of natural pigments contribute to lower greenhouse gas emissions and overall environmental sustainability </w:t>
      </w:r>
      <w:r w:rsidRPr="005D0D46">
        <w:rPr>
          <w:rFonts w:ascii="Times New Roman" w:eastAsia="Times New Roman" w:hAnsi="Times New Roman" w:cs="Times New Roman"/>
          <w:b/>
          <w:bCs/>
          <w:sz w:val="24"/>
          <w:szCs w:val="24"/>
        </w:rPr>
        <w:fldChar w:fldCharType="begin" w:fldLock="1"/>
      </w:r>
      <w:r w:rsidR="005D0D46" w:rsidRPr="005D0D46">
        <w:rPr>
          <w:rFonts w:ascii="Times New Roman" w:eastAsia="Times New Roman" w:hAnsi="Times New Roman" w:cs="Times New Roman"/>
          <w:b/>
          <w:bCs/>
          <w:sz w:val="24"/>
          <w:szCs w:val="24"/>
        </w:rPr>
        <w:instrText>ADDIN CSL_CITATION {"citationItems":[{"id":"ITEM-1","itemData":{"DOI":"10.1016/j.chphi.2024.100542","ISSN":"26670224","abstract":"In this study, Moringa oleifera extract was used for the green synthesis of magnetic Iron Oxide (Fe3O4) nanoparticle. Natural dye from air-dried Carica papaya leaves was used as sensitizer along with commercially obtainable N719 Ruthenium dye. The optical absorptions between 350 and 650 nm confirmed the formation of the nanoparticle. After adding the nanoparticle to the TiO2 and loading it with dye, the absorbance in the visible range dramatically increased. The formation and stabilization of the nanoparticle may have been aided by the functional groups, according to the FTIR results. With an average crystallite size of 35.13 nm, the XRD patterns demonstrated the nanoparticle's crystalline nature. The morphologies of the nanoparticle demonstrated that it was well-formed and homogeneously dispersed. The presence of iron and other component elements was confirmed by the EDX spectra. The production of 40.83 nm-sized nanoparticles on average was further verified by the TEM micrograph, and the samples' crystallographic planes were identified by the SAED patterns. The photo-electrochemical performance of the DSSCs showed that the efficiencies increased significantly with percentage increase of 90.1% and 89.3% for Carica papaya and Ruthenium dyes, respectively. The green-synthesized Fe3O4 nanoparticle exhibited good properties for application in DSSC.","author":[{"dropping-particle":"","family":"Alamu","given":"Gabriel Ayinde","non-dropping-particle":"","parse-names":false,"suffix":""},{"dropping-particle":"","family":"Ayanlola","given":"Paul Sola","non-dropping-particle":"","parse-names":false,"suffix":""},{"dropping-particle":"","family":"Babalola","given":"Khadijat Kuburat","non-dropping-particle":"","parse-names":false,"suffix":""},{"dropping-particle":"","family":"Adedokun","given":"Oluwaseun","non-dropping-particle":"","parse-names":false,"suffix":""},{"dropping-particle":"","family":"Sanusi","given":"Yekinni Kolawole","non-dropping-particle":"","parse-names":false,"suffix":""},{"dropping-particle":"","family":"Fajinmi","given":"Gabriel Ray","non-dropping-particle":"","parse-names":false,"suffix":""}],"container-title":"Chemical Physics Impact","id":"ITEM-1","issue":"February","issued":{"date-parts":[["2024"]]},"page":"0-10","title":"Green synthesis and characterizations of magnetic iron oxide nanoparticles using Moringa oleifera extract for improved performance in dye-sensitized solar cell","type":"article-journal","volume":"8"},"uris":["http://www.mendeley.com/documents/?uuid=2edbac3b-d63e-452f-98cd-72ffd808d773"]}],"mendeley":{"formattedCitation":"[183]","plainTextFormattedCitation":"[183]","previouslyFormattedCitation":"[3]"},"properties":{"noteIndex":0},"schema":"https://github.com/citation-style-language/schema/raw/master/csl-citation.json"}</w:instrText>
      </w:r>
      <w:r w:rsidRPr="005D0D46">
        <w:rPr>
          <w:rFonts w:ascii="Times New Roman" w:eastAsia="Times New Roman" w:hAnsi="Times New Roman" w:cs="Times New Roman"/>
          <w:b/>
          <w:bCs/>
          <w:sz w:val="24"/>
          <w:szCs w:val="24"/>
        </w:rPr>
        <w:fldChar w:fldCharType="separate"/>
      </w:r>
      <w:r w:rsidR="005D0D46" w:rsidRPr="005D0D46">
        <w:rPr>
          <w:rFonts w:ascii="Times New Roman" w:eastAsia="Times New Roman" w:hAnsi="Times New Roman" w:cs="Times New Roman"/>
          <w:bCs/>
          <w:noProof/>
          <w:sz w:val="24"/>
          <w:szCs w:val="24"/>
        </w:rPr>
        <w:t>[183]</w:t>
      </w:r>
      <w:r w:rsidRPr="005D0D46">
        <w:rPr>
          <w:rFonts w:ascii="Times New Roman" w:eastAsia="Times New Roman" w:hAnsi="Times New Roman" w:cs="Times New Roman"/>
          <w:b/>
          <w:bCs/>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2. Cost-Effectiveness </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Cost-effectiveness is another advantage of using natural pigments, especially for applications in regions with limited financial resources. The production of synthetic dyes typically involves sophisticated facilities, specialized equipment, and significant investment in raw materials, leading to higher costs. In contrast, natural pigments can often be extracted using simple, low-cost methods that do not require advanced infrastructure. For example, anthocyanins can be extracted from readily available plant sources like berries or red cabbage using water or ethanol-based solvents. This simplicity makes natural pigments accessible for small-scale and community-driven projects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ISBN":"9780735416796","author":[{"dropping-particle":"","family":"Nur Najiha","given":"Abdul Hamid","non-dropping-particle":"","parse-names":false,"suffix":""},{"dropping-particle":"","family":"Suhaimi","given":"Syahida","non-dropping-particle":"","parse-names":false,"suffix":""},{"dropping-particle":"","family":"Nadhrah","given":"Md. Yatim","non-dropping-particle":"","parse-names":false,"suffix":""}],"id":"ITEM-1","issue":"May","issued":{"date-parts":[["2018"]]},"title":"Effect of Natural Dye Sensitizers towards the Improvement","type":"article-journal","volume":"030009"},"uris":["http://www.mendeley.com/documents/?uuid=d59b71fc-376c-4468-9fbd-dd32c0128cf8"]}],"mendeley":{"formattedCitation":"[184]","plainTextFormattedCitation":"[184]","previouslyFormattedCitation":"[4]"},"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184]</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Furthermore, the availability of raw materials locally reduces costs associated with transportation and importation. This localized approach can be especially beneficial for rural or developing regions that have abundant natural sources of pigments. The reduced need for extensive supply chains translates to lower overall production costs and supports local economies by involving local farming and harvesting activities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9072/ijet.96456","ISSN":"2149-0104","abstract":"In a conversion system of pure and non-convectional solar energy to electricity, dye sensitized solar cells (DSSCs) encourage the fabrication of photovoltaic devices providing high conversion efficiency at low cost. The dye as a sensitizer plays a vital role in performance evaluation of DSSCs. Natural dyes (organic dyes) has come to be a worth-while substitute to the rare and expensive inorganic sensitizers because of its cost effective, extreme availability and biodegradable. Different parts of a plant like fruits, leaves, flowers petals and bark have been tested over the years as sensitizers. The properties, together with some other parameters of these pigments give rise to improve in the operation standard of DSSCs. This review hash-out the history of DSSC with a focus on the recent developments of the natural dyes applications in this specific area with their overall appearance, the various components and the working principle of DSSCs as well as the work done over the years on natural dye based DSSCs","author":[{"dropping-particle":"","family":"Adedokun","given":"Oluwaseun","non-dropping-particle":"","parse-names":false,"suffix":""},{"dropping-particle":"","family":"Titilope","given":"Kamil","non-dropping-particle":"","parse-names":false,"suffix":""},{"dropping-particle":"","family":"Awodugba","given":"Ayodeji Oladiran","non-dropping-particle":"","parse-names":false,"suffix":""}],"container-title":"International Journal of Engineering Technologies, IJET","id":"ITEM-1","issue":"2","issued":{"date-parts":[["2016"]]},"page":"34","title":"Review on Natural Dye-Sensitized Solar Cells (DSSCs)","type":"article-journal","volume":"2"},"uris":["http://www.mendeley.com/documents/?uuid=59e91a7d-2239-4249-a736-7591e1cbe797"]}],"mendeley":{"formattedCitation":"[81]","plainTextFormattedCitation":"[81]","previouslyFormattedCitation":"[5]"},"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81]</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3. Availability and Sustainability</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The widespread availability of natural pigments is a significant factor in their appeal. Many natural pigments can be found in common plants, fruits, and other biological sources that are easy to cultivate and harvest. For instance, chlorophyll is present in nearly all green plants, while carotenoids are found in carrots, tomatoes, and leafy vegetables. The renewable nature of these sources means that they can be grown and replenished seasonally, ensuring a sustainable supply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3390/solar3020017","abstract":"This work aimed to show the possibility of applying anthocyanins extracted from blueberries following a straightforward path as potential impregnation dyes in dye-sensitized solar cells (DSSCs), particularly in the presence of co-adsorbents, such as silver nanoparticles, as an alternative in order to profit from large amounts of discarded fruits. Following a simple procedure, anthocyanins (mainly delphinidin-3-glucoside) were obtained from blueberries (Southern Highbush type). Complete characterization was carried out in order to prove the utility of delphinidin-3-glucoside as a sensitizer in DSSCs. The analyzed anthocyanin is suitable for sensitizing because of its high molar absorptivity values within the visible region of the light spectra, the adsorption ability to a FTO/TiO2 electrode (FTO, fluorine-doped tin oxide) as confirmed by Fourier transform infrared (FTIR) as well as thermogravimetry coupled to differential scanning calorimetry (TG-DSC), a potential oxidation value near 1 V, and adequate thermal as well as light stabilities. Moreover, the cell’s conversion efficiency is improved in the presence of silver nanoparticles, reaching 0.24% (nearly a 25% increase). The sum of all these characteristics points to the application of delphinidin-3-glucoside as a sensitizer in DSSCs, offering a technological use with potential interest for countries where agricultural production offers an abundant origin of extraction.","author":[{"dropping-particle":"","family":"Montagni","given":"Tatiana","non-dropping-particle":"","parse-names":false,"suffix":""},{"dropping-particle":"","family":"Rodríguez Chialanza","given":"Mauricio","non-dropping-particle":"","parse-names":false,"suffix":""},{"dropping-particle":"","family":"Cerdá","given":"María Fernanda","non-dropping-particle":"","parse-names":false,"suffix":""}],"container-title":"Solar","id":"ITEM-1","issue":"2","issued":{"date-parts":[["2023"]]},"page":"283-297","title":"Blueberries as a Source of Energy: Physical Chemistry Characterization of Their Anthocyanins as Dye-Sensitized Solar Cells’ Sensitizers","type":"article-journal","volume":"3"},"uris":["http://www.mendeley.com/documents/?uuid=9a0ebb80-a58f-4df6-9d04-1e79ba7b087e"]},{"id":"ITEM-2","itemData":{"DOI":"10.1016/j.solener.2020.12.040","ISSN":"0038092X","abstract":"Dye-sensitized solar cells (DSSCs) are promising alternatives to silicon-based solar cells due to their compatibility with flexible substrates and their ability to work under low-light conditions. The performance of these solar cells mainly depends on the sensitizer structure. Sensitizers based on synthetic dyes typically exhibit the best conversion efficiency; however, they have many problems such as scarcity of metals, lengthy purification steps, high synthesis costs, and high environmental impact. Natural dyes extracted from plants have been proposed as alternatives due to their nontoxicity, facile preparation, and low production cost, although they have lower efficiencies. This study used a life cycle assessment (LCA) metohodology to investigate the environmental performances of DSSCs based on natural sensitizers. We fabricated three DSSCs based on natural dyes, obtained from the juice, pomace, and leaves of black chokeberries, and another with synthetic N719 sensitizer. The results showed that the photovoltaic module containing synthetic N719 dye had the lowest environmental impact among all analyzed impact categories. Among the modules containing natural dyes, cells with chokeberry juice dyes had the highest environmental performance.","author":[{"dropping-particle":"","family":"Błaszczyk","given":"Alfred","non-dropping-particle":"","parse-names":false,"suffix":""},{"dropping-particle":"","family":"Joachimiak-Lechman","given":"Katarzyna","non-dropping-particle":"","parse-names":false,"suffix":""},{"dropping-particle":"","family":"Sady","given":"Sylwia","non-dropping-particle":"","parse-names":false,"suffix":""},{"dropping-particle":"","family":"Tański","given":"Tomasz","non-dropping-particle":"","parse-names":false,"suffix":""},{"dropping-particle":"","family":"Szindler","given":"Marek","non-dropping-particle":"","parse-names":false,"suffix":""},{"dropping-particle":"","family":"Drygała","given":"Aleksandra","non-dropping-particle":"","parse-names":false,"suffix":""}],"container-title":"Solar Energy","id":"ITEM-2","issue":"September 2020","issued":{"date-parts":[["2021"]]},"page":"346-355","title":"Environmental performance of dye-sensitized solar cells based on natural dyes","type":"article-journal","volume":"215"},"uris":["http://www.mendeley.com/documents/?uuid=4fb85388-88b2-46d7-b58c-fd13ab950ae8"]}],"mendeley":{"formattedCitation":"[123], [185]","plainTextFormattedCitation":"[123], [185]","previouslyFormattedCitation":"[6], [7]"},"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123], [185]</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Sustainability is further reinforced by the fact that many of these plants can be cultivated with minimal agricultural input. They do not necessarily require extensive use of fertilizers or pesticides, which reduces their environmental footprint. In many cases, agricultural by-products and waste can be repurposed for pigment extraction, adding another layer of resource efficiency and waste reduction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chphi.2024.100542","ISSN":"26670224","abstract":"In this study, Moringa oleifera extract was used for the green synthesis of magnetic Iron Oxide (Fe3O4) nanoparticle. Natural dye from air-dried Carica papaya leaves was used as sensitizer along with commercially obtainable N719 Ruthenium dye. The optical absorptions between 350 and 650 nm confirmed the formation of the nanoparticle. After adding the nanoparticle to the TiO2 and loading it with dye, the absorbance in the visible range dramatically increased. The formation and stabilization of the nanoparticle may have been aided by the functional groups, according to the FTIR results. With an average crystallite size of 35.13 nm, the XRD patterns demonstrated the nanoparticle's crystalline nature. The morphologies of the nanoparticle demonstrated that it was well-formed and homogeneously dispersed. The presence of iron and other component elements was confirmed by the EDX spectra. The production of 40.83 nm-sized nanoparticles on average was further verified by the TEM micrograph, and the samples' crystallographic planes were identified by the SAED patterns. The photo-electrochemical performance of the DSSCs showed that the efficiencies increased significantly with percentage increase of 90.1% and 89.3% for Carica papaya and Ruthenium dyes, respectively. The green-synthesized Fe3O4 nanoparticle exhibited good properties for application in DSSC.","author":[{"dropping-particle":"","family":"Alamu","given":"Gabriel Ayinde","non-dropping-particle":"","parse-names":false,"suffix":""},{"dropping-particle":"","family":"Ayanlola","given":"Paul Sola","non-dropping-particle":"","parse-names":false,"suffix":""},{"dropping-particle":"","family":"Babalola","given":"Khadijat Kuburat","non-dropping-particle":"","parse-names":false,"suffix":""},{"dropping-particle":"","family":"Adedokun","given":"Oluwaseun","non-dropping-particle":"","parse-names":false,"suffix":""},{"dropping-particle":"","family":"Sanusi","given":"Yekinni Kolawole","non-dropping-particle":"","parse-names":false,"suffix":""},{"dropping-particle":"","family":"Fajinmi","given":"Gabriel Ray","non-dropping-particle":"","parse-names":false,"suffix":""}],"container-title":"Chemical Physics Impact","id":"ITEM-1","issue":"February","issued":{"date-parts":[["2024"]]},"page":"0-10","title":"Green synthesis and characterizations of magnetic iron oxide nanoparticles using Moringa oleifera extract for improved performance in dye-sensitized solar cell","type":"article-journal","volume":"8"},"uris":["http://www.mendeley.com/documents/?uuid=2edbac3b-d63e-452f-98cd-72ffd808d773"]}],"mendeley":{"formattedCitation":"[183]","plainTextFormattedCitation":"[183]","previouslyFormattedCitation":"[3]"},"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183]</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4. Biocompatibility and Safety</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An often-overlooked benefit of natural pigments is their biocompatibility and safety, which make them particularly attractive for use in applications where toxicity could be a concern. Natural dyes are generally non-toxic and pose little risk to human health, unlike some synthetic dyes that can be carcinogenic or harmful upon exposure. This safety feature extends the application of natural dyes to areas beyond solar energy, such as food coloring, cosmetics, and pharmaceuticals. This multi-purpose usage can further drive down the costs of production and extraction by diversifying the applications of the same pigment sources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3390/en15010219","ISSN":"19961073","abstract":"Due to their low cost, facile fabrication, and high-power conversion efficiency (PCE), dyesensitized solar cells (DSSCs) have attracted much attention. Ruthenium (Ru) complex dyes and organic solvent-based electrolytes are typically used in high-efficiency DSSCs. However, Ru dyes are expensive and require a complex synthesis process. Organic solvents are toxic, environmentally hazardous, and explosive, and can cause leakage problems due to their low surface tension. This review summarizes and discusses previous works to replace them with natural dyes and water-based electrolytes to fabricate low-cost, safe, biocompatible, and environmentally friendly DSSCs. Although the performance of “eco-friendly DSSCs” remains less than 1%, continuous efforts to improve the PCE can accelerate the development of more practical devices, such as designing novel redox couples and photosensitizers, interfacial engineering of photoanodes and electrolytes, and biomimetic approaches inspired by natural systems.","author":[{"dropping-particle":"","family":"Kim","given":"Ji Hye","non-dropping-particle":"","parse-names":false,"suffix":""},{"dropping-particle":"","family":"Kim","given":"Dong Hyuk","non-dropping-particle":"","parse-names":false,"suffix":""},{"dropping-particle":"","family":"So","given":"Ju Hee","non-dropping-particle":"","parse-names":false,"suffix":""},{"dropping-particle":"","family":"Koo","given":"Hyung Jun","non-dropping-particle":"","parse-names":false,"suffix":""}],"container-title":"Energies","id":"ITEM-1","issue":"1","issued":{"date-parts":[["2022"]]},"page":"1-18","title":"Toward eco-friendly dye-sensitized solar cells (DSSCs): Natural dyes and aqueous electrolytes","type":"article-journal","volume":"15"},"uris":["http://www.mendeley.com/documents/?uuid=db3915a0-9357-43b5-9ae4-0b5f85cdfd8b"]},{"id":"ITEM-2","itemData":{"DOI":"10.22068/ijmse.2994","author":[{"dropping-particle":"","family":"Parasuraman","given":"Dhanasekaran","non-dropping-particle":"","parse-names":false,"suffix":""},{"dropping-particle":"","family":"Ramakrishnan","given":"Marimuthu","non-dropping-particle":"","parse-names":false,"suffix":""}],"id":"ITEM-2","issue":"1","issued":{"date-parts":[["2023"]]},"page":"1-23","title":"A Review on Dye-Sensitized Solar Cells ( DSSCs ), Materials and Applications","type":"article-journal","volume":"20"},"uris":["http://www.mendeley.com/documents/?uuid=edaca92d-21cc-4708-b975-78806366ce5a"]}],"mendeley":{"formattedCitation":"[186], [187]","plainTextFormattedCitation":"[186], [187]","previouslyFormattedCitation":"[8], [9]"},"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186], [187]</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lastRenderedPageBreak/>
        <w:t>5. Adaptability and Versatility</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 xml:space="preserve">Natural pigments offer adaptability and versatility due to their varied chemical structures. With a wide range of pigment types—such as anthocyanins, chlorophyll, carotenoids, and curcuminoids—each with its own light absorption spectrum, researchers can optimize natural pigments for different applications. For example, combining different natural pigments can extend the range of light absorption, allowing for more effective energy capture in solar applications. This adaptability enables the customization of dyes to improve overall efficiency and effectiveness without relying on synthetic alternatives </w:t>
      </w:r>
      <w:r w:rsidRPr="005D0D46">
        <w:rPr>
          <w:rFonts w:ascii="Times New Roman" w:eastAsia="Times New Roman" w:hAnsi="Times New Roman" w:cs="Times New Roman"/>
          <w:sz w:val="24"/>
          <w:szCs w:val="24"/>
        </w:rPr>
        <w:fldChar w:fldCharType="begin" w:fldLock="1"/>
      </w:r>
      <w:r w:rsidR="005D0D46" w:rsidRPr="005D0D46">
        <w:rPr>
          <w:rFonts w:ascii="Times New Roman" w:eastAsia="Times New Roman" w:hAnsi="Times New Roman" w:cs="Times New Roman"/>
          <w:sz w:val="24"/>
          <w:szCs w:val="24"/>
        </w:rPr>
        <w:instrText>ADDIN CSL_CITATION {"citationItems":[{"id":"ITEM-1","itemData":{"DOI":"10.1016/j.rser.2017.04.075","ISSN":"1364-0321","author":[{"dropping-particle":"","family":"Kumara","given":"N T R N","non-dropping-particle":"","parse-names":false,"suffix":""},{"dropping-particle":"","family":"Lim","given":"Andery","non-dropping-particle":"","parse-names":false,"suffix":""},{"dropping-particle":"","family":"Ming","given":"Chee","non-dropping-particle":"","parse-names":false,"suffix":""},{"dropping-particle":"","family":"Iskandar","given":"Mohamad","non-dropping-particle":"","parse-names":false,"suffix":""}],"container-title":"Renewable and Sustainable Energy Reviews","id":"ITEM-1","issue":"July 2016","issued":{"date-parts":[["2017"]]},"page":"301-317","publisher":"Elsevier Ltd","title":"Recent progress and utilization of natural pigments in dye sensitized solar cells : A review","type":"article-journal","volume":"78"},"uris":["http://www.mendeley.com/documents/?uuid=7a5382a7-4aab-413f-9ea2-ea74e8f35333"]},{"id":"ITEM-2","itemData":{"DOI":"10.1016/j.optmat.2020.110441","ISSN":"09253467","abstract":"In this paper, the efficacy of wild natural dyes as the sensitizer was investigated for the fabrication of natural dye-sensitized solar cells (DSSCs). The natural pigments were extracted from Crocus sativus (Saffron), Allium cepa L (red onion), Malva sylvestris (Mallow), and Oregano (Origanum vulgare) using solvent extraction method. Based on the UV–vis results, the extracted solutions have been shown to contain anthocyanin or chlorophylls pigments, which are excellent pigments required for the charge-carriers generation in the energy harvesting process from the sunlight. The efficacy of all sensitizers has been evaluated using the cyclic voltammetry and current-voltage open circuit experiments of the fabricated DSSCs. The photovoltaic performance of DSSCs in terms of efficiency, current, voltage, and filling factors was performed under standard illumination of AM 1.5G having an irradiance of 100mWcm−2. The results showed that the photoelectric conversion efficiency of the fabricated DSSCs were nearly less than 2%, while the open-circuit voltage and short-circuit current density were from 0.43 to 0.55 V and 0.45–0.54 mAcm-2, respectively. The appropriate LUMO energy level and the band-gap of these extracted dyes would enable them to become efficient sensitizer for utilizing in fabricated DSSCs. Therefore, due to the existence of carbonyl and hydroxyl groups in dye's chemical structures, it enable them to bind to the TiO2layer, consequently, improve the electron transfer, and enhance the energy conversion efficiency of the fabricated DSSC.","author":[{"dropping-particle":"","family":"Jalali","given":"Tahmineh","non-dropping-particle":"","parse-names":false,"suffix":""},{"dropping-particle":"","family":"Arkian","given":"Parisa","non-dropping-particle":"","parse-names":false,"suffix":""},{"dropping-particle":"","family":"Golshan","given":"Malihe","non-dropping-particle":"","parse-names":false,"suffix":""},{"dropping-particle":"","family":"Jalali","given":"Mandana","non-dropping-particle":"","parse-names":false,"suffix":""},{"dropping-particle":"","family":"Osfouri","given":"Shahriar","non-dropping-particle":"","parse-names":false,"suffix":""}],"container-title":"Optical Materials","id":"ITEM-2","issue":"July","issued":{"date-parts":[["2020"]]},"page":"110441","publisher":"Elsevier B.V.","title":"Performance evaluation of natural native dyes as photosensitizer in dye-sensitized solar cells","type":"article-journal","volume":"110"},"uris":["http://www.mendeley.com/documents/?uuid=b62a677f-c3af-4683-9605-7c34dc8c2fcd"]}],"mendeley":{"formattedCitation":"[78], [188]","plainTextFormattedCitation":"[78], [188]","previouslyFormattedCitation":"[10], [11]"},"properties":{"noteIndex":0},"schema":"https://github.com/citation-style-language/schema/raw/master/csl-citation.json"}</w:instrText>
      </w:r>
      <w:r w:rsidRPr="005D0D46">
        <w:rPr>
          <w:rFonts w:ascii="Times New Roman" w:eastAsia="Times New Roman" w:hAnsi="Times New Roman" w:cs="Times New Roman"/>
          <w:sz w:val="24"/>
          <w:szCs w:val="24"/>
        </w:rPr>
        <w:fldChar w:fldCharType="separate"/>
      </w:r>
      <w:r w:rsidR="005D0D46" w:rsidRPr="005D0D46">
        <w:rPr>
          <w:rFonts w:ascii="Times New Roman" w:eastAsia="Times New Roman" w:hAnsi="Times New Roman" w:cs="Times New Roman"/>
          <w:noProof/>
          <w:sz w:val="24"/>
          <w:szCs w:val="24"/>
        </w:rPr>
        <w:t>[78], [188]</w:t>
      </w:r>
      <w:r w:rsidRPr="005D0D46">
        <w:rPr>
          <w:rFonts w:ascii="Times New Roman" w:eastAsia="Times New Roman" w:hAnsi="Times New Roman" w:cs="Times New Roman"/>
          <w:sz w:val="24"/>
          <w:szCs w:val="24"/>
        </w:rPr>
        <w:fldChar w:fldCharType="end"/>
      </w:r>
      <w:r w:rsidRPr="005D0D46">
        <w:rPr>
          <w:rFonts w:ascii="Times New Roman" w:eastAsia="Times New Roman" w:hAnsi="Times New Roman" w:cs="Times New Roman"/>
          <w:sz w:val="24"/>
          <w:szCs w:val="24"/>
        </w:rPr>
        <w:t>.</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Summary</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The use of natural pigments presents a myriad of benefits that extend beyond their primary application in energy conversion systems. Their minimal environmental impact, cost-effectiveness, widespread availability, biocompatibility, adaptability, and cultural significance make them an attractive alternative to synthetic dyes. However, challenges such as stability, efficiency, and large-scale production must still be addressed to fully leverage these natural resources for modern technological applications. The pursuit of these improvements continues to align with the broader goals of sustainability and environmentally friendly innovation.</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Factors Influencing Performance of Natural Dyes in DSSCs</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The performance of natural dyes in dye-sensitized solar cells (DSSCs) is influenced by several interrelated factors that determine their efficiency, stability, and overall viability as light-absorbing materials. Understanding these factors is crucial for optimizing the use of natural dyes in solar cell applications. Below, we explore key elements that impact the performance of natural dyes: pigment concentration, adsorption properties, and stability and degradation.</w:t>
      </w:r>
    </w:p>
    <w:p w:rsidR="00B04874" w:rsidRPr="005D0D46" w:rsidRDefault="00B04874" w:rsidP="005D0D46">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1. Pigment Concentration</w:t>
      </w:r>
    </w:p>
    <w:p w:rsidR="00B04874" w:rsidRPr="005D0D46" w:rsidRDefault="00B04874" w:rsidP="005D0D46">
      <w:pPr>
        <w:pStyle w:val="NormalWeb"/>
        <w:jc w:val="both"/>
      </w:pPr>
      <w:r w:rsidRPr="005D0D46">
        <w:t xml:space="preserve">The concentration of pigment in the dye solution is crucial for maximizing the light-harvesting efficiency of DSSCs. A sufficient number of dye molecules on the semiconductor surface, commonly titanium dioxide (TiO₂), enhances the absorption of incident sunlight and promotes the generation of excited electrons. Higher pigment concentrations generally lead to greater light absorption, which translates into improved photocurrent generation. However, there is a fine balance to maintain: while an increase in pigment concentration initially seems advantageous, oversaturation can cause dye molecules to aggregate on the semiconductor surface. This aggregation can hinder electron injection and create electron traps, ultimately reducing the cell's efficiency. Thus, optimizing the dye concentration is essential to achieve maximum dye coverage without the drawbacks of aggregation. To improve concentration efficiency, strategies such as selecting the appropriate solvent to dissolve the natural pigment play a role, as it can improve the dye's deposition on the semiconductor surface, ensuring even coverage </w:t>
      </w:r>
      <w:r w:rsidRPr="005D0D46">
        <w:fldChar w:fldCharType="begin" w:fldLock="1"/>
      </w:r>
      <w:r w:rsidR="005D0D46" w:rsidRPr="005D0D46">
        <w:instrText>ADDIN CSL_CITATION {"citationItems":[{"id":"ITEM-1","itemData":{"DOI":"10.1016/j.jpowsour.2021.229698","ISSN":"03787753","abstract":"Dye-sensitized solar cells (DSSCs) are an efficient and versatile method of transforming the clean and most plentiful energy resources available. DSSC is translucent to some extent and relatively inexpensive than the traditional solar cell. Thus, it may be a possible source of electricity for the future. But other things need to be focused on before it is considered a viable commercial product. The review discusses these facets and the numerous changes the DSSC has experienced in the recent years. Photoelectric conversion systems struggle to fulfil the specifications of constant power output owing to the erratic and unstable characteristics of the solar radiation. With the evolution of rechargeable electric energy storage systems (ESSs), the integration of a DSSC and ESSs has developed into a promising approach to solve this issue. Here, we describe the working principle, recent progress of DSSCs, including photoanodes, sensitizers, electrolytes, and counter electrodes, and the use of DSSCs in energy storage, targeting DSSC and supercapacitor (SC) integrated devices. The future prospects for highly effective, reliable DSSC and DSSC-SC development have also been highlighted.","author":[{"dropping-particle":"","family":"Devadiga","given":"Dheeraj","non-dropping-particle":"","parse-names":false,"suffix":""},{"dropping-particle":"","family":"Selvakumar","given":"M","non-dropping-particle":"","parse-names":false,"suffix":""},{"dropping-particle":"","family":"Shetty","given":"Prakasha","non-dropping-particle":"","parse-names":false,"suffix":""},{"dropping-particle":"","family":"Santosh","given":"M S","non-dropping-particle":"","parse-names":false,"suffix":""}],"container-title":"Journal of Power Sources","id":"ITEM-1","issue":"February","issued":{"date-parts":[["2021"]]},"page":"229698","publisher":"Elsevier B.V.","title":"Recent progress in dye sensitized solar cell materials and photo-supercapacitors: A review","type":"article-journal","volume":"493"},"uris":["http://www.mendeley.com/documents/?uuid=3e4ae7b3-94e1-47de-900e-b0b9289f8c52"]}],"mendeley":{"formattedCitation":"[189]","plainTextFormattedCitation":"[189]","previouslyFormattedCitation":"[1]"},"properties":{"noteIndex":0},"schema":"https://github.com/citation-style-language/schema/raw/master/csl-citation.json"}</w:instrText>
      </w:r>
      <w:r w:rsidRPr="005D0D46">
        <w:fldChar w:fldCharType="separate"/>
      </w:r>
      <w:r w:rsidR="005D0D46" w:rsidRPr="005D0D46">
        <w:rPr>
          <w:noProof/>
        </w:rPr>
        <w:t>[189]</w:t>
      </w:r>
      <w:r w:rsidRPr="005D0D46">
        <w:fldChar w:fldCharType="end"/>
      </w:r>
      <w:r w:rsidRPr="005D0D46">
        <w:t xml:space="preserve">. Additionally, careful control over the dye concentration and soaking time during the sensitization process helps create a uniform monolayer of dye molecules on the TiO₂ surface, balancing coverage and electron transport efficiency. A study by A. Nasyori and F. A. Noor demonstrated that the dye-sensitized solar cells (DSSCs) sensitized with yellow gambier fruit extract at a 70% dye concentration achieved the highest efficiency among various tested concentrations. This high efficiency was evidenced by a short-circuit </w:t>
      </w:r>
      <w:r w:rsidRPr="005D0D46">
        <w:lastRenderedPageBreak/>
        <w:t>current density (Jsc) of 1.064 mA cm⁻², a maximum current density (Jmax) of 1.114 mA cm⁻², an open-circuit voltage (Voc) of 0.649 V, a maximum voltage (Vmax) of 0.236 V, a fill factor (FF) of 0.431, and an overall efficiency (η) of 3.2%. In contrast, the red gambier fruit extract at a lower 30% concentration exhibited the lowest efficiency, recorded at η = 0.149%, with corresponding Jsc and Jmax values of 0.0488 mA cm⁻² and 0.258 mA cm⁻², respectively, along with Voc and Vmax values of 0.47 V and 0.223 V.</w:t>
      </w:r>
      <w:r w:rsidRPr="005D0D46">
        <w:fldChar w:fldCharType="begin" w:fldLock="1"/>
      </w:r>
      <w:r w:rsidR="005D0D46" w:rsidRPr="005D0D46">
        <w:instrText>ADDIN CSL_CITATION {"citationItems":[{"id":"ITEM-1","itemData":{"DOI":"10.1088/1742-6596/1811/1/012067","ISSN":"17426596","abstract":"Natural dyes still have low efficiency, although there are good opportunities to apply them in dye-sensitised solar cells (DSSCs). In this research, the working-electrode was prepared from indium tin oxide (ITO) and titanium oxide (TiO2), using the doctor blade method for doping TiO2 on ITO glass. Then, the working-electrode was soaked in gambier extract for 24 hours. The counter-electrode and electrolyte were made from burning a candle and mixing KI + I2, respectively. UV-vis and FTIR spectra have been made to investigate the effect of the concentration of red and yellow gambier prepared by maceration and evaporation from methanol. They were used to analyse absorbances and compounds in gambier, respectively. From UV-vis and FTIR spectra results, we obtained that the organic dyes from the red and yellow gambier fruits could have a high potential to be used as a sensitiser to absorb photons in DSSCs. From the I-V measurement, we found that the efficiency tends to increase as the concentration increases. It indicates that the concentration of natural dyes could increase the performance of DSSC. Furthermore, an efficiency of 3.248% was found to be achievable for DSSCs from a 70% concentration of yellow gambier fruit dye.","author":[{"dropping-particle":"","family":"Nasyori","given":"A.","non-dropping-particle":"","parse-names":false,"suffix":""},{"dropping-particle":"","family":"Noor","given":"F. A.","non-dropping-particle":"","parse-names":false,"suffix":""}],"container-title":"Journal of Physics: Conference Series","id":"ITEM-1","issued":{"date-parts":[["2021"]]},"title":"The Effects of the Concentration of Red and Yellow Gambier Fruit Dyes on the Short-Circuit Photocurrent in Dye-Sensitised Solar Cells","type":"article-journal"},"uris":["http://www.mendeley.com/documents/?uuid=3c53a571-d610-4d73-8c4d-1ec0eb389d4b"]}],"mendeley":{"formattedCitation":"[169]","plainTextFormattedCitation":"[169]","previouslyFormattedCitation":"[2]"},"properties":{"noteIndex":0},"schema":"https://github.com/citation-style-language/schema/raw/master/csl-citation.json"}</w:instrText>
      </w:r>
      <w:r w:rsidRPr="005D0D46">
        <w:fldChar w:fldCharType="separate"/>
      </w:r>
      <w:r w:rsidR="005D0D46" w:rsidRPr="005D0D46">
        <w:rPr>
          <w:noProof/>
        </w:rPr>
        <w:t>[169]</w:t>
      </w:r>
      <w:r w:rsidRPr="005D0D46">
        <w:fldChar w:fldCharType="end"/>
      </w:r>
      <w:r w:rsidRPr="005D0D46">
        <w:t xml:space="preserve"> Also, In the study conducted by Zainal Arifin et al., chlorophyll extracted from papaya leaves was employed as a natural sensitizer for dye-sensitized solar cells (DSSCs). The chlorophyll dye was adsorbed onto the surface of TiO₂ nanoparticles by immersing them in the dye solution for 24 hours. This immersion process allowed dye molecules to bond with the TiO₂ surface, with the concentration of the dye solution found to be a critical factor in determining both the amount of dye loaded onto the TiO₂ and the efficiency of the DSSC. To quantify dye loading, a desorption method was utilized, which showed that increasing the dye concentration led to greater dye loading and enhanced power conversion efficiency. When the dye concentration was increased from 60 mM to 100 mM, both dye loading and power conversion efficiency improved significantly. Specifically, at 60 mM, the cell showed a power conversion efficiency (η) of 0.040% with a dye loading of 5.7 × 10⁻⁸ mol/cm². At 80 mM concentration, the efficiency increased to 0.074% with a dye loading of 9.8 × 10⁻⁸ mol/cm². The highest efficiency, 0.094%, was observed at 90 mM with a dye loading of 1.1 × 10⁻⁷ mol/cm², which was accompanied by a Jsc of 0.402 mA/cm², a Voc of 0.561 V, and a fill factor (FF) of 41.65%. Interestingly, at the highest concentration tested, 100 mM, the dye loading further increased to 1.3 × 10⁻⁷ mol/cm², although the efficiency slightly dropped to 0.049%, suggesting an optimal concentration threshold beyond which performance gains diminish </w:t>
      </w:r>
      <w:r w:rsidRPr="005D0D46">
        <w:fldChar w:fldCharType="begin" w:fldLock="1"/>
      </w:r>
      <w:r w:rsidR="005D0D46" w:rsidRPr="005D0D46">
        <w:instrText>ADDIN CSL_CITATION {"citationItems":[{"id":"ITEM-1","itemData":{"DOI":"10.1155/2017/2704864","ISSN":"1687529X","abstract":"Dye-sensitized solar cells (DSSCs) based on natural sensitizers have become a topic of significant research because of their urgency and importance in the energy conversion field and the following advantages: ease of fabrication, low-cost solar cell, and usage of nontoxic materials. In this study, the chlorophyll extracted from papaya leaves was used as a natural sensitizer. Dye molecules were adsorbed by TiO2 nanoparticle surfaces when submerged in the dye solution for 24 h. The concentration of the dye solution influences both the amount of dye loading and the DSSC performance. The amount of adsorbed dye molecules by TiO2 nanoparticle was calculated using a desorption method. As the concentration of dye solution was increased, the dye loading capacity and power conversion efficiency increased. Above 90 mM dye solution concentration, however, the DSSC efficiency decreased because dye precipitated on the TiO2 nanostructure. These characteristics of DSSCs were analyzed under the irradiation of 100 mW/cm2. The best performance of DSSCs was obtained at 90 mM dye solution, with the values of Voc, Jsc, FF, and efficiency of DSSCs being 0.561 V, 0.402 mA/cm2, 41.65%, and 0.094%, respectively.","author":[{"dropping-particle":"","family":"Arifin","given":"Zainal","non-dropping-particle":"","parse-names":false,"suffix":""},{"dropping-particle":"","family":"Soeparman","given":"Sudjito","non-dropping-particle":"","parse-names":false,"suffix":""},{"dropping-particle":"","family":"Widhiyanuriyawan","given":"Denny","non-dropping-particle":"","parse-names":false,"suffix":""},{"dropping-particle":"","family":"Suyitno","given":"Suyitno","non-dropping-particle":"","parse-names":false,"suffix":""}],"container-title":"International Journal of Photoenergy","id":"ITEM-1","issued":{"date-parts":[["2017"]]},"title":"Performance Enhancement of Dye-Sensitized Solar Cells Using a Natural Sensitizer","type":"article-journal","volume":"2017"},"uris":["http://www.mendeley.com/documents/?uuid=e1a35b97-936b-4b08-814f-0b0575dec7d3"]}],"mendeley":{"formattedCitation":"[190]","plainTextFormattedCitation":"[190]","previouslyFormattedCitation":"[3]"},"properties":{"noteIndex":0},"schema":"https://github.com/citation-style-language/schema/raw/master/csl-citation.json"}</w:instrText>
      </w:r>
      <w:r w:rsidRPr="005D0D46">
        <w:fldChar w:fldCharType="separate"/>
      </w:r>
      <w:r w:rsidR="005D0D46" w:rsidRPr="005D0D46">
        <w:rPr>
          <w:noProof/>
        </w:rPr>
        <w:t>[190]</w:t>
      </w:r>
      <w:r w:rsidRPr="005D0D46">
        <w:fldChar w:fldCharType="end"/>
      </w:r>
      <w:r w:rsidRPr="005D0D46">
        <w:t xml:space="preserve">. This finding underscores the impact of both dye concentration and pigment type on the photovoltaic performance of DSSCs, highlighting that higher dye concentrations can enhance the efficiency when used with optimal pigment choices. </w:t>
      </w:r>
    </w:p>
    <w:p w:rsidR="00B04874" w:rsidRPr="005D0D46" w:rsidRDefault="00B04874" w:rsidP="005D0D46">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 xml:space="preserve"> 2. Adsorption Properties</w:t>
      </w:r>
    </w:p>
    <w:p w:rsidR="00B04874" w:rsidRPr="005D0D46" w:rsidRDefault="00B04874" w:rsidP="005D0D46">
      <w:pPr>
        <w:pStyle w:val="NormalWeb"/>
        <w:jc w:val="both"/>
      </w:pPr>
      <w:r w:rsidRPr="005D0D46">
        <w:t xml:space="preserve">The adsorption properties of natural dyes play a critical role in determining their effectiveness in binding to the semiconductor surface, which is essential for efficient electron injection into the conduction band of the semiconductor under sunlight </w:t>
      </w:r>
      <w:r w:rsidRPr="005D0D46">
        <w:fldChar w:fldCharType="begin" w:fldLock="1"/>
      </w:r>
      <w:r w:rsidR="005D0D46" w:rsidRPr="005D0D46">
        <w:instrText>ADDIN CSL_CITATION {"citationItems":[{"id":"ITEM-1","itemData":{"DOI":"10.5772/intechopen.94760","abstract":"Over the years, researchers have been working on replacing sensitized dye for dye sensitized solar cells (DSSC), because of its low production cost, biodegrad-ability, and non-toxicity. However, the overall performance of natural dye-based DSSCs is low compared to the DSSCs sensitized with Ruthenium based dyes. The combination of natural dyes with an optimized choice of the extracting solvents and the proper volume ratio of mixture of the dyes, enhances inherent properties, such as absorption and adsorption of the dyes. It also allows the device to utilize photon energy more efficiently over the entire visible wavelength. As a result, DSSC sensi-tized with the dye mixture shows higher absorbance, and cumulative absorption properties over the whole visible region than the DSSC fabricated with individual dyes and showed higher photocurrent. Another effective way to improve cell efficiency is by using a blocking layer. The blocking layer increases the photocurrent, is mainly due to the improvement of the electron recombination at the transparent conducting oxide/electrolyte interfaces. Also, the blocking layer's compact structure creates an effective pathway for electron transportation; thus, the device's photo-current increases. Additionally, a slight improvement in the open-circuit voltage and fill factor was observed, thus cell efficiency enhances significantly. By both the proper ratio of dye mixture and the blocking layer improves cell performance of DSSC and opens a new pathway for future studies.","author":[{"dropping-particle":"","family":"Mosharraf Hossain Bhuiyan","given":"Md.","non-dropping-particle":"","parse-names":false,"suffix":""},{"dropping-particle":"","family":"Kabir","given":"Fahmid","non-dropping-particle":"","parse-names":false,"suffix":""},{"dropping-particle":"","family":"Serajum Manir","given":"Md.","non-dropping-particle":"","parse-names":false,"suffix":""},{"dropping-particle":"","family":"Saifur Rahaman","given":"Md.","non-dropping-particle":"","parse-names":false,"suffix":""},{"dropping-particle":"","family":"Robiul Hossain","given":"Md.","non-dropping-particle":"","parse-names":false,"suffix":""},{"dropping-particle":"","family":"Barua","given":"Prosenjit","non-dropping-particle":"","parse-names":false,"suffix":""},{"dropping-particle":"","family":"Ghosh","given":"Bikram","non-dropping-particle":"","parse-names":false,"suffix":""},{"dropping-particle":"","family":"Mitsugi","given":"Fumiaki","non-dropping-particle":"","parse-names":false,"suffix":""},{"dropping-particle":"","family":"Ikegami","given":"Tomoaki","non-dropping-particle":"","parse-names":false,"suffix":""},{"dropping-particle":"","family":"Huque","given":"Saiful","non-dropping-particle":"","parse-names":false,"suffix":""},{"dropping-particle":"","family":"Ahmad Khan","given":"Mubarak","non-dropping-particle":"","parse-names":false,"suffix":""}],"container-title":"Solar Cells - Theory, Materials and Recent Advances","id":"ITEM-1","issue":"April","issued":{"date-parts":[["2021"]]},"title":"Effect of Combination of Natural Dyes and the Blocking Layer on the Performance of DSSC","type":"article-journal"},"uris":["http://www.mendeley.com/documents/?uuid=79dc8a93-f18f-406d-901c-b3b7806db7d1"]}],"mendeley":{"formattedCitation":"[191]","plainTextFormattedCitation":"[191]","previouslyFormattedCitation":"[4]"},"properties":{"noteIndex":0},"schema":"https://github.com/citation-style-language/schema/raw/master/csl-citation.json"}</w:instrText>
      </w:r>
      <w:r w:rsidRPr="005D0D46">
        <w:fldChar w:fldCharType="separate"/>
      </w:r>
      <w:r w:rsidR="005D0D46" w:rsidRPr="005D0D46">
        <w:rPr>
          <w:noProof/>
        </w:rPr>
        <w:t>[191]</w:t>
      </w:r>
      <w:r w:rsidRPr="005D0D46">
        <w:fldChar w:fldCharType="end"/>
      </w:r>
      <w:r w:rsidRPr="005D0D46">
        <w:t xml:space="preserve">. Effective adsorption ensures that dye molecules are securely anchored to the surface, enabling stable electron transfer upon excitation. This binding strength is largely influenced by functional groups within natural pigment molecules, such as carboxyl (-COOH), hydroxyl (-OH), and carbonyl groups, which interact well with the semiconductor surface, particularly with TiO₂ </w:t>
      </w:r>
      <w:r w:rsidRPr="005D0D46">
        <w:fldChar w:fldCharType="begin" w:fldLock="1"/>
      </w:r>
      <w:r w:rsidR="005D0D46" w:rsidRPr="005D0D46">
        <w:instrText>ADDIN CSL_CITATION {"citationItems":[{"id":"ITEM-1","itemData":{"DOI":"10.1016/j.jphotochem.2020.112572","ISSN":"10106030","abstract":"Six novel D-π-A organic dyes based on 3D triphenylamine derivative (IDTTPA) featuring indenothiophene unit have been designed and theoretically investigated using Density Functional Theory (DFT) and Time-Dependent Density Functional Theory (TD-DFT). By modulating the anchoring group, the efficiency of D-π-A dyes-based dye-sensitized solar cells (DSSCs) can be further improved. Indeed, in this work, the effects of different acceptor groups in D-π-A dyes (A1-A6) before and after binding to TiO2 cluster on the electron injection to the surface ability were studied. The electronic structures, Density of States (DOS), Natural Bond Orbital (NBO) analysis, UV–vis spectra, and some key parameters associated with the short-circuit current density (Jsc) and the open-circuit photovoltage (Voc), such as light-harvesting efficiency (LHE), and electron injection driving force (ΔGinject), were computed to predict the most suitable dyes for DSSC application. Our calculations reveal that, compared with dye A1, dyes A4 and A6 improve the performance potentially due to their higher absorptivity as well as the strong adsorption stability of the corresponding acceptors.","author":[{"dropping-particle":"","family":"Slimi","given":"Ahmed","non-dropping-particle":"","parse-names":false,"suffix":""},{"dropping-particle":"","family":"Hachi","given":"Mohamed","non-dropping-particle":"","parse-names":false,"suffix":""},{"dropping-particle":"","family":"Fitri","given":"Asmae","non-dropping-particle":"","parse-names":false,"suffix":""},{"dropping-particle":"","family":"Benjelloun","given":"Adil Touimi","non-dropping-particle":"","parse-names":false,"suffix":""},{"dropping-particle":"","family":"Elkhattabi","given":"Souad","non-dropping-particle":"","parse-names":false,"suffix":""},{"dropping-particle":"","family":"Benzakour","given":"Mohammed","non-dropping-particle":"","parse-names":false,"suffix":""},{"dropping-particle":"","family":"Mcharfi","given":"Mohammed","non-dropping-particle":"","parse-names":false,"suffix":""},{"dropping-particle":"","family":"Khenfouch","given":"Mohammed","non-dropping-particle":"","parse-names":false,"suffix":""},{"dropping-particle":"","family":"Zorkani","given":"Izeddine","non-dropping-particle":"","parse-names":false,"suffix":""},{"dropping-particle":"","family":"Bouachrine","given":"Mohammed","non-dropping-particle":"","parse-names":false,"suffix":""}],"container-title":"Journal of Photochemistry and Photobiology A: Chemistry","id":"ITEM-1","issued":{"date-parts":[["2020"]]},"page":"112572","publisher":"Elsevier B.V.","title":"Effects of electron acceptor groups on triphenylamine-based dyes for dye-sensitized solar cells: Theoretical investigation","type":"article-journal","volume":"398"},"uris":["http://www.mendeley.com/documents/?uuid=1ab6d146-bc4a-4c72-abf8-ca387b9e079d"]}],"mendeley":{"formattedCitation":"[192]","plainTextFormattedCitation":"[192]","previouslyFormattedCitation":"[5]"},"properties":{"noteIndex":0},"schema":"https://github.com/citation-style-language/schema/raw/master/csl-citation.json"}</w:instrText>
      </w:r>
      <w:r w:rsidRPr="005D0D46">
        <w:fldChar w:fldCharType="separate"/>
      </w:r>
      <w:r w:rsidR="005D0D46" w:rsidRPr="005D0D46">
        <w:rPr>
          <w:noProof/>
        </w:rPr>
        <w:t>[192]</w:t>
      </w:r>
      <w:r w:rsidRPr="005D0D46">
        <w:fldChar w:fldCharType="end"/>
      </w:r>
      <w:r w:rsidRPr="005D0D46">
        <w:t xml:space="preserve">. These functional groups not only anchor the dye molecules effectively but also establish a pathway for electron injection, enhancing the efficiency of the cell </w:t>
      </w:r>
      <w:r w:rsidRPr="005D0D46">
        <w:fldChar w:fldCharType="begin" w:fldLock="1"/>
      </w:r>
      <w:r w:rsidR="005D0D46" w:rsidRPr="005D0D46">
        <w:instrText>ADDIN CSL_CITATION {"citationItems":[{"id":"ITEM-1","itemData":{"DOI":"10.5772/intechopen.94760","abstract":"Over the years, researchers have been working on replacing sensitized dye for dye sensitized solar cells (DSSC), because of its low production cost, biodegrad-ability, and non-toxicity. However, the overall performance of natural dye-based DSSCs is low compared to the DSSCs sensitized with Ruthenium based dyes. The combination of natural dyes with an optimized choice of the extracting solvents and the proper volume ratio of mixture of the dyes, enhances inherent properties, such as absorption and adsorption of the dyes. It also allows the device to utilize photon energy more efficiently over the entire visible wavelength. As a result, DSSC sensi-tized with the dye mixture shows higher absorbance, and cumulative absorption properties over the whole visible region than the DSSC fabricated with individual dyes and showed higher photocurrent. Another effective way to improve cell efficiency is by using a blocking layer. The blocking layer increases the photocurrent, is mainly due to the improvement of the electron recombination at the transparent conducting oxide/electrolyte interfaces. Also, the blocking layer's compact structure creates an effective pathway for electron transportation; thus, the device's photo-current increases. Additionally, a slight improvement in the open-circuit voltage and fill factor was observed, thus cell efficiency enhances significantly. By both the proper ratio of dye mixture and the blocking layer improves cell performance of DSSC and opens a new pathway for future studies.","author":[{"dropping-particle":"","family":"Mosharraf Hossain Bhuiyan","given":"Md.","non-dropping-particle":"","parse-names":false,"suffix":""},{"dropping-particle":"","family":"Kabir","given":"Fahmid","non-dropping-particle":"","parse-names":false,"suffix":""},{"dropping-particle":"","family":"Serajum Manir","given":"Md.","non-dropping-particle":"","parse-names":false,"suffix":""},{"dropping-particle":"","family":"Saifur Rahaman","given":"Md.","non-dropping-particle":"","parse-names":false,"suffix":""},{"dropping-particle":"","family":"Robiul Hossain","given":"Md.","non-dropping-particle":"","parse-names":false,"suffix":""},{"dropping-particle":"","family":"Barua","given":"Prosenjit","non-dropping-particle":"","parse-names":false,"suffix":""},{"dropping-particle":"","family":"Ghosh","given":"Bikram","non-dropping-particle":"","parse-names":false,"suffix":""},{"dropping-particle":"","family":"Mitsugi","given":"Fumiaki","non-dropping-particle":"","parse-names":false,"suffix":""},{"dropping-particle":"","family":"Ikegami","given":"Tomoaki","non-dropping-particle":"","parse-names":false,"suffix":""},{"dropping-particle":"","family":"Huque","given":"Saiful","non-dropping-particle":"","parse-names":false,"suffix":""},{"dropping-particle":"","family":"Ahmad Khan","given":"Mubarak","non-dropping-particle":"","parse-names":false,"suffix":""}],"container-title":"Solar Cells - Theory, Materials and Recent Advances","id":"ITEM-1","issue":"April","issued":{"date-parts":[["2021"]]},"title":"Effect of Combination of Natural Dyes and the Blocking Layer on the Performance of DSSC","type":"article-journal"},"uris":["http://www.mendeley.com/documents/?uuid=79dc8a93-f18f-406d-901c-b3b7806db7d1"]}],"mendeley":{"formattedCitation":"[191]","plainTextFormattedCitation":"[191]","previouslyFormattedCitation":"[4]"},"properties":{"noteIndex":0},"schema":"https://github.com/citation-style-language/schema/raw/master/csl-citation.json"}</w:instrText>
      </w:r>
      <w:r w:rsidRPr="005D0D46">
        <w:fldChar w:fldCharType="separate"/>
      </w:r>
      <w:r w:rsidR="005D0D46" w:rsidRPr="005D0D46">
        <w:rPr>
          <w:noProof/>
        </w:rPr>
        <w:t>[191]</w:t>
      </w:r>
      <w:r w:rsidRPr="005D0D46">
        <w:fldChar w:fldCharType="end"/>
      </w:r>
      <w:r w:rsidRPr="005D0D46">
        <w:t>.</w:t>
      </w:r>
    </w:p>
    <w:p w:rsidR="00B04874" w:rsidRPr="005D0D46" w:rsidRDefault="00B04874" w:rsidP="005D0D46">
      <w:pPr>
        <w:pStyle w:val="NormalWeb"/>
        <w:jc w:val="both"/>
      </w:pPr>
      <w:r w:rsidRPr="005D0D46">
        <w:t xml:space="preserve">However, weak adsorption can significantly hinder performance. If dye molecules are not strongly attached, they may desorbs during operation or exposure to electrolytes, which can reduce cell stability and efficiency </w:t>
      </w:r>
      <w:r w:rsidRPr="005D0D46">
        <w:fldChar w:fldCharType="begin" w:fldLock="1"/>
      </w:r>
      <w:r w:rsidR="005D0D46" w:rsidRPr="005D0D46">
        <w:instrText>ADDIN CSL_CITATION {"citationItems":[{"id":"ITEM-1","itemData":{"DOI":"10.21622/resd.2017.03.1.083","ISSN":"23568518","abstract":"Recently, dye-sensitized solar cells (DSSCs) have received great attention for their simple fabrication process, low production costs and, relatively high conversion efficiency. DSSC are a combination of materials, consisting of a transparent electrode coated with a dye-sensitized mesoporous film of nanocrystalline particles of TiO2, an electrolyte containing a suitable redox couple and an electrode. In order to optimize DSSC performance, it is important to fully understand the factors which affect the key features of DSSC characteristics. This paper presents an overview of the construction of a dye-sensitized solar cell, operating principle of DSSC, DSSC performance and, investigates the most important parameters which affect Dye-Sensitized Solar Cells performance.","author":[{"dropping-particle":"","family":"","given":"","non-dropping-particle":"","parse-names":false,"suffix":""},{"dropping-particle":"","family":"Mohamed","given":"Ahmed","non-dropping-particle":"","parse-names":false,"suffix":""},{"dropping-particle":"","family":"Selim","given":"Yehia","non-dropping-particle":"","parse-names":false,"suffix":""}],"container-title":"Renewable Energy and Sustainable Development","id":"ITEM-1","issue":"1","issued":{"date-parts":[["2017"]]},"page":"83-86","title":"Factors Affect Dye Sensitized Solar Cells performance","type":"article-journal","volume":"3"},"uris":["http://www.mendeley.com/documents/?uuid=e763ee00-fa70-4b04-baf1-aa333aefa84d"]}],"mendeley":{"formattedCitation":"[193]","plainTextFormattedCitation":"[193]","previouslyFormattedCitation":"[6]"},"properties":{"noteIndex":0},"schema":"https://github.com/citation-style-language/schema/raw/master/csl-citation.json"}</w:instrText>
      </w:r>
      <w:r w:rsidRPr="005D0D46">
        <w:fldChar w:fldCharType="separate"/>
      </w:r>
      <w:r w:rsidR="005D0D46" w:rsidRPr="005D0D46">
        <w:rPr>
          <w:noProof/>
        </w:rPr>
        <w:t>[193]</w:t>
      </w:r>
      <w:r w:rsidRPr="005D0D46">
        <w:fldChar w:fldCharType="end"/>
      </w:r>
      <w:r w:rsidRPr="005D0D46">
        <w:t xml:space="preserve">. Additionally, poor adhesion can impair electron transfer, limiting the overall photoelectric conversion efficiency of the device. To enhance adsorption, certain surface treatment techniques can be applied. For instance, pre-treating the TiO₂ surface with coupling agents or using linker molecules can increase the adsorption strength of natural dyes. Another approach is co-sensitization, where combining different natural dyes with complementary adsorption properties can improve overall dye coverage and light absorption capacity, resulting in a more efficient DSSC </w:t>
      </w:r>
      <w:r w:rsidRPr="005D0D46">
        <w:fldChar w:fldCharType="begin" w:fldLock="1"/>
      </w:r>
      <w:r w:rsidR="005D0D46" w:rsidRPr="005D0D46">
        <w:instrText>ADDIN CSL_CITATION {"citationItems":[{"id":"ITEM-1","itemData":{"DOI":"10.1016/j.jphotochem.2020.112572","ISSN":"10106030","abstract":"Six novel D-π-A organic dyes based on 3D triphenylamine derivative (IDTTPA) featuring indenothiophene unit have been designed and theoretically investigated using Density Functional Theory (DFT) and Time-Dependent Density Functional Theory (TD-DFT). By modulating the anchoring group, the efficiency of D-π-A dyes-based dye-sensitized solar cells (DSSCs) can be further improved. Indeed, in this work, the effects of different acceptor groups in D-π-A dyes (A1-A6) before and after binding to TiO2 cluster on the electron injection to the surface ability were studied. The electronic structures, Density of States (DOS), Natural Bond Orbital (NBO) analysis, UV–vis spectra, and some key parameters associated with the short-circuit current density (Jsc) and the open-circuit photovoltage (Voc), such as light-harvesting efficiency (LHE), and electron injection driving force (ΔGinject), were computed to predict the most suitable dyes for DSSC application. Our calculations reveal that, compared with dye A1, dyes A4 and A6 improve the performance potentially due to their higher absorptivity as well as the strong adsorption stability of the corresponding acceptors.","author":[{"dropping-particle":"","family":"Slimi","given":"Ahmed","non-dropping-particle":"","parse-names":false,"suffix":""},{"dropping-particle":"","family":"Hachi","given":"Mohamed","non-dropping-particle":"","parse-names":false,"suffix":""},{"dropping-particle":"","family":"Fitri","given":"Asmae","non-dropping-particle":"","parse-names":false,"suffix":""},{"dropping-particle":"","family":"Benjelloun","given":"Adil Touimi","non-dropping-particle":"","parse-names":false,"suffix":""},{"dropping-particle":"","family":"Elkhattabi","given":"Souad","non-dropping-particle":"","parse-names":false,"suffix":""},{"dropping-particle":"","family":"Benzakour","given":"Mohammed","non-dropping-particle":"","parse-names":false,"suffix":""},{"dropping-particle":"","family":"Mcharfi","given":"Mohammed","non-dropping-particle":"","parse-names":false,"suffix":""},{"dropping-particle":"","family":"Khenfouch","given":"Mohammed","non-dropping-particle":"","parse-names":false,"suffix":""},{"dropping-particle":"","family":"Zorkani","given":"Izeddine","non-dropping-particle":"","parse-names":false,"suffix":""},{"dropping-particle":"","family":"Bouachrine","given":"Mohammed","non-dropping-particle":"","parse-names":false,"suffix":""}],"container-title":"Journal of Photochemistry and Photobiology A: Chemistry","id":"ITEM-1","issued":{"date-parts":[["2020"]]},"page":"112572","publisher":"Elsevier B.V.","title":"Effects of electron acceptor groups on triphenylamine-based dyes for dye-sensitized solar cells: Theoretical investigation","type":"article-journal","volume":"398"},"uris":["http://www.mendeley.com/documents/?uuid=1ab6d146-bc4a-4c72-abf8-ca387b9e079d"]}],"mendeley":{"formattedCitation":"[192]","plainTextFormattedCitation":"[192]","previouslyFormattedCitation":"[5]"},"properties":{"noteIndex":0},"schema":"https://github.com/citation-style-language/schema/raw/master/csl-citation.json"}</w:instrText>
      </w:r>
      <w:r w:rsidRPr="005D0D46">
        <w:fldChar w:fldCharType="separate"/>
      </w:r>
      <w:r w:rsidR="005D0D46" w:rsidRPr="005D0D46">
        <w:rPr>
          <w:noProof/>
        </w:rPr>
        <w:t>[192]</w:t>
      </w:r>
      <w:r w:rsidRPr="005D0D46">
        <w:fldChar w:fldCharType="end"/>
      </w:r>
      <w:r w:rsidRPr="005D0D46">
        <w:t>..</w:t>
      </w:r>
    </w:p>
    <w:p w:rsidR="00B04874" w:rsidRPr="005D0D46" w:rsidRDefault="00B04874" w:rsidP="005D0D46">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3. Stability and Degradation</w:t>
      </w:r>
    </w:p>
    <w:p w:rsidR="00B04874" w:rsidRPr="005D0D46" w:rsidRDefault="00B04874" w:rsidP="005D0D46">
      <w:pPr>
        <w:pStyle w:val="NormalWeb"/>
        <w:jc w:val="both"/>
      </w:pPr>
      <w:r w:rsidRPr="005D0D46">
        <w:lastRenderedPageBreak/>
        <w:t xml:space="preserve">One of the primary challenges in utilizing natural dyes for dye-sensitized solar cells (DSSCs) is their susceptibility to degradation under prolonged sunlight and environmental exposure </w:t>
      </w:r>
      <w:r w:rsidRPr="005D0D46">
        <w:fldChar w:fldCharType="begin" w:fldLock="1"/>
      </w:r>
      <w:r w:rsidR="005D0D46" w:rsidRPr="005D0D46">
        <w:instrText>ADDIN CSL_CITATION {"citationItems":[{"id":"ITEM-1","itemData":{"ISBN":"0000957720","ISSN":"08956111","PMID":"2071330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Reema","given":"Agarwal","non-dropping-particle":"","parse-names":false,"suffix":""},{"dropping-particle":"","family":"Yogeshwari","given":"Vyas","non-dropping-particle":"","parse-names":false,"suffix":""},{"dropping-particle":"","family":"Priyanka, Chundawat Dharmendra","given":"Ameta","non-dropping-particle":"","parse-names":false,"suffix":""},{"dropping-particle":"","family":"Ameta","given":"Chetna","non-dropping-particle":"","parse-names":false,"suffix":""}],"container-title":"Intech","id":"ITEM-1","issue":"8","issued":{"date-parts":[["2010"]]},"page":"57-67","title":"Outdoor Performance and Stability Assessment of Dye-Sensitized Solar Cells (DSSCs)","type":"article-journal","volume":"34"},"uris":["http://www.mendeley.com/documents/?uuid=ff9bf9c1-9370-4c8c-ae61-58741edc3492"]}],"mendeley":{"formattedCitation":"[90]","plainTextFormattedCitation":"[90]","previouslyFormattedCitation":"[7]"},"properties":{"noteIndex":0},"schema":"https://github.com/citation-style-language/schema/raw/master/csl-citation.json"}</w:instrText>
      </w:r>
      <w:r w:rsidRPr="005D0D46">
        <w:fldChar w:fldCharType="separate"/>
      </w:r>
      <w:r w:rsidR="005D0D46" w:rsidRPr="005D0D46">
        <w:rPr>
          <w:noProof/>
        </w:rPr>
        <w:t>[90]</w:t>
      </w:r>
      <w:r w:rsidRPr="005D0D46">
        <w:fldChar w:fldCharType="end"/>
      </w:r>
      <w:r w:rsidRPr="005D0D46">
        <w:t xml:space="preserve">. As organic compounds, natural dyes are vulnerable to photodegradation, oxidation, and chemical reactions with the electrolyte, all of which can reduce their light-absorbing efficiency and overall performance over time </w:t>
      </w:r>
      <w:r w:rsidRPr="005D0D46">
        <w:fldChar w:fldCharType="begin" w:fldLock="1"/>
      </w:r>
      <w:r w:rsidR="005D0D46" w:rsidRPr="005D0D46">
        <w:instrText>ADDIN CSL_CITATION {"citationItems":[{"id":"ITEM-1","itemData":{"DOI":"10.1016/j.optmat.2020.110441","ISSN":"09253467","abstract":"In this paper, the efficacy of wild natural dyes as the sensitizer was investigated for the fabrication of natural dye-sensitized solar cells (DSSCs). The natural pigments were extracted from Crocus sativus (Saffron), Allium cepa L (red onion), Malva sylvestris (Mallow), and Oregano (Origanum vulgare) using solvent extraction method. Based on the UV–vis results, the extracted solutions have been shown to contain anthocyanin or chlorophylls pigments, which are excellent pigments required for the charge-carriers generation in the energy harvesting process from the sunlight. The efficacy of all sensitizers has been evaluated using the cyclic voltammetry and current-voltage open circuit experiments of the fabricated DSSCs. The photovoltaic performance of DSSCs in terms of efficiency, current, voltage, and filling factors was performed under standard illumination of AM 1.5G having an irradiance of 100mWcm−2. The results showed that the photoelectric conversion efficiency of the fabricated DSSCs were nearly less than 2%, while the open-circuit voltage and short-circuit current density were from 0.43 to 0.55 V and 0.45–0.54 mAcm-2, respectively. The appropriate LUMO energy level and the band-gap of these extracted dyes would enable them to become efficient sensitizer for utilizing in fabricated DSSCs. Therefore, due to the existence of carbonyl and hydroxyl groups in dye's chemical structures, it enable them to bind to the TiO2layer, consequently, improve the electron transfer, and enhance the energy conversion efficiency of the fabricated DSSC.","author":[{"dropping-particle":"","family":"Jalali","given":"Tahmineh","non-dropping-particle":"","parse-names":false,"suffix":""},{"dropping-particle":"","family":"Arkian","given":"Parisa","non-dropping-particle":"","parse-names":false,"suffix":""},{"dropping-particle":"","family":"Golshan","given":"Malihe","non-dropping-particle":"","parse-names":false,"suffix":""},{"dropping-particle":"","family":"Jalali","given":"Mandana","non-dropping-particle":"","parse-names":false,"suffix":""},{"dropping-particle":"","family":"Osfouri","given":"Shahriar","non-dropping-particle":"","parse-names":false,"suffix":""}],"container-title":"Optical Materials","id":"ITEM-1","issue":"July","issued":{"date-parts":[["2020"]]},"page":"110441","publisher":"Elsevier B.V.","title":"Performance evaluation of natural native dyes as photosensitizer in dye-sensitized solar cells","type":"article-journal","volume":"110"},"uris":["http://www.mendeley.com/documents/?uuid=b62a677f-c3af-4683-9605-7c34dc8c2fcd"]}],"mendeley":{"formattedCitation":"[188]","plainTextFormattedCitation":"[188]","previouslyFormattedCitation":"[8]"},"properties":{"noteIndex":0},"schema":"https://github.com/citation-style-language/schema/raw/master/csl-citation.json"}</w:instrText>
      </w:r>
      <w:r w:rsidRPr="005D0D46">
        <w:fldChar w:fldCharType="separate"/>
      </w:r>
      <w:r w:rsidR="005D0D46" w:rsidRPr="005D0D46">
        <w:rPr>
          <w:noProof/>
        </w:rPr>
        <w:t>[188]</w:t>
      </w:r>
      <w:r w:rsidRPr="005D0D46">
        <w:fldChar w:fldCharType="end"/>
      </w:r>
      <w:r w:rsidRPr="005D0D46">
        <w:t xml:space="preserve">. Photodegradation, for instance, occurs as UV light disrupts the molecular structure of dyes, leading to color loss and diminished absorption </w:t>
      </w:r>
      <w:r w:rsidRPr="005D0D46">
        <w:fldChar w:fldCharType="begin" w:fldLock="1"/>
      </w:r>
      <w:r w:rsidR="005D0D46" w:rsidRPr="005D0D46">
        <w:instrText>ADDIN CSL_CITATION {"citationItems":[{"id":"ITEM-1","itemData":{"DOI":"https://doi.org/10.1016/j.seta.2022.102196","ISSN":"2213-1388","abstract":"Natural dye-based dye-sensitized solar cells (DSSCs) have attracted considerable attention due to their eco-friendly production, low-cost manufacturing methodologies, and competitive efficiency. However, the lack of long-term stability of the cell limits the use of natural dye-based DSSCs. This review article focuses on different reasons for the instability of natural dye-based DSSCs. For a comprehensive study, cell instability of natural dye-based DSSC is divided into physical (effect of temperature, UV illumination, and humidity) and chemical instabilities (degradation of dye sensitizer, electrolyte, and counter electrode, and effect of temperature, radiation, water, and oxygen). Finally, different mechanisms to increase cell stability (UV filter, sealant, development of electrolyte, and counter electrode) are presented. This article panoramically reviews the natural dye-based DSSCs instability and additional stability enhancing technologies, which significantly improves the performance of DSSCs.","author":[{"dropping-particle":"","family":"Kabir","given":"Fahmid","non-dropping-particle":"","parse-names":false,"suffix":""},{"dropping-particle":"","family":"Manir","given":"Serajum","non-dropping-particle":"","parse-names":false,"suffix":""},{"dropping-particle":"","family":"Bhuiyan","given":"Md. Mossaraf Hossain","non-dropping-particle":"","parse-names":false,"suffix":""},{"dropping-particle":"","family":"Aftab","given":"Sikandar","non-dropping-particle":"","parse-names":false,"suffix":""},{"dropping-particle":"","family":"Ghanbari","given":"Hamidreza","non-dropping-particle":"","parse-names":false,"suffix":""},{"dropping-particle":"","family":"Hasani","given":"Amirhossein","non-dropping-particle":"","parse-names":false,"suffix":""},{"dropping-particle":"","family":"Fawzy","given":"Mirette","non-dropping-particle":"","parse-names":false,"suffix":""},{"dropping-particle":"","family":"Silva","given":"G L Thushani","non-dropping-particle":"De","parse-names":false,"suffix":""},{"dropping-particle":"","family":"Mohammadzadeh","given":"Mohammad Reza","non-dropping-particle":"","parse-names":false,"suffix":""},{"dropping-particle":"","family":"Ahmadi","given":"Ribwar","non-dropping-particle":"","parse-names":false,"suffix":""},{"dropping-particle":"","family":"Abnavi","given":"Amin","non-dropping-particle":"","parse-names":false,"suffix":""},{"dropping-particle":"","family":"Askar","given":"Abdelrahman M","non-dropping-particle":"","parse-names":false,"suffix":""},{"dropping-particle":"","family":"Adachi","given":"Michael M","non-dropping-particle":"","parse-names":false,"suffix":""}],"container-title":"Sustainable Energy Technologies and Assessments","id":"ITEM-1","issued":{"date-parts":[["2022"]]},"page":"102196","title":"Instability of dye-sensitized solar cells using natural dyes and approaches to improving stability – An overview","type":"article-journal","volume":"52"},"uris":["http://www.mendeley.com/documents/?uuid=5e563a4c-77e2-4a32-a9dd-7a7c15a2375e"]}],"mendeley":{"formattedCitation":"[194]","plainTextFormattedCitation":"[194]","previouslyFormattedCitation":"[9]"},"properties":{"noteIndex":0},"schema":"https://github.com/citation-style-language/schema/raw/master/csl-citation.json"}</w:instrText>
      </w:r>
      <w:r w:rsidRPr="005D0D46">
        <w:fldChar w:fldCharType="separate"/>
      </w:r>
      <w:r w:rsidR="005D0D46" w:rsidRPr="005D0D46">
        <w:rPr>
          <w:noProof/>
        </w:rPr>
        <w:t>[194]</w:t>
      </w:r>
      <w:r w:rsidRPr="005D0D46">
        <w:fldChar w:fldCharType="end"/>
      </w:r>
      <w:r w:rsidRPr="005D0D46">
        <w:t>. Anthocyanins, commonly used in natural dyes, are particularly sensitive to photodegradation in sunlight and degrade faster in neutral to basic pH environments, which limits their effectiveness in DSSCs. Fahmid Kabir et al. explored the use of a natural green dye extracted from spinach (</w:t>
      </w:r>
      <w:r w:rsidRPr="005D0D46">
        <w:rPr>
          <w:rStyle w:val="Emphasis"/>
        </w:rPr>
        <w:t>Spinacia oleracea</w:t>
      </w:r>
      <w:r w:rsidRPr="005D0D46">
        <w:t xml:space="preserve">) as a sensitizer for dye-sensitized solar cells (DSSCs). The efficiency of the spinach dye-based DSSC was measured at intervals over time, beginning with an initial efficiency of 0.398% immediately after fabrication. This efficiency gradually decreased to 0.390%, 0.383%, 0.377%, and 0.371% after 48, 96, 144, and 192 hours, respectively. The study revealed that the degradation rate of the DSSC's efficiency also slowed down over time, indicating a decreasing rate of efficiency loss. Specifically, the degradation rates were 2.01%, 1.76%, 1.67%, and 1.48% for the time intervals of 0-48 hours, 48-96 hours, 96-144 hours, and 144-192 hours, respectively. This data suggests that while natural dyes like spinach extract can be effective in DSSCs, their efficiency gradually declines, though the rate of degradation may stabilize over time </w:t>
      </w:r>
      <w:r w:rsidRPr="005D0D46">
        <w:fldChar w:fldCharType="begin" w:fldLock="1"/>
      </w:r>
      <w:r w:rsidR="005D0D46" w:rsidRPr="005D0D46">
        <w:instrText>ADDIN CSL_CITATION {"citationItems":[{"id":"ITEM-1","itemData":{"DOI":"10.1016/j.ijleo.2018.12.077","ISSN":"00304026","abstract":"Evolution of solar cell based on natural molecules flourished expeditiously, which is a good alternative for silicon-based solar cells or thin film technologies due to their low assembling cost, lightweight and flexibility. But natural dye-based dye-sensitized solar cell (DSSC) has low cell efficiency and stability, which limits the use of organic solar cells. In this research, natural green dye extracted from spinach (Spinacia oleracea) and used as a sensitizer source for natural dye-based DSSC. The measured cell efficiency of natural green dye-sensitized DSSC was 0.398%. Also, the cell stability test has been carried out by measuring the degradation rate (cell efficiency) by aging the dye molecule for DSSC has been conducted after 48, 96, 144 and 196 h under 100mW/cm2 illumination (1.5 AM) at the ambient condition.","author":[{"dropping-particle":"","family":"Kabir","given":"Fahmid","non-dropping-particle":"","parse-names":false,"suffix":""},{"dropping-particle":"","family":"Sakib","given":"Syed Nazmus","non-dropping-particle":"","parse-names":false,"suffix":""},{"dropping-particle":"","family":"Matin","given":"Nafisa","non-dropping-particle":"","parse-names":false,"suffix":""}],"container-title":"Optik","id":"ITEM-1","issued":{"date-parts":[["2019"]]},"page":"458-464","publisher":"Elsevier GmbH.","title":"Stability study of natural green dye based DSSC","type":"article-journal","volume":"181"},"uris":["http://www.mendeley.com/documents/?uuid=fb56c5af-11a8-48c5-be70-3f3205f57210"]}],"mendeley":{"formattedCitation":"[195]","plainTextFormattedCitation":"[195]","previouslyFormattedCitation":"[10]"},"properties":{"noteIndex":0},"schema":"https://github.com/citation-style-language/schema/raw/master/csl-citation.json"}</w:instrText>
      </w:r>
      <w:r w:rsidRPr="005D0D46">
        <w:fldChar w:fldCharType="separate"/>
      </w:r>
      <w:r w:rsidR="005D0D46" w:rsidRPr="005D0D46">
        <w:rPr>
          <w:noProof/>
        </w:rPr>
        <w:t>[195]</w:t>
      </w:r>
      <w:r w:rsidRPr="005D0D46">
        <w:fldChar w:fldCharType="end"/>
      </w:r>
      <w:r w:rsidRPr="005D0D46">
        <w:t>.</w:t>
      </w:r>
    </w:p>
    <w:p w:rsidR="00B04874" w:rsidRPr="005D0D46" w:rsidRDefault="00B04874" w:rsidP="005D0D46">
      <w:pPr>
        <w:pStyle w:val="NormalWeb"/>
        <w:jc w:val="both"/>
      </w:pPr>
      <w:r w:rsidRPr="005D0D46">
        <w:t xml:space="preserve">Oxidation presents another stability challenge; exposure to oxygen can alter the molecular structure of dyes, diminishing their electron-donating properties. This issue is further compounded by the electrolyte in DSSCs, which can accelerate oxidative reactions </w:t>
      </w:r>
      <w:r w:rsidRPr="005D0D46">
        <w:fldChar w:fldCharType="begin" w:fldLock="1"/>
      </w:r>
      <w:r w:rsidR="005D0D46" w:rsidRPr="005D0D46">
        <w:instrText>ADDIN CSL_CITATION {"citationItems":[{"id":"ITEM-1","itemData":{"DOI":"10.1007/s41061-023-00444-7","ISBN":"0123456789","ISSN":"23648961","PMID":"37906318","abstract":"Human existence and societal growth are both dependent on the availability of clean and fresh water. Photocatalysis is a type of artificial photosynthesis that uses environmentally friendly, long-lasting materials to address energy and environmental issues. There is currently a considerable demand for low-cost, high-performance wastewater treatment equipment. By changing the structure, size, and characteristics of nanomaterials, the use of nanotechnology in the field of water filtration has evolved dramatically. Semiconductor-assisted photocatalysis has recently advanced to become among the most promising techniques in the fields of sustainable energy generation and ecological cleanup. It is environmentally beneficial, cost-effective, and strictly linked to the zero waste discharge principle used in industrial effluent treatment. Owing to the reduction or removal of created unwanted byproducts, the green synthesis of photoactive nanomaterial is more beneficial than chemical synthesis approaches. Furthermore, unlike chemical synthesis methods, the green synthesis method does not require the use of expensive, dangerous, or poisonous ingredients, making it a less costly, easy, and environmental method for photocatalyst synthesis. This work focuses on distinct greener synthesis techniques utilized for the production of new photocatalysts, including metals, metal doped-metal oxides, metal oxides, and plasmonic nanostructures, including the application of artificial intelligence and machine learning to the design and selection of an innovative photocatalyst in the context of energy and environmental challenges. A brief overview of the industrial and environmental applications of photocatalysts is also presented. Finally, an overview and recommendations for future research are given to create photocatalytic systems with greatly improved stability and efficiency.","author":[{"dropping-particle":"","family":"Hassaan","given":"Mohamed A.","non-dropping-particle":"","parse-names":false,"suffix":""},{"dropping-particle":"","family":"El-Nemr","given":"Mohamed A.","non-dropping-particle":"","parse-names":false,"suffix":""},{"dropping-particle":"","family":"Elkatory","given":"Marwa R.","non-dropping-particle":"","parse-names":false,"suffix":""},{"dropping-particle":"","family":"Ragab","given":"Safaa","non-dropping-particle":"","parse-names":false,"suffix":""},{"dropping-particle":"","family":"Niculescu","given":"Violeta Carolina","non-dropping-particle":"","parse-names":false,"suffix":""},{"dropping-particle":"","family":"Nemr","given":"Ahmed","non-dropping-particle":"El","parse-names":false,"suffix":""}],"container-title":"Topics in Current Chemistry","id":"ITEM-1","issue":"6","issued":{"date-parts":[["2023"]]},"number-of-pages":"1-54","publisher":"Springer International Publishing","title":"Principles of Photocatalysts and Their Different Applications: A Review","type":"book","volume":"381"},"uris":["http://www.mendeley.com/documents/?uuid=28411968-46bb-4e65-9a17-606e65428350"]}],"mendeley":{"formattedCitation":"[196]","plainTextFormattedCitation":"[196]","previouslyFormattedCitation":"[11]"},"properties":{"noteIndex":0},"schema":"https://github.com/citation-style-language/schema/raw/master/csl-citation.json"}</w:instrText>
      </w:r>
      <w:r w:rsidRPr="005D0D46">
        <w:fldChar w:fldCharType="separate"/>
      </w:r>
      <w:r w:rsidR="005D0D46" w:rsidRPr="005D0D46">
        <w:rPr>
          <w:noProof/>
        </w:rPr>
        <w:t>[196]</w:t>
      </w:r>
      <w:r w:rsidRPr="005D0D46">
        <w:fldChar w:fldCharType="end"/>
      </w:r>
      <w:r w:rsidRPr="005D0D46">
        <w:t xml:space="preserve">. Addressing these challenges involves several strategies. One approach is the addition of antioxidants to the dye solution or electrolyte, which can reduce oxidation and improve dye longevity. Encapsulation techniques, such as embedding dye molecules in protective matrices or coatings, can shield them from direct UV exposure and electrolyte contact. Another approach, molecular engineering, involves modifying the molecular structure of dyes to include stabilizing groups or derivatives that resist photodegradation </w:t>
      </w:r>
      <w:r w:rsidRPr="005D0D46">
        <w:fldChar w:fldCharType="begin" w:fldLock="1"/>
      </w:r>
      <w:r w:rsidR="005D0D46" w:rsidRPr="005D0D46">
        <w:instrText>ADDIN CSL_CITATION {"citationItems":[{"id":"ITEM-1","itemData":{"DOI":"10.3390/molecules28031081","ISSN":"14203049","PMID":"36770748","abstract":"Dye and nitro-compound pollution has become a significant issue worldwide. The adsorption and degradation of dyes and nitro-compounds have recently become important areas of study. Different methods, such as precipitation, flocculation, ultra-filtration, ion exchange, coagulation, and electro-catalytic degradation have been adopted for the adsorption and degradation of these organic pollutants. Apart from these methods, adsorption, photocatalytic degradation, and chemical degradation are considered the most economical and efficient to control water pollution from dyes and nitro-compounds. In this review, different kinds of dyes and nitro-compounds, and their adverse effects on aquatic organisms and human beings, were summarized in depth. This review article covers the comprehensive analysis of the adsorption of dyes over different materials (porous polymer, carbon-based materials, clay-based materials, layer double hydroxides, metal-organic frameworks, and biosorbents). The mechanism and kinetics of dye adsorption were the central parts of this study. The structures of all the materials mentioned above were discussed, along with their main functional groups responsible for dye adsorption. Removal and degradation methods, such as adsorption, photocatalytic degradation, and chemical degradation of dyes and nitro-compounds were also the main aim of this review article, as well as the materials used for such degradation. The mechanisms of photocatalytic and chemical degradation were also explained comprehensively. Different factors responsible for adsorption, photocatalytic degradation, and chemical degradation were also highlighted. Advantages and disadvantages, as well as economic cost, were also discussed briefly. This review will be beneficial for the reader as it covers all aspects of dye adsorption and the degradation of dyes and nitro-compounds. Future aspects and shortcomings were also part of this review article. There are several review articles on all these topics, but such a comprehensive study has not been performed so far in the literature.","author":[{"dropping-particle":"","family":"Haleem","given":"Abdul","non-dropping-particle":"","parse-names":false,"suffix":""},{"dropping-particle":"","family":"Shafiq","given":"Anum","non-dropping-particle":"","parse-names":false,"suffix":""},{"dropping-particle":"","family":"Chen","given":"Sheng Qi","non-dropping-particle":"","parse-names":false,"suffix":""},{"dropping-particle":"","family":"Nazar","given":"Mudasir","non-dropping-particle":"","parse-names":false,"suffix":""}],"container-title":"Molecules","id":"ITEM-1","issue":"3","issued":{"date-parts":[["2023"]]},"title":"A Comprehensive Review on Adsorption, Photocatalytic and Chemical Degradation of Dyes and Nitro-Compounds over Different Kinds of Porous and Composite Materials","type":"article-journal","volume":"28"},"uris":["http://www.mendeley.com/documents/?uuid=3ef6c82a-c819-4abf-b9b2-e1f6814c86ed"]}],"mendeley":{"formattedCitation":"[197]","plainTextFormattedCitation":"[197]","previouslyFormattedCitation":"[12]"},"properties":{"noteIndex":0},"schema":"https://github.com/citation-style-language/schema/raw/master/csl-citation.json"}</w:instrText>
      </w:r>
      <w:r w:rsidRPr="005D0D46">
        <w:fldChar w:fldCharType="separate"/>
      </w:r>
      <w:r w:rsidR="005D0D46" w:rsidRPr="005D0D46">
        <w:rPr>
          <w:noProof/>
        </w:rPr>
        <w:t>[197]</w:t>
      </w:r>
      <w:r w:rsidRPr="005D0D46">
        <w:fldChar w:fldCharType="end"/>
      </w:r>
      <w:r w:rsidRPr="005D0D46">
        <w:t>.</w:t>
      </w:r>
    </w:p>
    <w:p w:rsidR="00B04874" w:rsidRPr="005D0D46" w:rsidRDefault="00B04874" w:rsidP="005D0D46">
      <w:pPr>
        <w:pStyle w:val="NormalWeb"/>
        <w:jc w:val="both"/>
      </w:pPr>
      <w:r w:rsidRPr="005D0D46">
        <w:t>In comparison, synthetic dyes are engineered for high stability and extended operational lifespans, highlighting a stability gap between synthetic and natural dyes. This disparity remains a significant barrier to the commercial adoption of natural dyes in DSSCs, as natural dyes require additional stabilization measures to match the durability of their synthetic counterparts.</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b/>
          <w:bCs/>
          <w:sz w:val="24"/>
          <w:szCs w:val="24"/>
        </w:rPr>
        <w:t>Conclusion</w:t>
      </w:r>
      <w:r w:rsidRPr="005D0D46">
        <w:rPr>
          <w:rFonts w:ascii="Times New Roman" w:eastAsia="Times New Roman" w:hAnsi="Times New Roman" w:cs="Times New Roman"/>
          <w:sz w:val="24"/>
          <w:szCs w:val="24"/>
        </w:rPr>
        <w:t>: The performance of natural dyes in DSSCs is contingent on multiple factors, including pigment concentration, adsorption properties, and stability. While natural dyes offer environmental benefits and are derived from renewable sources, their application in DSSCs necessitates careful consideration of these influencing factors. Ongoing research is focused on developing techniques to optimize these aspects, such as improved extraction and purification methods, co-sensitization strategies, and chemical modifications to bolster stability and adsorption properties. Through these advancements, natural dyes may become a more viable option for sustainable and eco-friendly solar energy solutions.</w:t>
      </w:r>
    </w:p>
    <w:p w:rsidR="00B04874" w:rsidRPr="005D0D46" w:rsidRDefault="00B04874" w:rsidP="005D0D46">
      <w:pPr>
        <w:jc w:val="both"/>
        <w:rPr>
          <w:rFonts w:ascii="Times New Roman" w:hAnsi="Times New Roman" w:cs="Times New Roman"/>
          <w:sz w:val="24"/>
          <w:szCs w:val="24"/>
        </w:rPr>
      </w:pP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Optimization Strategies for Enhancing the Performance of Natural Dyes in DSSCs</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lastRenderedPageBreak/>
        <w:t>To maximize the performance and efficiency of natural dyes used in dye-sensitized solar cells (DSSCs), several optimization strategies can be employed. These strategies are aimed at improving light absorption, electron transfer, and overall stability. Below, we detail three effective optimization approaches: co-sensitization with multiple pigments, surface modifications of TiO₂, and the use of additives and co-adsorbents.</w:t>
      </w:r>
    </w:p>
    <w:p w:rsidR="00B04874" w:rsidRPr="005D0D46" w:rsidRDefault="00B04874" w:rsidP="005D0D46">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1. Co-sensitization with Multiple Pigments</w:t>
      </w:r>
    </w:p>
    <w:p w:rsidR="00B04874" w:rsidRPr="005D0D46" w:rsidRDefault="00B04874" w:rsidP="005D0D46">
      <w:pPr>
        <w:pStyle w:val="NormalWeb"/>
        <w:jc w:val="both"/>
      </w:pPr>
      <w:r w:rsidRPr="005D0D46">
        <w:t>Co-sensitization in DSSCs involves using two or more different natural pigments to create a broader and more effective light absorption spectrum. Individual natural dyes typically absorb light within specific and sometimes narrow wavelengths, so combining multiple dyes extends the range of light absorption from UV to near-infrared. This expanded absorption spectrum increases photocurrent and enhances the overall conversion efficiency of the DSSC. In co-sensitization, dyes with complementary absorption properties are carefully chosen and applied to the semiconductor surface, with each dye targeting different wavelengths of light to generate excited electrons. This strategic combination boosts photon harvesting and improves the conversion of light into electrical energy.</w:t>
      </w:r>
    </w:p>
    <w:p w:rsidR="00B04874" w:rsidRPr="005D0D46" w:rsidRDefault="00B04874" w:rsidP="005D0D46">
      <w:pPr>
        <w:pStyle w:val="NormalWeb"/>
        <w:jc w:val="both"/>
      </w:pPr>
      <w:r w:rsidRPr="005D0D46">
        <w:t>A primary challenge in co-sensitization is preventing the dyes from competing for the same adsorption sites on the TiO₂ surface. Balancing dye concentrations and selecting dyes with compatible chemical structures are essential to avoid desorption and aggregation issues that can undermine efficiency. For example, combining anthocyanins and chlorophyll can be particularly effective, as their absorption peaks vary within the visible spectrum, capturing a wider range of wavelengths. Overall, co-sensitization enhances DSSC efficiency by enabling dyes with both short and long wavelength absorptions to work synergistically and improve the photoresponse across a broader light spectrum.</w:t>
      </w:r>
    </w:p>
    <w:p w:rsidR="00B04874" w:rsidRPr="005D0D46" w:rsidRDefault="00B04874" w:rsidP="005D0D46">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2. Modifications of TiO₂ Surface</w:t>
      </w:r>
    </w:p>
    <w:p w:rsidR="00B04874" w:rsidRPr="005D0D46" w:rsidRDefault="00B04874" w:rsidP="005D0D46">
      <w:pPr>
        <w:pStyle w:val="NormalWeb"/>
        <w:jc w:val="both"/>
      </w:pPr>
      <w:r w:rsidRPr="005D0D46">
        <w:t>Surface modification of TiO₂ plays a vital role in enhancing the binding affinity of natural dyes and improving electron injection efficiency in DSSCs. By carefully modifying the TiO₂ surface, researchers can prevent dye aggregation, encourage uniform dye distribution, and create a more effective electron transfer pathway from the dye molecules to the semiconductor. Techniques for surface modification include chemical treatments, nanostructuring, and doping. Chemical treatment involves pre-treating TiO₂ with acids, bases, or surfactants to make the surface more hydrophilic and suitable for dye adsorption. Nanostructuring, on the other hand, involves creating nanostructures—such as nanorods, nanotubes, or mesoporous TiO₂—that increase surface area, allowing for higher dye loading and better light harvesting. Doping introduces foreign elements into the TiO₂ structure, which can alter its electronic properties and enhance electron transfer from the dye to the semiconductor.</w:t>
      </w:r>
    </w:p>
    <w:p w:rsidR="00B04874" w:rsidRPr="005D0D46" w:rsidRDefault="00B04874" w:rsidP="005D0D46">
      <w:pPr>
        <w:pStyle w:val="NormalWeb"/>
        <w:jc w:val="both"/>
      </w:pPr>
      <w:r w:rsidRPr="005D0D46">
        <w:t>Surface modification offers several advantages, including stronger dye attachment, reduced recombination losses, and improved electron transport within the semiconductor matrix. An example of effective surface modification is the use of phosphonic acids or silane coupling agents, which improve the binding of natural dyes with weaker adhesion properties, like flavonoids or carotenoids. Overall, these strategies are essential for optimizing the performance of natural dye-sensitized DSSCs by enhancing dye attachment and facilitating efficient electron transport.</w:t>
      </w:r>
    </w:p>
    <w:p w:rsidR="00B04874" w:rsidRPr="005D0D46" w:rsidRDefault="00B04874" w:rsidP="005D0D46">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lastRenderedPageBreak/>
        <w:t>3. Additives and Co-adsorbents</w:t>
      </w:r>
    </w:p>
    <w:p w:rsidR="00B04874" w:rsidRPr="005D0D46" w:rsidRDefault="00B04874" w:rsidP="005D0D46">
      <w:pPr>
        <w:pStyle w:val="NormalWeb"/>
        <w:jc w:val="both"/>
      </w:pPr>
      <w:r w:rsidRPr="005D0D46">
        <w:t>Adding co-adsorbents and additives to the dye solution or electrolyte in DSSCs plays a crucial role in enhancing dye stability, adsorption, and overall performance. Co-adsorbents are molecules that occupy spaces on the semiconductor surface, which prevents dye aggregation and ensures a more uniform distribution of dye molecules. For example, chenodeoxycholic acid (CDCA) is commonly used as a co-adsorbent on TiO₂ to space out dye molecules, facilitating more efficient electron injection and reducing energy losses caused by intermolecular interactions. Other co-adsorbents, such as tertiary amines and organic acids, are used to adjust the pH, stabilize the dye structure, and improve dye-semiconductor interactions.</w:t>
      </w:r>
    </w:p>
    <w:p w:rsidR="00B04874" w:rsidRPr="005D0D46" w:rsidRDefault="00B04874" w:rsidP="005D0D46">
      <w:pPr>
        <w:pStyle w:val="NormalWeb"/>
        <w:jc w:val="both"/>
      </w:pPr>
      <w:r w:rsidRPr="005D0D46">
        <w:t>In addition to co-adsorbents, certain additives in the electrolyte—like ionic liquids or redox mediators—help decrease the rate of dye degradation, thereby extending cell stability. These strategies bring multiple benefits, including reducing aggregation to allow for higher dye-loading capacity and better absorption properties, enhancing dye stability by protecting molecules from direct electrolyte contact, and optimizing electron transfer by minimizing charge recombination.</w:t>
      </w:r>
    </w:p>
    <w:p w:rsidR="00B04874" w:rsidRPr="005D0D46" w:rsidRDefault="00B04874" w:rsidP="005D0D46">
      <w:pPr>
        <w:pStyle w:val="NormalWeb"/>
        <w:jc w:val="both"/>
      </w:pPr>
      <w:r w:rsidRPr="005D0D46">
        <w:t>Practical applications include using CDCA with natural dyes such as anthocyanins or betalains to improve dye binding and distribution on the semiconductor. Similarly, incorporating antioxidants in the dye solution can slow photodegradation, which helps maintain the natural dye's durability under prolonged sunlight exposure, thereby increasing the operational life of the DSSC.</w:t>
      </w:r>
    </w:p>
    <w:p w:rsidR="00B04874" w:rsidRPr="005D0D46" w:rsidRDefault="00B04874" w:rsidP="005D0D46">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5D0D46">
        <w:rPr>
          <w:rFonts w:ascii="Times New Roman" w:eastAsia="Times New Roman" w:hAnsi="Times New Roman" w:cs="Times New Roman"/>
          <w:b/>
          <w:bCs/>
          <w:sz w:val="24"/>
          <w:szCs w:val="24"/>
        </w:rPr>
        <w:t>Conclusion</w:t>
      </w:r>
    </w:p>
    <w:p w:rsidR="00B04874" w:rsidRPr="005D0D46" w:rsidRDefault="00B04874" w:rsidP="005D0D46">
      <w:pPr>
        <w:spacing w:before="100" w:beforeAutospacing="1" w:after="100" w:afterAutospacing="1" w:line="240" w:lineRule="auto"/>
        <w:jc w:val="both"/>
        <w:rPr>
          <w:rFonts w:ascii="Times New Roman" w:eastAsia="Times New Roman" w:hAnsi="Times New Roman" w:cs="Times New Roman"/>
          <w:sz w:val="24"/>
          <w:szCs w:val="24"/>
        </w:rPr>
      </w:pPr>
      <w:r w:rsidRPr="005D0D46">
        <w:rPr>
          <w:rFonts w:ascii="Times New Roman" w:eastAsia="Times New Roman" w:hAnsi="Times New Roman" w:cs="Times New Roman"/>
          <w:sz w:val="24"/>
          <w:szCs w:val="24"/>
        </w:rPr>
        <w:t>Optimizing the performance of natural dyes in DSSCs involves a multifaceted approach that includes co-sensitization with multiple pigments, surface modification of TiO₂, and the strategic use of additives and co-adsorbents. Each of these strategies helps enhance the dye's light absorption, binding stability, and electron transfer properties, ultimately contributing to the efficiency and long-term stability of DSSCs. Continued research into these optimization techniques is vital for bridging the performance gap between natural and synthetic dyes, making sustainable energy technologies more effective and accessible.</w:t>
      </w:r>
    </w:p>
    <w:p w:rsidR="00B04874" w:rsidRDefault="00B04874" w:rsidP="00B04874">
      <w:pPr>
        <w:spacing w:before="100" w:beforeAutospacing="1" w:after="100" w:afterAutospacing="1" w:line="240" w:lineRule="auto"/>
        <w:jc w:val="both"/>
        <w:rPr>
          <w:rFonts w:ascii="Times New Roman" w:eastAsia="Times New Roman" w:hAnsi="Times New Roman" w:cs="Times New Roman"/>
          <w:sz w:val="24"/>
          <w:szCs w:val="24"/>
        </w:rPr>
      </w:pPr>
    </w:p>
    <w:p w:rsidR="005D0D46" w:rsidRDefault="005D0D46" w:rsidP="00B04874">
      <w:pPr>
        <w:spacing w:before="100" w:beforeAutospacing="1" w:after="100" w:afterAutospacing="1" w:line="240" w:lineRule="auto"/>
        <w:jc w:val="both"/>
        <w:rPr>
          <w:rFonts w:ascii="Times New Roman" w:eastAsia="Times New Roman" w:hAnsi="Times New Roman" w:cs="Times New Roman"/>
          <w:sz w:val="24"/>
          <w:szCs w:val="24"/>
        </w:rPr>
      </w:pPr>
    </w:p>
    <w:p w:rsidR="005D0D46" w:rsidRDefault="005D0D46" w:rsidP="00B04874">
      <w:pPr>
        <w:spacing w:before="100" w:beforeAutospacing="1" w:after="100" w:afterAutospacing="1" w:line="240" w:lineRule="auto"/>
        <w:jc w:val="both"/>
        <w:rPr>
          <w:rFonts w:ascii="Times New Roman" w:eastAsia="Times New Roman" w:hAnsi="Times New Roman" w:cs="Times New Roman"/>
          <w:sz w:val="24"/>
          <w:szCs w:val="24"/>
        </w:rPr>
      </w:pPr>
    </w:p>
    <w:p w:rsidR="005D0D46" w:rsidRDefault="005D0D46" w:rsidP="00B04874">
      <w:pPr>
        <w:spacing w:before="100" w:beforeAutospacing="1" w:after="100" w:afterAutospacing="1" w:line="240" w:lineRule="auto"/>
        <w:jc w:val="both"/>
        <w:rPr>
          <w:rFonts w:ascii="Times New Roman" w:eastAsia="Times New Roman" w:hAnsi="Times New Roman" w:cs="Times New Roman"/>
          <w:sz w:val="24"/>
          <w:szCs w:val="24"/>
        </w:rPr>
      </w:pPr>
    </w:p>
    <w:p w:rsidR="005D0D46" w:rsidRDefault="005D0D46" w:rsidP="00B04874">
      <w:pPr>
        <w:spacing w:before="100" w:beforeAutospacing="1" w:after="100" w:afterAutospacing="1" w:line="240" w:lineRule="auto"/>
        <w:jc w:val="both"/>
        <w:rPr>
          <w:rFonts w:ascii="Times New Roman" w:eastAsia="Times New Roman" w:hAnsi="Times New Roman" w:cs="Times New Roman"/>
          <w:sz w:val="24"/>
          <w:szCs w:val="24"/>
        </w:rPr>
      </w:pPr>
    </w:p>
    <w:p w:rsidR="005D0D46" w:rsidRPr="005D0D46" w:rsidRDefault="005D0D46" w:rsidP="00B04874">
      <w:pPr>
        <w:spacing w:before="100" w:beforeAutospacing="1" w:after="100" w:afterAutospacing="1" w:line="240" w:lineRule="auto"/>
        <w:jc w:val="both"/>
        <w:rPr>
          <w:rFonts w:ascii="Times New Roman" w:eastAsia="Times New Roman" w:hAnsi="Times New Roman" w:cs="Times New Roman"/>
          <w:sz w:val="24"/>
          <w:szCs w:val="24"/>
        </w:rPr>
      </w:pPr>
    </w:p>
    <w:p w:rsidR="00B04874" w:rsidRPr="005D0D46" w:rsidRDefault="00B04874" w:rsidP="00B04874">
      <w:pPr>
        <w:pStyle w:val="NormalWeb"/>
        <w:jc w:val="both"/>
      </w:pPr>
    </w:p>
    <w:p w:rsidR="00B04874" w:rsidRPr="005D0D46" w:rsidRDefault="00B04874" w:rsidP="00B04874">
      <w:pPr>
        <w:jc w:val="both"/>
        <w:rPr>
          <w:rFonts w:ascii="Times New Roman" w:hAnsi="Times New Roman" w:cs="Times New Roman"/>
          <w:sz w:val="24"/>
          <w:szCs w:val="24"/>
        </w:rPr>
      </w:pP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sz w:val="24"/>
          <w:szCs w:val="24"/>
        </w:rPr>
        <w:lastRenderedPageBreak/>
        <w:fldChar w:fldCharType="begin" w:fldLock="1"/>
      </w:r>
      <w:r w:rsidRPr="005D0D46">
        <w:rPr>
          <w:rFonts w:ascii="Times New Roman" w:hAnsi="Times New Roman" w:cs="Times New Roman"/>
          <w:sz w:val="24"/>
          <w:szCs w:val="24"/>
        </w:rPr>
        <w:instrText xml:space="preserve">ADDIN Mendeley Bibliography CSL_BIBLIOGRAPHY </w:instrText>
      </w:r>
      <w:r w:rsidRPr="005D0D46">
        <w:rPr>
          <w:rFonts w:ascii="Times New Roman" w:hAnsi="Times New Roman" w:cs="Times New Roman"/>
          <w:sz w:val="24"/>
          <w:szCs w:val="24"/>
        </w:rPr>
        <w:fldChar w:fldCharType="separate"/>
      </w:r>
      <w:r w:rsidRPr="005D0D46">
        <w:rPr>
          <w:rFonts w:ascii="Times New Roman" w:hAnsi="Times New Roman" w:cs="Times New Roman"/>
          <w:noProof/>
          <w:sz w:val="24"/>
          <w:szCs w:val="24"/>
        </w:rPr>
        <w:t>[1]</w:t>
      </w:r>
      <w:r w:rsidRPr="005D0D46">
        <w:rPr>
          <w:rFonts w:ascii="Times New Roman" w:hAnsi="Times New Roman" w:cs="Times New Roman"/>
          <w:noProof/>
          <w:sz w:val="24"/>
          <w:szCs w:val="24"/>
        </w:rPr>
        <w:tab/>
        <w:t xml:space="preserve">G. Li, M. Niu, and J. Huang, “Evolution of energy systems: Patterns and mechanisms,” </w:t>
      </w:r>
      <w:r w:rsidRPr="005D0D46">
        <w:rPr>
          <w:rFonts w:ascii="Times New Roman" w:hAnsi="Times New Roman" w:cs="Times New Roman"/>
          <w:i/>
          <w:iCs/>
          <w:noProof/>
          <w:sz w:val="24"/>
          <w:szCs w:val="24"/>
        </w:rPr>
        <w:t>Energy Strateg. Rev.</w:t>
      </w:r>
      <w:r w:rsidRPr="005D0D46">
        <w:rPr>
          <w:rFonts w:ascii="Times New Roman" w:hAnsi="Times New Roman" w:cs="Times New Roman"/>
          <w:noProof/>
          <w:sz w:val="24"/>
          <w:szCs w:val="24"/>
        </w:rPr>
        <w:t>, vol. 50, no. April, p. 101200, 2023, doi: 10.1016/j.esr.2023.10120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w:t>
      </w:r>
      <w:r w:rsidRPr="005D0D46">
        <w:rPr>
          <w:rFonts w:ascii="Times New Roman" w:hAnsi="Times New Roman" w:cs="Times New Roman"/>
          <w:noProof/>
          <w:sz w:val="24"/>
          <w:szCs w:val="24"/>
        </w:rPr>
        <w:tab/>
        <w:t xml:space="preserve">M. A. Benvenuto, “In Chemistry and Energy: From Conventional to Renewable,” </w:t>
      </w:r>
      <w:r w:rsidRPr="005D0D46">
        <w:rPr>
          <w:rFonts w:ascii="Times New Roman" w:hAnsi="Times New Roman" w:cs="Times New Roman"/>
          <w:i/>
          <w:iCs/>
          <w:noProof/>
          <w:sz w:val="24"/>
          <w:szCs w:val="24"/>
        </w:rPr>
        <w:t>Berlin, Bost. Gruyter.</w:t>
      </w:r>
      <w:r w:rsidRPr="005D0D46">
        <w:rPr>
          <w:rFonts w:ascii="Times New Roman" w:hAnsi="Times New Roman" w:cs="Times New Roman"/>
          <w:noProof/>
          <w:sz w:val="24"/>
          <w:szCs w:val="24"/>
        </w:rPr>
        <w:t>, pp. 1–11, 2022, [Online]. Available: https://doi.org/10.1515/9783110662276-00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w:t>
      </w:r>
      <w:r w:rsidRPr="005D0D46">
        <w:rPr>
          <w:rFonts w:ascii="Times New Roman" w:hAnsi="Times New Roman" w:cs="Times New Roman"/>
          <w:noProof/>
          <w:sz w:val="24"/>
          <w:szCs w:val="24"/>
        </w:rPr>
        <w:tab/>
        <w:t xml:space="preserve">P. J. Lloyd, “The role of energy in development,” </w:t>
      </w:r>
      <w:r w:rsidRPr="005D0D46">
        <w:rPr>
          <w:rFonts w:ascii="Times New Roman" w:hAnsi="Times New Roman" w:cs="Times New Roman"/>
          <w:i/>
          <w:iCs/>
          <w:noProof/>
          <w:sz w:val="24"/>
          <w:szCs w:val="24"/>
        </w:rPr>
        <w:t>J. Energy South. Africa</w:t>
      </w:r>
      <w:r w:rsidRPr="005D0D46">
        <w:rPr>
          <w:rFonts w:ascii="Times New Roman" w:hAnsi="Times New Roman" w:cs="Times New Roman"/>
          <w:noProof/>
          <w:sz w:val="24"/>
          <w:szCs w:val="24"/>
        </w:rPr>
        <w:t>, vol. 28, no. 1, pp. 54–62, 2017, doi: 10.17159/2413-3051/2017/v28i1a149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w:t>
      </w:r>
      <w:r w:rsidRPr="005D0D46">
        <w:rPr>
          <w:rFonts w:ascii="Times New Roman" w:hAnsi="Times New Roman" w:cs="Times New Roman"/>
          <w:noProof/>
          <w:sz w:val="24"/>
          <w:szCs w:val="24"/>
        </w:rPr>
        <w:tab/>
        <w:t xml:space="preserve">W. Strielkowski, E. Tarkhanova, M. Tvaronaviˇ, and Y. Petrenko, “Renewable Energy in the Sustainable Development of Electrical,” </w:t>
      </w:r>
      <w:r w:rsidRPr="005D0D46">
        <w:rPr>
          <w:rFonts w:ascii="Times New Roman" w:hAnsi="Times New Roman" w:cs="Times New Roman"/>
          <w:i/>
          <w:iCs/>
          <w:noProof/>
          <w:sz w:val="24"/>
          <w:szCs w:val="24"/>
        </w:rPr>
        <w:t>Energies</w:t>
      </w:r>
      <w:r w:rsidRPr="005D0D46">
        <w:rPr>
          <w:rFonts w:ascii="Times New Roman" w:hAnsi="Times New Roman" w:cs="Times New Roman"/>
          <w:noProof/>
          <w:sz w:val="24"/>
          <w:szCs w:val="24"/>
        </w:rPr>
        <w:t>, vol. 14, pp. 1–24, 202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w:t>
      </w:r>
      <w:r w:rsidRPr="005D0D46">
        <w:rPr>
          <w:rFonts w:ascii="Times New Roman" w:hAnsi="Times New Roman" w:cs="Times New Roman"/>
          <w:noProof/>
          <w:sz w:val="24"/>
          <w:szCs w:val="24"/>
        </w:rPr>
        <w:tab/>
        <w:t xml:space="preserve">S. Adams, E. K. M. Klobodu, and A. Apio, “Renewable and non-renewable energy, regime type and economic growth,” </w:t>
      </w:r>
      <w:r w:rsidRPr="005D0D46">
        <w:rPr>
          <w:rFonts w:ascii="Times New Roman" w:hAnsi="Times New Roman" w:cs="Times New Roman"/>
          <w:i/>
          <w:iCs/>
          <w:noProof/>
          <w:sz w:val="24"/>
          <w:szCs w:val="24"/>
        </w:rPr>
        <w:t>Renew. Energy</w:t>
      </w:r>
      <w:r w:rsidRPr="005D0D46">
        <w:rPr>
          <w:rFonts w:ascii="Times New Roman" w:hAnsi="Times New Roman" w:cs="Times New Roman"/>
          <w:noProof/>
          <w:sz w:val="24"/>
          <w:szCs w:val="24"/>
        </w:rPr>
        <w:t>, vol. 125, pp. 755–767, 2018, doi: 10.1016/j.renene.2018.02.13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w:t>
      </w:r>
      <w:r w:rsidRPr="005D0D46">
        <w:rPr>
          <w:rFonts w:ascii="Times New Roman" w:hAnsi="Times New Roman" w:cs="Times New Roman"/>
          <w:noProof/>
          <w:sz w:val="24"/>
          <w:szCs w:val="24"/>
        </w:rPr>
        <w:tab/>
        <w:t xml:space="preserve">L. Suhlrie, J. Bartram, J. Burns, L. Joca, J. Tomaro, and E. Rehfuess, “The role of energy in health facilities: A conceptual framework and complementary data assessment in Malawi,” </w:t>
      </w:r>
      <w:r w:rsidRPr="005D0D46">
        <w:rPr>
          <w:rFonts w:ascii="Times New Roman" w:hAnsi="Times New Roman" w:cs="Times New Roman"/>
          <w:i/>
          <w:iCs/>
          <w:noProof/>
          <w:sz w:val="24"/>
          <w:szCs w:val="24"/>
        </w:rPr>
        <w:t>PLoS One</w:t>
      </w:r>
      <w:r w:rsidRPr="005D0D46">
        <w:rPr>
          <w:rFonts w:ascii="Times New Roman" w:hAnsi="Times New Roman" w:cs="Times New Roman"/>
          <w:noProof/>
          <w:sz w:val="24"/>
          <w:szCs w:val="24"/>
        </w:rPr>
        <w:t>, vol. 13, no. 7, pp. 1–19, 2018, doi: 10.1371/journal.pone.020026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w:t>
      </w:r>
      <w:r w:rsidRPr="005D0D46">
        <w:rPr>
          <w:rFonts w:ascii="Times New Roman" w:hAnsi="Times New Roman" w:cs="Times New Roman"/>
          <w:noProof/>
          <w:sz w:val="24"/>
          <w:szCs w:val="24"/>
        </w:rPr>
        <w:tab/>
        <w:t xml:space="preserve">E. A. Soto, A. Hernandez-Guzman, A. Vizcarrondo-Ortega, A. McNealey, and L. B. Bosman, “Solar Energy Implementation for Health-Care Facilities in Developing and Underdeveloped Countries: Overview, Opportunities, and Challenges,” </w:t>
      </w:r>
      <w:r w:rsidRPr="005D0D46">
        <w:rPr>
          <w:rFonts w:ascii="Times New Roman" w:hAnsi="Times New Roman" w:cs="Times New Roman"/>
          <w:i/>
          <w:iCs/>
          <w:noProof/>
          <w:sz w:val="24"/>
          <w:szCs w:val="24"/>
        </w:rPr>
        <w:t>Energies</w:t>
      </w:r>
      <w:r w:rsidRPr="005D0D46">
        <w:rPr>
          <w:rFonts w:ascii="Times New Roman" w:hAnsi="Times New Roman" w:cs="Times New Roman"/>
          <w:noProof/>
          <w:sz w:val="24"/>
          <w:szCs w:val="24"/>
        </w:rPr>
        <w:t>, vol. 15, no. 22, 2022, doi: 10.3390/en1522860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w:t>
      </w:r>
      <w:r w:rsidRPr="005D0D46">
        <w:rPr>
          <w:rFonts w:ascii="Times New Roman" w:hAnsi="Times New Roman" w:cs="Times New Roman"/>
          <w:noProof/>
          <w:sz w:val="24"/>
          <w:szCs w:val="24"/>
        </w:rPr>
        <w:tab/>
        <w:t xml:space="preserve">J. Porcaro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Modern Energy Access and Health,” </w:t>
      </w:r>
      <w:r w:rsidRPr="005D0D46">
        <w:rPr>
          <w:rFonts w:ascii="Times New Roman" w:hAnsi="Times New Roman" w:cs="Times New Roman"/>
          <w:i/>
          <w:iCs/>
          <w:noProof/>
          <w:sz w:val="24"/>
          <w:szCs w:val="24"/>
        </w:rPr>
        <w:t>Mod. Energy Access Heal.</w:t>
      </w:r>
      <w:r w:rsidRPr="005D0D46">
        <w:rPr>
          <w:rFonts w:ascii="Times New Roman" w:hAnsi="Times New Roman" w:cs="Times New Roman"/>
          <w:noProof/>
          <w:sz w:val="24"/>
          <w:szCs w:val="24"/>
        </w:rPr>
        <w:t>, no. July, 2017, doi: 10.1596/2664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w:t>
      </w:r>
      <w:r w:rsidRPr="005D0D46">
        <w:rPr>
          <w:rFonts w:ascii="Times New Roman" w:hAnsi="Times New Roman" w:cs="Times New Roman"/>
          <w:noProof/>
          <w:sz w:val="24"/>
          <w:szCs w:val="24"/>
        </w:rPr>
        <w:tab/>
        <w:t xml:space="preserve">J. B. Alam, Z. Wadud, J. B. Alam, and J. W. Polak, “Energy demand and economic consequences of transport policy,” </w:t>
      </w:r>
      <w:r w:rsidRPr="005D0D46">
        <w:rPr>
          <w:rFonts w:ascii="Times New Roman" w:hAnsi="Times New Roman" w:cs="Times New Roman"/>
          <w:i/>
          <w:iCs/>
          <w:noProof/>
          <w:sz w:val="24"/>
          <w:szCs w:val="24"/>
        </w:rPr>
        <w:t>Int. J. Environ. Sci. Technol.</w:t>
      </w:r>
      <w:r w:rsidRPr="005D0D46">
        <w:rPr>
          <w:rFonts w:ascii="Times New Roman" w:hAnsi="Times New Roman" w:cs="Times New Roman"/>
          <w:noProof/>
          <w:sz w:val="24"/>
          <w:szCs w:val="24"/>
        </w:rPr>
        <w:t>, vol. 10, no. 5, pp. 1075–1082, 2013, doi: 10.1007/s13762-013-0240-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w:t>
      </w:r>
      <w:r w:rsidRPr="005D0D46">
        <w:rPr>
          <w:rFonts w:ascii="Times New Roman" w:hAnsi="Times New Roman" w:cs="Times New Roman"/>
          <w:noProof/>
          <w:sz w:val="24"/>
          <w:szCs w:val="24"/>
        </w:rPr>
        <w:tab/>
        <w:t xml:space="preserve">M. Hoppe, A. Christ, A. Castro, M. Winter, and T. M. Seppänen, “Transformation in transportation?,” </w:t>
      </w:r>
      <w:r w:rsidRPr="005D0D46">
        <w:rPr>
          <w:rFonts w:ascii="Times New Roman" w:hAnsi="Times New Roman" w:cs="Times New Roman"/>
          <w:i/>
          <w:iCs/>
          <w:noProof/>
          <w:sz w:val="24"/>
          <w:szCs w:val="24"/>
        </w:rPr>
        <w:t>Eur. J. Futur. Res.</w:t>
      </w:r>
      <w:r w:rsidRPr="005D0D46">
        <w:rPr>
          <w:rFonts w:ascii="Times New Roman" w:hAnsi="Times New Roman" w:cs="Times New Roman"/>
          <w:noProof/>
          <w:sz w:val="24"/>
          <w:szCs w:val="24"/>
        </w:rPr>
        <w:t>, vol. 2, no. 1, 2014, doi: 10.1007/s40309-014-0045-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w:t>
      </w:r>
      <w:r w:rsidRPr="005D0D46">
        <w:rPr>
          <w:rFonts w:ascii="Times New Roman" w:hAnsi="Times New Roman" w:cs="Times New Roman"/>
          <w:noProof/>
          <w:sz w:val="24"/>
          <w:szCs w:val="24"/>
        </w:rPr>
        <w:tab/>
        <w:t xml:space="preserve">S. Kunskaja and A. Budzyński, “Sustainable Societal Transformation: Shaping Renewable Energy Technologies in Transport,” </w:t>
      </w:r>
      <w:r w:rsidRPr="005D0D46">
        <w:rPr>
          <w:rFonts w:ascii="Times New Roman" w:hAnsi="Times New Roman" w:cs="Times New Roman"/>
          <w:i/>
          <w:iCs/>
          <w:noProof/>
          <w:sz w:val="24"/>
          <w:szCs w:val="24"/>
        </w:rPr>
        <w:t>MATEC Web Conf.</w:t>
      </w:r>
      <w:r w:rsidRPr="005D0D46">
        <w:rPr>
          <w:rFonts w:ascii="Times New Roman" w:hAnsi="Times New Roman" w:cs="Times New Roman"/>
          <w:noProof/>
          <w:sz w:val="24"/>
          <w:szCs w:val="24"/>
        </w:rPr>
        <w:t>, vol. 390, p. 1006, 2024, doi: 10.1051/matecconf/20243900100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w:t>
      </w:r>
      <w:r w:rsidRPr="005D0D46">
        <w:rPr>
          <w:rFonts w:ascii="Times New Roman" w:hAnsi="Times New Roman" w:cs="Times New Roman"/>
          <w:noProof/>
          <w:sz w:val="24"/>
          <w:szCs w:val="24"/>
        </w:rPr>
        <w:tab/>
        <w:t xml:space="preserve">Q. Lu, “Energy consumption and pollution control from the perspective of industrial economic activity: An empirical study of China’s coastal provinces,” </w:t>
      </w:r>
      <w:r w:rsidRPr="005D0D46">
        <w:rPr>
          <w:rFonts w:ascii="Times New Roman" w:hAnsi="Times New Roman" w:cs="Times New Roman"/>
          <w:i/>
          <w:iCs/>
          <w:noProof/>
          <w:sz w:val="24"/>
          <w:szCs w:val="24"/>
        </w:rPr>
        <w:t>Front. Environ. Sci.</w:t>
      </w:r>
      <w:r w:rsidRPr="005D0D46">
        <w:rPr>
          <w:rFonts w:ascii="Times New Roman" w:hAnsi="Times New Roman" w:cs="Times New Roman"/>
          <w:noProof/>
          <w:sz w:val="24"/>
          <w:szCs w:val="24"/>
        </w:rPr>
        <w:t>, vol. 10, no. August, pp. 1–8, 2022, doi: 10.3389/fenvs.2022.97247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w:t>
      </w:r>
      <w:r w:rsidRPr="005D0D46">
        <w:rPr>
          <w:rFonts w:ascii="Times New Roman" w:hAnsi="Times New Roman" w:cs="Times New Roman"/>
          <w:noProof/>
          <w:sz w:val="24"/>
          <w:szCs w:val="24"/>
        </w:rPr>
        <w:tab/>
        <w:t xml:space="preserve">M. A. Haruna and S. Mahmood, “Impact of Energy Consumption and Environmental Pollution in Malaysia,” </w:t>
      </w:r>
      <w:r w:rsidRPr="005D0D46">
        <w:rPr>
          <w:rFonts w:ascii="Times New Roman" w:hAnsi="Times New Roman" w:cs="Times New Roman"/>
          <w:i/>
          <w:iCs/>
          <w:noProof/>
          <w:sz w:val="24"/>
          <w:szCs w:val="24"/>
        </w:rPr>
        <w:t>Energy Econ. Lett.</w:t>
      </w:r>
      <w:r w:rsidRPr="005D0D46">
        <w:rPr>
          <w:rFonts w:ascii="Times New Roman" w:hAnsi="Times New Roman" w:cs="Times New Roman"/>
          <w:noProof/>
          <w:sz w:val="24"/>
          <w:szCs w:val="24"/>
        </w:rPr>
        <w:t>, vol. 5, no. 1, pp. 31–43, 2018, doi: 10.18488/journal.82.2018.51.31.4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w:t>
      </w:r>
      <w:r w:rsidRPr="005D0D46">
        <w:rPr>
          <w:rFonts w:ascii="Times New Roman" w:hAnsi="Times New Roman" w:cs="Times New Roman"/>
          <w:noProof/>
          <w:sz w:val="24"/>
          <w:szCs w:val="24"/>
        </w:rPr>
        <w:tab/>
        <w:t xml:space="preserve">J. Cong, “Advantages and disadvantages of energy from fossil fuels,” </w:t>
      </w:r>
      <w:r w:rsidRPr="005D0D46">
        <w:rPr>
          <w:rFonts w:ascii="Times New Roman" w:hAnsi="Times New Roman" w:cs="Times New Roman"/>
          <w:i/>
          <w:iCs/>
          <w:noProof/>
          <w:sz w:val="24"/>
          <w:szCs w:val="24"/>
        </w:rPr>
        <w:t>Glob. J. Pet. Resour. Altern. Fuels</w:t>
      </w:r>
      <w:r w:rsidRPr="005D0D46">
        <w:rPr>
          <w:rFonts w:ascii="Times New Roman" w:hAnsi="Times New Roman" w:cs="Times New Roman"/>
          <w:noProof/>
          <w:sz w:val="24"/>
          <w:szCs w:val="24"/>
        </w:rPr>
        <w:t>, vol. 1, no. 2, pp. 1–2, 2022, doi: 10.15651/GJPRAF.22.1.00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w:t>
      </w:r>
      <w:r w:rsidRPr="005D0D46">
        <w:rPr>
          <w:rFonts w:ascii="Times New Roman" w:hAnsi="Times New Roman" w:cs="Times New Roman"/>
          <w:noProof/>
          <w:sz w:val="24"/>
          <w:szCs w:val="24"/>
        </w:rPr>
        <w:tab/>
        <w:t xml:space="preserve">H. Ai and X. Tan, “A Literature Review of the Effects of Energy on Pollution and Health,” </w:t>
      </w:r>
      <w:r w:rsidRPr="005D0D46">
        <w:rPr>
          <w:rFonts w:ascii="Times New Roman" w:hAnsi="Times New Roman" w:cs="Times New Roman"/>
          <w:i/>
          <w:iCs/>
          <w:noProof/>
          <w:sz w:val="24"/>
          <w:szCs w:val="24"/>
        </w:rPr>
        <w:t>Energy Res. Lett.</w:t>
      </w:r>
      <w:r w:rsidRPr="005D0D46">
        <w:rPr>
          <w:rFonts w:ascii="Times New Roman" w:hAnsi="Times New Roman" w:cs="Times New Roman"/>
          <w:noProof/>
          <w:sz w:val="24"/>
          <w:szCs w:val="24"/>
        </w:rPr>
        <w:t>, vol. 2, no. 4, pp. 1–5, 2021, doi: 10.46557/001c.2813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lastRenderedPageBreak/>
        <w:t>[16]</w:t>
      </w:r>
      <w:r w:rsidRPr="005D0D46">
        <w:rPr>
          <w:rFonts w:ascii="Times New Roman" w:hAnsi="Times New Roman" w:cs="Times New Roman"/>
          <w:noProof/>
          <w:sz w:val="24"/>
          <w:szCs w:val="24"/>
        </w:rPr>
        <w:tab/>
        <w:t xml:space="preserve">L. Allen, M. J. Cohen, D. Abelson, and B. Miller, “Fossil Fuels and Water Quality (Chapter 4),” </w:t>
      </w:r>
      <w:r w:rsidRPr="005D0D46">
        <w:rPr>
          <w:rFonts w:ascii="Times New Roman" w:hAnsi="Times New Roman" w:cs="Times New Roman"/>
          <w:i/>
          <w:iCs/>
          <w:noProof/>
          <w:sz w:val="24"/>
          <w:szCs w:val="24"/>
        </w:rPr>
        <w:t>The World’s Water</w:t>
      </w:r>
      <w:r w:rsidRPr="005D0D46">
        <w:rPr>
          <w:rFonts w:ascii="Times New Roman" w:hAnsi="Times New Roman" w:cs="Times New Roman"/>
          <w:noProof/>
          <w:sz w:val="24"/>
          <w:szCs w:val="24"/>
        </w:rPr>
        <w:t>, vol. 1994, 201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w:t>
      </w:r>
      <w:r w:rsidRPr="005D0D46">
        <w:rPr>
          <w:rFonts w:ascii="Times New Roman" w:hAnsi="Times New Roman" w:cs="Times New Roman"/>
          <w:noProof/>
          <w:sz w:val="24"/>
          <w:szCs w:val="24"/>
        </w:rPr>
        <w:tab/>
        <w:t xml:space="preserve">L. Schernikau and W. H. Smith, “Climate impacts of fossil fuels in today’s electricity systems,” </w:t>
      </w:r>
      <w:r w:rsidRPr="005D0D46">
        <w:rPr>
          <w:rFonts w:ascii="Times New Roman" w:hAnsi="Times New Roman" w:cs="Times New Roman"/>
          <w:i/>
          <w:iCs/>
          <w:noProof/>
          <w:sz w:val="24"/>
          <w:szCs w:val="24"/>
        </w:rPr>
        <w:t>J. South. African Inst. Min. Metall.</w:t>
      </w:r>
      <w:r w:rsidRPr="005D0D46">
        <w:rPr>
          <w:rFonts w:ascii="Times New Roman" w:hAnsi="Times New Roman" w:cs="Times New Roman"/>
          <w:noProof/>
          <w:sz w:val="24"/>
          <w:szCs w:val="24"/>
        </w:rPr>
        <w:t>, vol. 122, no. 3, pp. 133–146, 2022, doi: 10.17159/2411-9717/1874/202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w:t>
      </w:r>
      <w:r w:rsidRPr="005D0D46">
        <w:rPr>
          <w:rFonts w:ascii="Times New Roman" w:hAnsi="Times New Roman" w:cs="Times New Roman"/>
          <w:noProof/>
          <w:sz w:val="24"/>
          <w:szCs w:val="24"/>
        </w:rPr>
        <w:tab/>
        <w:t xml:space="preserve">R. Loulou, J. P. Waaub, and G. Zaccour, “Energy and environment,” </w:t>
      </w:r>
      <w:r w:rsidRPr="005D0D46">
        <w:rPr>
          <w:rFonts w:ascii="Times New Roman" w:hAnsi="Times New Roman" w:cs="Times New Roman"/>
          <w:i/>
          <w:iCs/>
          <w:noProof/>
          <w:sz w:val="24"/>
          <w:szCs w:val="24"/>
        </w:rPr>
        <w:t>Energy Environ.</w:t>
      </w:r>
      <w:r w:rsidRPr="005D0D46">
        <w:rPr>
          <w:rFonts w:ascii="Times New Roman" w:hAnsi="Times New Roman" w:cs="Times New Roman"/>
          <w:noProof/>
          <w:sz w:val="24"/>
          <w:szCs w:val="24"/>
        </w:rPr>
        <w:t>, pp. 1–282, 2005, doi: 10.1007/b10722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w:t>
      </w:r>
      <w:r w:rsidRPr="005D0D46">
        <w:rPr>
          <w:rFonts w:ascii="Times New Roman" w:hAnsi="Times New Roman" w:cs="Times New Roman"/>
          <w:noProof/>
          <w:sz w:val="24"/>
          <w:szCs w:val="24"/>
        </w:rPr>
        <w:tab/>
        <w:t>F. Taghizadeh-Hesary, E. Rasoulinezhad, N. Yoshino, Y. Chang, F. Taghizadeh-Hesary, and P. J. Morgan, “ADBI Working Paper Series THE ENERGY-POLLUTION-HEALTH NEXUS: A PANEL DATA ANALYSIS OF LOW-AND MIDDLE-INCOME ASIAN NATIONS Asian Development Bank Institute,” no. 1086, 2020, [Online]. Available: https://www.adb.org/publications/energy-pollution-health-nexus-asian-nations</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0]</w:t>
      </w:r>
      <w:r w:rsidRPr="005D0D46">
        <w:rPr>
          <w:rFonts w:ascii="Times New Roman" w:hAnsi="Times New Roman" w:cs="Times New Roman"/>
          <w:noProof/>
          <w:sz w:val="24"/>
          <w:szCs w:val="24"/>
        </w:rPr>
        <w:tab/>
        <w:t xml:space="preserve">UNECA, “Fossil Fuels in Africa in the Context of a Carbon Constrained Future,” </w:t>
      </w:r>
      <w:r w:rsidRPr="005D0D46">
        <w:rPr>
          <w:rFonts w:ascii="Times New Roman" w:hAnsi="Times New Roman" w:cs="Times New Roman"/>
          <w:i/>
          <w:iCs/>
          <w:noProof/>
          <w:sz w:val="24"/>
          <w:szCs w:val="24"/>
        </w:rPr>
        <w:t>United Nations Econ. Comm. African Clim. policy Cent.</w:t>
      </w:r>
      <w:r w:rsidRPr="005D0D46">
        <w:rPr>
          <w:rFonts w:ascii="Times New Roman" w:hAnsi="Times New Roman" w:cs="Times New Roman"/>
          <w:noProof/>
          <w:sz w:val="24"/>
          <w:szCs w:val="24"/>
        </w:rPr>
        <w:t>, vol. working pa, no. November, pp. 1–39, 201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1]</w:t>
      </w:r>
      <w:r w:rsidRPr="005D0D46">
        <w:rPr>
          <w:rFonts w:ascii="Times New Roman" w:hAnsi="Times New Roman" w:cs="Times New Roman"/>
          <w:noProof/>
          <w:sz w:val="24"/>
          <w:szCs w:val="24"/>
        </w:rPr>
        <w:tab/>
        <w:t>L. Myllyvirta, “Quantifying the Economic Costs of Air Pollution from Fossil Fuels Key messages,” pp. 2–13, 202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2]</w:t>
      </w:r>
      <w:r w:rsidRPr="005D0D46">
        <w:rPr>
          <w:rFonts w:ascii="Times New Roman" w:hAnsi="Times New Roman" w:cs="Times New Roman"/>
          <w:noProof/>
          <w:sz w:val="24"/>
          <w:szCs w:val="24"/>
        </w:rPr>
        <w:tab/>
        <w:t xml:space="preserve">F. Perera, “Pollution from fossil-fuel combustion is the leading environmental threat to global pediatric health and equity: Solutions exist,” </w:t>
      </w:r>
      <w:r w:rsidRPr="005D0D46">
        <w:rPr>
          <w:rFonts w:ascii="Times New Roman" w:hAnsi="Times New Roman" w:cs="Times New Roman"/>
          <w:i/>
          <w:iCs/>
          <w:noProof/>
          <w:sz w:val="24"/>
          <w:szCs w:val="24"/>
        </w:rPr>
        <w:t>Int. J. Environ. Res. Public Health</w:t>
      </w:r>
      <w:r w:rsidRPr="005D0D46">
        <w:rPr>
          <w:rFonts w:ascii="Times New Roman" w:hAnsi="Times New Roman" w:cs="Times New Roman"/>
          <w:noProof/>
          <w:sz w:val="24"/>
          <w:szCs w:val="24"/>
        </w:rPr>
        <w:t>, vol. 15, no. 1, 2018, doi: 10.3390/ijerph1501001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3]</w:t>
      </w:r>
      <w:r w:rsidRPr="005D0D46">
        <w:rPr>
          <w:rFonts w:ascii="Times New Roman" w:hAnsi="Times New Roman" w:cs="Times New Roman"/>
          <w:noProof/>
          <w:sz w:val="24"/>
          <w:szCs w:val="24"/>
        </w:rPr>
        <w:tab/>
        <w:t>K. Mayr and J. Rentschler, “Fossil Fuel Prices and Air Pollution: Evidence from a Panel of 133 Countries,” no. April, 20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4]</w:t>
      </w:r>
      <w:r w:rsidRPr="005D0D46">
        <w:rPr>
          <w:rFonts w:ascii="Times New Roman" w:hAnsi="Times New Roman" w:cs="Times New Roman"/>
          <w:noProof/>
          <w:sz w:val="24"/>
          <w:szCs w:val="24"/>
        </w:rPr>
        <w:tab/>
        <w:t xml:space="preserve">Y. Su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Water degradation by China’s fossil fuels production: A life cycle assessment based on an input-output model,” </w:t>
      </w:r>
      <w:r w:rsidRPr="005D0D46">
        <w:rPr>
          <w:rFonts w:ascii="Times New Roman" w:hAnsi="Times New Roman" w:cs="Times New Roman"/>
          <w:i/>
          <w:iCs/>
          <w:noProof/>
          <w:sz w:val="24"/>
          <w:szCs w:val="24"/>
        </w:rPr>
        <w:t>Sustain.</w:t>
      </w:r>
      <w:r w:rsidRPr="005D0D46">
        <w:rPr>
          <w:rFonts w:ascii="Times New Roman" w:hAnsi="Times New Roman" w:cs="Times New Roman"/>
          <w:noProof/>
          <w:sz w:val="24"/>
          <w:szCs w:val="24"/>
        </w:rPr>
        <w:t>, vol. 11, no. 15, 2019, doi: 10.3390/su1115413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5]</w:t>
      </w:r>
      <w:r w:rsidRPr="005D0D46">
        <w:rPr>
          <w:rFonts w:ascii="Times New Roman" w:hAnsi="Times New Roman" w:cs="Times New Roman"/>
          <w:noProof/>
          <w:sz w:val="24"/>
          <w:szCs w:val="24"/>
        </w:rPr>
        <w:tab/>
        <w:t>A. Kuppusamy and V. Perumal, “Journal of Solar Energy Research ( JSER ) Design of Parallel Boost Converters for Renewable Energy Applications,” vol. 9, no. 3, pp. 1954–1965, 2024, doi: 10.22059/jser.2024.368785.135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6]</w:t>
      </w:r>
      <w:r w:rsidRPr="005D0D46">
        <w:rPr>
          <w:rFonts w:ascii="Times New Roman" w:hAnsi="Times New Roman" w:cs="Times New Roman"/>
          <w:noProof/>
          <w:sz w:val="24"/>
          <w:szCs w:val="24"/>
        </w:rPr>
        <w:tab/>
        <w:t xml:space="preserve">S. O. Oyedepo, “Energy and sustainable development in Nigeria: the way forward Sustainable energy Renewable energy Energy efficiency Energy conservation Review Background,” </w:t>
      </w:r>
      <w:r w:rsidRPr="005D0D46">
        <w:rPr>
          <w:rFonts w:ascii="Times New Roman" w:hAnsi="Times New Roman" w:cs="Times New Roman"/>
          <w:i/>
          <w:iCs/>
          <w:noProof/>
          <w:sz w:val="24"/>
          <w:szCs w:val="24"/>
        </w:rPr>
        <w:t>Energy. Sustain. Soc.</w:t>
      </w:r>
      <w:r w:rsidRPr="005D0D46">
        <w:rPr>
          <w:rFonts w:ascii="Times New Roman" w:hAnsi="Times New Roman" w:cs="Times New Roman"/>
          <w:noProof/>
          <w:sz w:val="24"/>
          <w:szCs w:val="24"/>
        </w:rPr>
        <w:t>, no. 2, pp. 1–17, 2012, [Online]. Available: http://energsustainsoc.springeropen.com/articles/10.1186/2192­0567­2­1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7]</w:t>
      </w:r>
      <w:r w:rsidRPr="005D0D46">
        <w:rPr>
          <w:rFonts w:ascii="Times New Roman" w:hAnsi="Times New Roman" w:cs="Times New Roman"/>
          <w:noProof/>
          <w:sz w:val="24"/>
          <w:szCs w:val="24"/>
        </w:rPr>
        <w:tab/>
        <w:t xml:space="preserve">H. Qudrat-Ullah and C. M. Nevo, “The impact of renewable energy consumption and environmental sustainability on economic growth in Africa,” </w:t>
      </w:r>
      <w:r w:rsidRPr="005D0D46">
        <w:rPr>
          <w:rFonts w:ascii="Times New Roman" w:hAnsi="Times New Roman" w:cs="Times New Roman"/>
          <w:i/>
          <w:iCs/>
          <w:noProof/>
          <w:sz w:val="24"/>
          <w:szCs w:val="24"/>
        </w:rPr>
        <w:t>Energy Reports</w:t>
      </w:r>
      <w:r w:rsidRPr="005D0D46">
        <w:rPr>
          <w:rFonts w:ascii="Times New Roman" w:hAnsi="Times New Roman" w:cs="Times New Roman"/>
          <w:noProof/>
          <w:sz w:val="24"/>
          <w:szCs w:val="24"/>
        </w:rPr>
        <w:t>, vol. 7, pp. 3877–3886, 2021, doi: 10.1016/j.egyr.2021.05.08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8]</w:t>
      </w:r>
      <w:r w:rsidRPr="005D0D46">
        <w:rPr>
          <w:rFonts w:ascii="Times New Roman" w:hAnsi="Times New Roman" w:cs="Times New Roman"/>
          <w:noProof/>
          <w:sz w:val="24"/>
          <w:szCs w:val="24"/>
        </w:rPr>
        <w:tab/>
        <w:t xml:space="preserve">X. Tang, B. C. McLellan, S. Snowden, B. Zhang, and M. Höök, “Dilemmas for China: Energy, economy and environment,” </w:t>
      </w:r>
      <w:r w:rsidRPr="005D0D46">
        <w:rPr>
          <w:rFonts w:ascii="Times New Roman" w:hAnsi="Times New Roman" w:cs="Times New Roman"/>
          <w:i/>
          <w:iCs/>
          <w:noProof/>
          <w:sz w:val="24"/>
          <w:szCs w:val="24"/>
        </w:rPr>
        <w:t>Sustain.</w:t>
      </w:r>
      <w:r w:rsidRPr="005D0D46">
        <w:rPr>
          <w:rFonts w:ascii="Times New Roman" w:hAnsi="Times New Roman" w:cs="Times New Roman"/>
          <w:noProof/>
          <w:sz w:val="24"/>
          <w:szCs w:val="24"/>
        </w:rPr>
        <w:t>, vol. 7, no. 5, pp. 5508–5520, 2015, doi: 10.3390/su705550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29]</w:t>
      </w:r>
      <w:r w:rsidRPr="005D0D46">
        <w:rPr>
          <w:rFonts w:ascii="Times New Roman" w:hAnsi="Times New Roman" w:cs="Times New Roman"/>
          <w:noProof/>
          <w:sz w:val="24"/>
          <w:szCs w:val="24"/>
        </w:rPr>
        <w:tab/>
        <w:t xml:space="preserve">M. A. Bhuiyan, Q. Zhang, V. Khare, A. Mikhaylov, G. Pinter, and X. Huang, “Renewable Energy Consumption and Economic Growth Nexus—A Systematic Literature Review,” </w:t>
      </w:r>
      <w:r w:rsidRPr="005D0D46">
        <w:rPr>
          <w:rFonts w:ascii="Times New Roman" w:hAnsi="Times New Roman" w:cs="Times New Roman"/>
          <w:i/>
          <w:iCs/>
          <w:noProof/>
          <w:sz w:val="24"/>
          <w:szCs w:val="24"/>
        </w:rPr>
        <w:t>Front. Environ. Sci.</w:t>
      </w:r>
      <w:r w:rsidRPr="005D0D46">
        <w:rPr>
          <w:rFonts w:ascii="Times New Roman" w:hAnsi="Times New Roman" w:cs="Times New Roman"/>
          <w:noProof/>
          <w:sz w:val="24"/>
          <w:szCs w:val="24"/>
        </w:rPr>
        <w:t>, vol. 10, no. April, pp. 1–21, 2022, doi: 10.3389/fenvs.2022.87839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lastRenderedPageBreak/>
        <w:t>[30]</w:t>
      </w:r>
      <w:r w:rsidRPr="005D0D46">
        <w:rPr>
          <w:rFonts w:ascii="Times New Roman" w:hAnsi="Times New Roman" w:cs="Times New Roman"/>
          <w:noProof/>
          <w:sz w:val="24"/>
          <w:szCs w:val="24"/>
        </w:rPr>
        <w:tab/>
        <w:t xml:space="preserve">UNEP, </w:t>
      </w:r>
      <w:r w:rsidRPr="005D0D46">
        <w:rPr>
          <w:rFonts w:ascii="Times New Roman" w:hAnsi="Times New Roman" w:cs="Times New Roman"/>
          <w:i/>
          <w:iCs/>
          <w:noProof/>
          <w:sz w:val="24"/>
          <w:szCs w:val="24"/>
        </w:rPr>
        <w:t>Emissions Gap Report 2023: (again)</w:t>
      </w:r>
      <w:r w:rsidRPr="005D0D46">
        <w:rPr>
          <w:rFonts w:ascii="Times New Roman" w:hAnsi="Times New Roman" w:cs="Times New Roman"/>
          <w:noProof/>
          <w:sz w:val="24"/>
          <w:szCs w:val="24"/>
        </w:rPr>
        <w:t>. 20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1]</w:t>
      </w:r>
      <w:r w:rsidRPr="005D0D46">
        <w:rPr>
          <w:rFonts w:ascii="Times New Roman" w:hAnsi="Times New Roman" w:cs="Times New Roman"/>
          <w:noProof/>
          <w:sz w:val="24"/>
          <w:szCs w:val="24"/>
        </w:rPr>
        <w:tab/>
        <w:t xml:space="preserve">A. Alikishiyev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Carbon-Dioxide Emissions Due to Fossil Fuels Consumption,” </w:t>
      </w:r>
      <w:r w:rsidRPr="005D0D46">
        <w:rPr>
          <w:rFonts w:ascii="Times New Roman" w:hAnsi="Times New Roman" w:cs="Times New Roman"/>
          <w:i/>
          <w:iCs/>
          <w:noProof/>
          <w:sz w:val="24"/>
          <w:szCs w:val="24"/>
        </w:rPr>
        <w:t>J. Energy Resour. Convers.</w:t>
      </w:r>
      <w:r w:rsidRPr="005D0D46">
        <w:rPr>
          <w:rFonts w:ascii="Times New Roman" w:hAnsi="Times New Roman" w:cs="Times New Roman"/>
          <w:noProof/>
          <w:sz w:val="24"/>
          <w:szCs w:val="24"/>
        </w:rPr>
        <w:t>, vol. 2, no. 1, pp. 1–16, 202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2]</w:t>
      </w:r>
      <w:r w:rsidRPr="005D0D46">
        <w:rPr>
          <w:rFonts w:ascii="Times New Roman" w:hAnsi="Times New Roman" w:cs="Times New Roman"/>
          <w:noProof/>
          <w:sz w:val="24"/>
          <w:szCs w:val="24"/>
        </w:rPr>
        <w:tab/>
        <w:t>P. Erickson, “Assessing the Greenhouse Gas Emissions Impact of New Fossil Fuel Infrastructure,” 2013, [Online]. Available: http://www.sei-international.org/mediamanager/documents/Publications/SEI-DB-2013-Assessing-GHGs-fossil-fuel-infrastructure.pdf</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3]</w:t>
      </w:r>
      <w:r w:rsidRPr="005D0D46">
        <w:rPr>
          <w:rFonts w:ascii="Times New Roman" w:hAnsi="Times New Roman" w:cs="Times New Roman"/>
          <w:noProof/>
          <w:sz w:val="24"/>
          <w:szCs w:val="24"/>
        </w:rPr>
        <w:tab/>
        <w:t xml:space="preserve">S. M. T. Rahman, A. M. Hashan, M. M. R. Sharon, and S. Saha, “Carbon footprint analysis of fossil power plants in Bangladesh: measuring the impact of $${CO}_{2}$$ and greenhouse gas emissions,” </w:t>
      </w:r>
      <w:r w:rsidRPr="005D0D46">
        <w:rPr>
          <w:rFonts w:ascii="Times New Roman" w:hAnsi="Times New Roman" w:cs="Times New Roman"/>
          <w:i/>
          <w:iCs/>
          <w:noProof/>
          <w:sz w:val="24"/>
          <w:szCs w:val="24"/>
        </w:rPr>
        <w:t>Discov. Environ.</w:t>
      </w:r>
      <w:r w:rsidRPr="005D0D46">
        <w:rPr>
          <w:rFonts w:ascii="Times New Roman" w:hAnsi="Times New Roman" w:cs="Times New Roman"/>
          <w:noProof/>
          <w:sz w:val="24"/>
          <w:szCs w:val="24"/>
        </w:rPr>
        <w:t>, vol. 2, no. 1, 2024, doi: 10.1007/s44274-024-00081-x.</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4]</w:t>
      </w:r>
      <w:r w:rsidRPr="005D0D46">
        <w:rPr>
          <w:rFonts w:ascii="Times New Roman" w:hAnsi="Times New Roman" w:cs="Times New Roman"/>
          <w:noProof/>
          <w:sz w:val="24"/>
          <w:szCs w:val="24"/>
        </w:rPr>
        <w:tab/>
        <w:t xml:space="preserve">A. Kolasa-Więcek, A. A. Pilarska, M. Wzorek, D. Suszanowicz, and P. Boniecki, “Modeling the Consumption of Main Fossil Fuels in Greenhouse Gas Emissions in European Countries, Considering Gross Domestic Product and Population,” </w:t>
      </w:r>
      <w:r w:rsidRPr="005D0D46">
        <w:rPr>
          <w:rFonts w:ascii="Times New Roman" w:hAnsi="Times New Roman" w:cs="Times New Roman"/>
          <w:i/>
          <w:iCs/>
          <w:noProof/>
          <w:sz w:val="24"/>
          <w:szCs w:val="24"/>
        </w:rPr>
        <w:t>Energies</w:t>
      </w:r>
      <w:r w:rsidRPr="005D0D46">
        <w:rPr>
          <w:rFonts w:ascii="Times New Roman" w:hAnsi="Times New Roman" w:cs="Times New Roman"/>
          <w:noProof/>
          <w:sz w:val="24"/>
          <w:szCs w:val="24"/>
        </w:rPr>
        <w:t>, vol. 16, no. 23, 2023, doi: 10.3390/en1623790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5]</w:t>
      </w:r>
      <w:r w:rsidRPr="005D0D46">
        <w:rPr>
          <w:rFonts w:ascii="Times New Roman" w:hAnsi="Times New Roman" w:cs="Times New Roman"/>
          <w:noProof/>
          <w:sz w:val="24"/>
          <w:szCs w:val="24"/>
        </w:rPr>
        <w:tab/>
        <w:t xml:space="preserve">J. Wang and W. Azam, “Natural resource scarcity, fossil fuel energy consumption, and total greenhouse gas emissions in top emitting countries,” </w:t>
      </w:r>
      <w:r w:rsidRPr="005D0D46">
        <w:rPr>
          <w:rFonts w:ascii="Times New Roman" w:hAnsi="Times New Roman" w:cs="Times New Roman"/>
          <w:i/>
          <w:iCs/>
          <w:noProof/>
          <w:sz w:val="24"/>
          <w:szCs w:val="24"/>
        </w:rPr>
        <w:t>Geosci. Front.</w:t>
      </w:r>
      <w:r w:rsidRPr="005D0D46">
        <w:rPr>
          <w:rFonts w:ascii="Times New Roman" w:hAnsi="Times New Roman" w:cs="Times New Roman"/>
          <w:noProof/>
          <w:sz w:val="24"/>
          <w:szCs w:val="24"/>
        </w:rPr>
        <w:t>, vol. 15, no. 2, p. 101757, 2024, doi: 10.1016/j.gsf.2023.10175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6]</w:t>
      </w:r>
      <w:r w:rsidRPr="005D0D46">
        <w:rPr>
          <w:rFonts w:ascii="Times New Roman" w:hAnsi="Times New Roman" w:cs="Times New Roman"/>
          <w:noProof/>
          <w:sz w:val="24"/>
          <w:szCs w:val="24"/>
        </w:rPr>
        <w:tab/>
        <w:t xml:space="preserve">V. M. FG Akinboro LA Adejumobi, “Solar energy installation in Nigeria: Observations, prospect, problems, and solution,” </w:t>
      </w:r>
      <w:r w:rsidRPr="005D0D46">
        <w:rPr>
          <w:rFonts w:ascii="Times New Roman" w:hAnsi="Times New Roman" w:cs="Times New Roman"/>
          <w:i/>
          <w:iCs/>
          <w:noProof/>
          <w:sz w:val="24"/>
          <w:szCs w:val="24"/>
        </w:rPr>
        <w:t>Transnatl. J. Sci. Technol.</w:t>
      </w:r>
      <w:r w:rsidRPr="005D0D46">
        <w:rPr>
          <w:rFonts w:ascii="Times New Roman" w:hAnsi="Times New Roman" w:cs="Times New Roman"/>
          <w:noProof/>
          <w:sz w:val="24"/>
          <w:szCs w:val="24"/>
        </w:rPr>
        <w:t>, vol. 2, no. 4, pp. 73–84, 201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7]</w:t>
      </w:r>
      <w:r w:rsidRPr="005D0D46">
        <w:rPr>
          <w:rFonts w:ascii="Times New Roman" w:hAnsi="Times New Roman" w:cs="Times New Roman"/>
          <w:noProof/>
          <w:sz w:val="24"/>
          <w:szCs w:val="24"/>
        </w:rPr>
        <w:tab/>
        <w:t xml:space="preserve">U. I. Ndaceko, A. Mukhtar, M. A. Muhammed, T. S. Bashir, and F. A. Suleiman, “Solar energy potential in Nigeria,” </w:t>
      </w:r>
      <w:r w:rsidRPr="005D0D46">
        <w:rPr>
          <w:rFonts w:ascii="Times New Roman" w:hAnsi="Times New Roman" w:cs="Times New Roman"/>
          <w:i/>
          <w:iCs/>
          <w:noProof/>
          <w:sz w:val="24"/>
          <w:szCs w:val="24"/>
        </w:rPr>
        <w:t>Int. J. Sci. Eng. Res.</w:t>
      </w:r>
      <w:r w:rsidRPr="005D0D46">
        <w:rPr>
          <w:rFonts w:ascii="Times New Roman" w:hAnsi="Times New Roman" w:cs="Times New Roman"/>
          <w:noProof/>
          <w:sz w:val="24"/>
          <w:szCs w:val="24"/>
        </w:rPr>
        <w:t>, vol. 5, no. 10, pp. 594–598, 201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8]</w:t>
      </w:r>
      <w:r w:rsidRPr="005D0D46">
        <w:rPr>
          <w:rFonts w:ascii="Times New Roman" w:hAnsi="Times New Roman" w:cs="Times New Roman"/>
          <w:noProof/>
          <w:sz w:val="24"/>
          <w:szCs w:val="24"/>
        </w:rPr>
        <w:tab/>
        <w:t xml:space="preserve">I. Oghogho, O. Sulaimon, D. Egbune, and K. V Abanihi, “Solar Energy Potential and Its Development for Sustainable Energy Generation in Nigeria: a Road Map To Achieving This Feat,” </w:t>
      </w:r>
      <w:r w:rsidRPr="005D0D46">
        <w:rPr>
          <w:rFonts w:ascii="Times New Roman" w:hAnsi="Times New Roman" w:cs="Times New Roman"/>
          <w:i/>
          <w:iCs/>
          <w:noProof/>
          <w:sz w:val="24"/>
          <w:szCs w:val="24"/>
        </w:rPr>
        <w:t>Int. Journals Eng. Manag. Sci.</w:t>
      </w:r>
      <w:r w:rsidRPr="005D0D46">
        <w:rPr>
          <w:rFonts w:ascii="Times New Roman" w:hAnsi="Times New Roman" w:cs="Times New Roman"/>
          <w:noProof/>
          <w:sz w:val="24"/>
          <w:szCs w:val="24"/>
        </w:rPr>
        <w:t>, vol. 5, no. 2, pp. 61–67, 201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39]</w:t>
      </w:r>
      <w:r w:rsidRPr="005D0D46">
        <w:rPr>
          <w:rFonts w:ascii="Times New Roman" w:hAnsi="Times New Roman" w:cs="Times New Roman"/>
          <w:noProof/>
          <w:sz w:val="24"/>
          <w:szCs w:val="24"/>
        </w:rPr>
        <w:tab/>
        <w:t xml:space="preserve">N. Vandaele and W. Porter, “Renewable energy in developing and developed nations: Outlooks to 2040,” </w:t>
      </w:r>
      <w:r w:rsidRPr="005D0D46">
        <w:rPr>
          <w:rFonts w:ascii="Times New Roman" w:hAnsi="Times New Roman" w:cs="Times New Roman"/>
          <w:i/>
          <w:iCs/>
          <w:noProof/>
          <w:sz w:val="24"/>
          <w:szCs w:val="24"/>
        </w:rPr>
        <w:t>J. Undergrad. Res.</w:t>
      </w:r>
      <w:r w:rsidRPr="005D0D46">
        <w:rPr>
          <w:rFonts w:ascii="Times New Roman" w:hAnsi="Times New Roman" w:cs="Times New Roman"/>
          <w:noProof/>
          <w:sz w:val="24"/>
          <w:szCs w:val="24"/>
        </w:rPr>
        <w:t>, vol. 15, no. 3, pp. 1–7, 2015, [Online]. Available: http://171.67.100.116/courses/2016/ph240/barry1/docs/vandaele.pdf</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0]</w:t>
      </w:r>
      <w:r w:rsidRPr="005D0D46">
        <w:rPr>
          <w:rFonts w:ascii="Times New Roman" w:hAnsi="Times New Roman" w:cs="Times New Roman"/>
          <w:noProof/>
          <w:sz w:val="24"/>
          <w:szCs w:val="24"/>
        </w:rPr>
        <w:tab/>
        <w:t>“Global Trends in Solar Power Contents,” no. July, 20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1]</w:t>
      </w:r>
      <w:r w:rsidRPr="005D0D46">
        <w:rPr>
          <w:rFonts w:ascii="Times New Roman" w:hAnsi="Times New Roman" w:cs="Times New Roman"/>
          <w:noProof/>
          <w:sz w:val="24"/>
          <w:szCs w:val="24"/>
        </w:rPr>
        <w:tab/>
        <w:t xml:space="preserve">Z. Ngagoum Ndalloka, H. Vijayakumar Nair, S. Alpert, and C. Schmid, “Solar photovoltaic recycling strategies,”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270, no. October 2023, p. 112379, 2024, doi: 10.1016/j.solener.2024.11237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2]</w:t>
      </w:r>
      <w:r w:rsidRPr="005D0D46">
        <w:rPr>
          <w:rFonts w:ascii="Times New Roman" w:hAnsi="Times New Roman" w:cs="Times New Roman"/>
          <w:noProof/>
          <w:sz w:val="24"/>
          <w:szCs w:val="24"/>
        </w:rPr>
        <w:tab/>
        <w:t xml:space="preserve">J. Jurasz, F. A. Canales, A. Kies, M. Guezgouz, and A. Beluco, “A review on the complementarity of renewable energy sources: Concept, metrics, application and future research directions,”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195, no. April 2019, pp. 703–724, 2020, doi: 10.1016/j.solener.2019.11.08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3]</w:t>
      </w:r>
      <w:r w:rsidRPr="005D0D46">
        <w:rPr>
          <w:rFonts w:ascii="Times New Roman" w:hAnsi="Times New Roman" w:cs="Times New Roman"/>
          <w:noProof/>
          <w:sz w:val="24"/>
          <w:szCs w:val="24"/>
        </w:rPr>
        <w:tab/>
        <w:t xml:space="preserve">M. S. Chowdhury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An overview of solar photovoltaic panels’ end-of-life material recycling,” </w:t>
      </w:r>
      <w:r w:rsidRPr="005D0D46">
        <w:rPr>
          <w:rFonts w:ascii="Times New Roman" w:hAnsi="Times New Roman" w:cs="Times New Roman"/>
          <w:i/>
          <w:iCs/>
          <w:noProof/>
          <w:sz w:val="24"/>
          <w:szCs w:val="24"/>
        </w:rPr>
        <w:t>Energy Strateg. Rev.</w:t>
      </w:r>
      <w:r w:rsidRPr="005D0D46">
        <w:rPr>
          <w:rFonts w:ascii="Times New Roman" w:hAnsi="Times New Roman" w:cs="Times New Roman"/>
          <w:noProof/>
          <w:sz w:val="24"/>
          <w:szCs w:val="24"/>
        </w:rPr>
        <w:t>, vol. 27, p. 100431, 2020, doi: 10.1016/j.esr.2019.10043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4]</w:t>
      </w:r>
      <w:r w:rsidRPr="005D0D46">
        <w:rPr>
          <w:rFonts w:ascii="Times New Roman" w:hAnsi="Times New Roman" w:cs="Times New Roman"/>
          <w:noProof/>
          <w:sz w:val="24"/>
          <w:szCs w:val="24"/>
        </w:rPr>
        <w:tab/>
        <w:t xml:space="preserve">M. Teymoriyan, A. Naderi, and M. Salimi, “Environmental Aspect of Using a High </w:t>
      </w:r>
      <w:r w:rsidRPr="005D0D46">
        <w:rPr>
          <w:rFonts w:ascii="Times New Roman" w:hAnsi="Times New Roman" w:cs="Times New Roman"/>
          <w:noProof/>
          <w:sz w:val="24"/>
          <w:szCs w:val="24"/>
        </w:rPr>
        <w:lastRenderedPageBreak/>
        <w:t xml:space="preserve">Step-Up No Isolated DC-DC Converter for Solar Photovoltaic Applications: Life Cycle Assessment Point of View,” </w:t>
      </w:r>
      <w:r w:rsidRPr="005D0D46">
        <w:rPr>
          <w:rFonts w:ascii="Times New Roman" w:hAnsi="Times New Roman" w:cs="Times New Roman"/>
          <w:i/>
          <w:iCs/>
          <w:noProof/>
          <w:sz w:val="24"/>
          <w:szCs w:val="24"/>
        </w:rPr>
        <w:t>J. Sol. Energy Res.</w:t>
      </w:r>
      <w:r w:rsidRPr="005D0D46">
        <w:rPr>
          <w:rFonts w:ascii="Times New Roman" w:hAnsi="Times New Roman" w:cs="Times New Roman"/>
          <w:noProof/>
          <w:sz w:val="24"/>
          <w:szCs w:val="24"/>
        </w:rPr>
        <w:t>, vol. 9, no. 3, pp. 1942–1953, 2024, doi: 10.22059/jser.2024.375177.140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5]</w:t>
      </w:r>
      <w:r w:rsidRPr="005D0D46">
        <w:rPr>
          <w:rFonts w:ascii="Times New Roman" w:hAnsi="Times New Roman" w:cs="Times New Roman"/>
          <w:noProof/>
          <w:sz w:val="24"/>
          <w:szCs w:val="24"/>
        </w:rPr>
        <w:tab/>
        <w:t>S. Das, “Journal of Solar Energy Research ( JSER ) Studying the Factors Affecting Performance of an Agri-voltaic Plant under 185kWp Conventional Ground Mounted Solar Photovoltaic Power plant in Gurugram , Haryana,” vol. 9, no. 3, pp. 1981–1993, 2024, doi: 10.22059/jser.2024.374319.139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6]</w:t>
      </w:r>
      <w:r w:rsidRPr="005D0D46">
        <w:rPr>
          <w:rFonts w:ascii="Times New Roman" w:hAnsi="Times New Roman" w:cs="Times New Roman"/>
          <w:noProof/>
          <w:sz w:val="24"/>
          <w:szCs w:val="24"/>
        </w:rPr>
        <w:tab/>
        <w:t xml:space="preserve">M. Elangovan, D. B. P, and B. T, “Study of Solar Energy and Future Needs,” </w:t>
      </w:r>
      <w:r w:rsidRPr="005D0D46">
        <w:rPr>
          <w:rFonts w:ascii="Times New Roman" w:hAnsi="Times New Roman" w:cs="Times New Roman"/>
          <w:i/>
          <w:iCs/>
          <w:noProof/>
          <w:sz w:val="24"/>
          <w:szCs w:val="24"/>
        </w:rPr>
        <w:t>Int. Res. J. Adv. Sci. Hub</w:t>
      </w:r>
      <w:r w:rsidRPr="005D0D46">
        <w:rPr>
          <w:rFonts w:ascii="Times New Roman" w:hAnsi="Times New Roman" w:cs="Times New Roman"/>
          <w:noProof/>
          <w:sz w:val="24"/>
          <w:szCs w:val="24"/>
        </w:rPr>
        <w:t>, vol. 3, no. Special Issue 9S, pp. 23–28, 2021, doi: 10.47392/irjash.2021.24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7]</w:t>
      </w:r>
      <w:r w:rsidRPr="005D0D46">
        <w:rPr>
          <w:rFonts w:ascii="Times New Roman" w:hAnsi="Times New Roman" w:cs="Times New Roman"/>
          <w:noProof/>
          <w:sz w:val="24"/>
          <w:szCs w:val="24"/>
        </w:rPr>
        <w:tab/>
        <w:t xml:space="preserve">M. Şimşir and A. Ghayth, “Global Trends in Electric Vehicle Battery Efficiency and Impact on Sustainable Grid,” </w:t>
      </w:r>
      <w:r w:rsidRPr="005D0D46">
        <w:rPr>
          <w:rFonts w:ascii="Times New Roman" w:hAnsi="Times New Roman" w:cs="Times New Roman"/>
          <w:i/>
          <w:iCs/>
          <w:noProof/>
          <w:sz w:val="24"/>
          <w:szCs w:val="24"/>
        </w:rPr>
        <w:t>Sol. Energy Sustain. Dev.</w:t>
      </w:r>
      <w:r w:rsidRPr="005D0D46">
        <w:rPr>
          <w:rFonts w:ascii="Times New Roman" w:hAnsi="Times New Roman" w:cs="Times New Roman"/>
          <w:noProof/>
          <w:sz w:val="24"/>
          <w:szCs w:val="24"/>
        </w:rPr>
        <w:t>, vol. 13, no. 2, pp. 1–17, 2024, doi: 10.51646/jsesd.v13i2.20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8]</w:t>
      </w:r>
      <w:r w:rsidRPr="005D0D46">
        <w:rPr>
          <w:rFonts w:ascii="Times New Roman" w:hAnsi="Times New Roman" w:cs="Times New Roman"/>
          <w:noProof/>
          <w:sz w:val="24"/>
          <w:szCs w:val="24"/>
        </w:rPr>
        <w:tab/>
        <w:t xml:space="preserve">N. Aboud, “Integration of Photovoltaic Cells in Building Shading Devices:,” </w:t>
      </w:r>
      <w:r w:rsidRPr="005D0D46">
        <w:rPr>
          <w:rFonts w:ascii="Times New Roman" w:hAnsi="Times New Roman" w:cs="Times New Roman"/>
          <w:i/>
          <w:iCs/>
          <w:noProof/>
          <w:sz w:val="24"/>
          <w:szCs w:val="24"/>
        </w:rPr>
        <w:t>Sol. Energy Sustain. Dev. J.</w:t>
      </w:r>
      <w:r w:rsidRPr="005D0D46">
        <w:rPr>
          <w:rFonts w:ascii="Times New Roman" w:hAnsi="Times New Roman" w:cs="Times New Roman"/>
          <w:noProof/>
          <w:sz w:val="24"/>
          <w:szCs w:val="24"/>
        </w:rPr>
        <w:t>, vol. 13, no. 2, pp. 83–101, 2024, doi: 10.51646/jsesd.v13i2.23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49]</w:t>
      </w:r>
      <w:r w:rsidRPr="005D0D46">
        <w:rPr>
          <w:rFonts w:ascii="Times New Roman" w:hAnsi="Times New Roman" w:cs="Times New Roman"/>
          <w:noProof/>
          <w:sz w:val="24"/>
          <w:szCs w:val="24"/>
        </w:rPr>
        <w:tab/>
        <w:t xml:space="preserve">G. M. Lana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One-Dimensional TiO2 Nanocomposite-based Photoanode for Dye-Sensitized solar Cells: A review,”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279, no. July, p. 112850, 2024, doi: 10.1016/j.solener.2024.11285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0]</w:t>
      </w:r>
      <w:r w:rsidRPr="005D0D46">
        <w:rPr>
          <w:rFonts w:ascii="Times New Roman" w:hAnsi="Times New Roman" w:cs="Times New Roman"/>
          <w:noProof/>
          <w:sz w:val="24"/>
          <w:szCs w:val="24"/>
        </w:rPr>
        <w:tab/>
        <w:t xml:space="preserve">H. Alessa and K. G. U. Wijayantha, “A very simple flexible tandem dye-sensitized solar cell,” </w:t>
      </w:r>
      <w:r w:rsidRPr="005D0D46">
        <w:rPr>
          <w:rFonts w:ascii="Times New Roman" w:hAnsi="Times New Roman" w:cs="Times New Roman"/>
          <w:i/>
          <w:iCs/>
          <w:noProof/>
          <w:sz w:val="24"/>
          <w:szCs w:val="24"/>
        </w:rPr>
        <w:t>J. Umm Al-Qura Univ. Appl. Sci.</w:t>
      </w:r>
      <w:r w:rsidRPr="005D0D46">
        <w:rPr>
          <w:rFonts w:ascii="Times New Roman" w:hAnsi="Times New Roman" w:cs="Times New Roman"/>
          <w:noProof/>
          <w:sz w:val="24"/>
          <w:szCs w:val="24"/>
        </w:rPr>
        <w:t>, no. 0123456789, 2024, doi: 10.1007/s43994-024-00136-y.</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1]</w:t>
      </w:r>
      <w:r w:rsidRPr="005D0D46">
        <w:rPr>
          <w:rFonts w:ascii="Times New Roman" w:hAnsi="Times New Roman" w:cs="Times New Roman"/>
          <w:noProof/>
          <w:sz w:val="24"/>
          <w:szCs w:val="24"/>
        </w:rPr>
        <w:tab/>
        <w:t xml:space="preserve">M. Pratiwi, L. Kalsum, and Rusdianasari, “Revolutionizing Dye Sensitized Solar Cells – Impact of Silicon Dioxide Purity Derived from Coal Fly Ash for Enhanced Photoelectric Performance,” </w:t>
      </w:r>
      <w:r w:rsidRPr="005D0D46">
        <w:rPr>
          <w:rFonts w:ascii="Times New Roman" w:hAnsi="Times New Roman" w:cs="Times New Roman"/>
          <w:i/>
          <w:iCs/>
          <w:noProof/>
          <w:sz w:val="24"/>
          <w:szCs w:val="24"/>
        </w:rPr>
        <w:t>J. Ecol. Eng.</w:t>
      </w:r>
      <w:r w:rsidRPr="005D0D46">
        <w:rPr>
          <w:rFonts w:ascii="Times New Roman" w:hAnsi="Times New Roman" w:cs="Times New Roman"/>
          <w:noProof/>
          <w:sz w:val="24"/>
          <w:szCs w:val="24"/>
        </w:rPr>
        <w:t>, vol. 25, no. 11, pp. 210–220, 2024, doi: 10.12911/22998993/19289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2]</w:t>
      </w:r>
      <w:r w:rsidRPr="005D0D46">
        <w:rPr>
          <w:rFonts w:ascii="Times New Roman" w:hAnsi="Times New Roman" w:cs="Times New Roman"/>
          <w:noProof/>
          <w:sz w:val="24"/>
          <w:szCs w:val="24"/>
        </w:rPr>
        <w:tab/>
        <w:t xml:space="preserve">A. Omar, M. S. Ali, and N. Abd Rahim, “Electron transport properties analysis of titanium dioxide dye-sensitized solar cells (TiO2-DSSCs) based natural dyes using electrochemical impedance spectroscopy concept: A review,”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207, no. July, pp. 1088–1121, 2020, doi: 10.1016/j.solener.2020.07.02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3]</w:t>
      </w:r>
      <w:r w:rsidRPr="005D0D46">
        <w:rPr>
          <w:rFonts w:ascii="Times New Roman" w:hAnsi="Times New Roman" w:cs="Times New Roman"/>
          <w:noProof/>
          <w:sz w:val="24"/>
          <w:szCs w:val="24"/>
        </w:rPr>
        <w:tab/>
        <w:t xml:space="preserve">J. M. Cole, G. Pepe, O. K. Al Bahri, and C. B. Cooper, “Cosensitization in Dye-Sensitized Solar Cells,” </w:t>
      </w:r>
      <w:r w:rsidRPr="005D0D46">
        <w:rPr>
          <w:rFonts w:ascii="Times New Roman" w:hAnsi="Times New Roman" w:cs="Times New Roman"/>
          <w:i/>
          <w:iCs/>
          <w:noProof/>
          <w:sz w:val="24"/>
          <w:szCs w:val="24"/>
        </w:rPr>
        <w:t>Chem. Rev.</w:t>
      </w:r>
      <w:r w:rsidRPr="005D0D46">
        <w:rPr>
          <w:rFonts w:ascii="Times New Roman" w:hAnsi="Times New Roman" w:cs="Times New Roman"/>
          <w:noProof/>
          <w:sz w:val="24"/>
          <w:szCs w:val="24"/>
        </w:rPr>
        <w:t>, vol. 119, no. 12, pp. 7279–7327, 2019, doi: 10.1021/acs.chemrev.8b0063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4]</w:t>
      </w:r>
      <w:r w:rsidRPr="005D0D46">
        <w:rPr>
          <w:rFonts w:ascii="Times New Roman" w:hAnsi="Times New Roman" w:cs="Times New Roman"/>
          <w:noProof/>
          <w:sz w:val="24"/>
          <w:szCs w:val="24"/>
        </w:rPr>
        <w:tab/>
        <w:t>B. Salisu and A. I. Khalil, “Development And Characterization Of Dye Sensitized Solar Cell ( DSSC ) Thin-Film Using Sorrel Leaves ( Zobo Leaves ),” vol. 12, no. 1, pp. 38–51, 202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5]</w:t>
      </w:r>
      <w:r w:rsidRPr="005D0D46">
        <w:rPr>
          <w:rFonts w:ascii="Times New Roman" w:hAnsi="Times New Roman" w:cs="Times New Roman"/>
          <w:noProof/>
          <w:sz w:val="24"/>
          <w:szCs w:val="24"/>
        </w:rPr>
        <w:tab/>
        <w:t xml:space="preserve">Q. Liu and J. Wang, “Dye-sensitized solar cells based on surficial TiO2 modification,”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184, no. April, pp. 454–465, 2019, doi: 10.1016/j.solener.2019.04.03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6]</w:t>
      </w:r>
      <w:r w:rsidRPr="005D0D46">
        <w:rPr>
          <w:rFonts w:ascii="Times New Roman" w:hAnsi="Times New Roman" w:cs="Times New Roman"/>
          <w:noProof/>
          <w:sz w:val="24"/>
          <w:szCs w:val="24"/>
        </w:rPr>
        <w:tab/>
        <w:t>K. Sharma, V. Sharma, and S. S. Sharma, “Dye-Sensitized Solar Cells : Fundamentals and Current Status,” vol. 6, 201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7]</w:t>
      </w:r>
      <w:r w:rsidRPr="005D0D46">
        <w:rPr>
          <w:rFonts w:ascii="Times New Roman" w:hAnsi="Times New Roman" w:cs="Times New Roman"/>
          <w:noProof/>
          <w:sz w:val="24"/>
          <w:szCs w:val="24"/>
        </w:rPr>
        <w:tab/>
        <w:t xml:space="preserve">S. Bbumba, I. Karume, M. Kigozi, I. Oyege, and M. Ntale, “How Components of Dye-sensitized Solar Cells Contribute to Efficient Solar Energy Capture,” </w:t>
      </w:r>
      <w:r w:rsidRPr="005D0D46">
        <w:rPr>
          <w:rFonts w:ascii="Times New Roman" w:hAnsi="Times New Roman" w:cs="Times New Roman"/>
          <w:i/>
          <w:iCs/>
          <w:noProof/>
          <w:sz w:val="24"/>
          <w:szCs w:val="24"/>
        </w:rPr>
        <w:t xml:space="preserve">Asian J. Appl. </w:t>
      </w:r>
      <w:r w:rsidRPr="005D0D46">
        <w:rPr>
          <w:rFonts w:ascii="Times New Roman" w:hAnsi="Times New Roman" w:cs="Times New Roman"/>
          <w:i/>
          <w:iCs/>
          <w:noProof/>
          <w:sz w:val="24"/>
          <w:szCs w:val="24"/>
        </w:rPr>
        <w:lastRenderedPageBreak/>
        <w:t>Chem. Res.</w:t>
      </w:r>
      <w:r w:rsidRPr="005D0D46">
        <w:rPr>
          <w:rFonts w:ascii="Times New Roman" w:hAnsi="Times New Roman" w:cs="Times New Roman"/>
          <w:noProof/>
          <w:sz w:val="24"/>
          <w:szCs w:val="24"/>
        </w:rPr>
        <w:t>, vol. 15, no. 2, pp. 24–40, 2024, doi: 10.9734/ajacr/2024/v15i228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8]</w:t>
      </w:r>
      <w:r w:rsidRPr="005D0D46">
        <w:rPr>
          <w:rFonts w:ascii="Times New Roman" w:hAnsi="Times New Roman" w:cs="Times New Roman"/>
          <w:noProof/>
          <w:sz w:val="24"/>
          <w:szCs w:val="24"/>
        </w:rPr>
        <w:tab/>
        <w:t xml:space="preserve">F. Aslan, “New natural dyes extracted by ultrasonic and soxhlet method: Effect on dye-sensitized solar cell photovoltaic performance,” </w:t>
      </w:r>
      <w:r w:rsidRPr="005D0D46">
        <w:rPr>
          <w:rFonts w:ascii="Times New Roman" w:hAnsi="Times New Roman" w:cs="Times New Roman"/>
          <w:i/>
          <w:iCs/>
          <w:noProof/>
          <w:sz w:val="24"/>
          <w:szCs w:val="24"/>
        </w:rPr>
        <w:t>Opt. Quantum Electron.</w:t>
      </w:r>
      <w:r w:rsidRPr="005D0D46">
        <w:rPr>
          <w:rFonts w:ascii="Times New Roman" w:hAnsi="Times New Roman" w:cs="Times New Roman"/>
          <w:noProof/>
          <w:sz w:val="24"/>
          <w:szCs w:val="24"/>
        </w:rPr>
        <w:t>, vol. 56, no. 4, pp. 1–22, 2024, doi: 10.1007/s11082-024-06294-x.</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59]</w:t>
      </w:r>
      <w:r w:rsidRPr="005D0D46">
        <w:rPr>
          <w:rFonts w:ascii="Times New Roman" w:hAnsi="Times New Roman" w:cs="Times New Roman"/>
          <w:noProof/>
          <w:sz w:val="24"/>
          <w:szCs w:val="24"/>
        </w:rPr>
        <w:tab/>
        <w:t xml:space="preserve">H. A. Fetouh, A. E. Dissouky, H. A. Salem, M. Fathy, B. Anis, and A. E. Hady Kashyout, “Synthesis, characterization and evaluation of new alternative ruthenium complex for dye sensitized solar cells,” </w:t>
      </w:r>
      <w:r w:rsidRPr="005D0D46">
        <w:rPr>
          <w:rFonts w:ascii="Times New Roman" w:hAnsi="Times New Roman" w:cs="Times New Roman"/>
          <w:i/>
          <w:iCs/>
          <w:noProof/>
          <w:sz w:val="24"/>
          <w:szCs w:val="24"/>
        </w:rPr>
        <w:t>Sci. Rep.</w:t>
      </w:r>
      <w:r w:rsidRPr="005D0D46">
        <w:rPr>
          <w:rFonts w:ascii="Times New Roman" w:hAnsi="Times New Roman" w:cs="Times New Roman"/>
          <w:noProof/>
          <w:sz w:val="24"/>
          <w:szCs w:val="24"/>
        </w:rPr>
        <w:t>, vol. 14, no. 1, pp. 1–13, 2024, doi: 10.1038/s41598-024-66808-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0]</w:t>
      </w:r>
      <w:r w:rsidRPr="005D0D46">
        <w:rPr>
          <w:rFonts w:ascii="Times New Roman" w:hAnsi="Times New Roman" w:cs="Times New Roman"/>
          <w:noProof/>
          <w:sz w:val="24"/>
          <w:szCs w:val="24"/>
        </w:rPr>
        <w:tab/>
        <w:t xml:space="preserve">F. Schindler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How to achieve efficiencies exceeding 22% with multicrystalline n-type silicon solar cells,” </w:t>
      </w:r>
      <w:r w:rsidRPr="005D0D46">
        <w:rPr>
          <w:rFonts w:ascii="Times New Roman" w:hAnsi="Times New Roman" w:cs="Times New Roman"/>
          <w:i/>
          <w:iCs/>
          <w:noProof/>
          <w:sz w:val="24"/>
          <w:szCs w:val="24"/>
        </w:rPr>
        <w:t>Energy Procedia</w:t>
      </w:r>
      <w:r w:rsidRPr="005D0D46">
        <w:rPr>
          <w:rFonts w:ascii="Times New Roman" w:hAnsi="Times New Roman" w:cs="Times New Roman"/>
          <w:noProof/>
          <w:sz w:val="24"/>
          <w:szCs w:val="24"/>
        </w:rPr>
        <w:t>, vol. 124, pp. 777–780, 2017, doi: 10.1016/j.egypro.2017.09.08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1]</w:t>
      </w:r>
      <w:r w:rsidRPr="005D0D46">
        <w:rPr>
          <w:rFonts w:ascii="Times New Roman" w:hAnsi="Times New Roman" w:cs="Times New Roman"/>
          <w:noProof/>
          <w:sz w:val="24"/>
          <w:szCs w:val="24"/>
        </w:rPr>
        <w:tab/>
        <w:t xml:space="preserve">D. A. Chalkias, D. D. Loizos, and G. C. Papanicolaou, “Evaluation and prediction of dye-sensitized solar cells stability under different accelerated ageing conditions,”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207, no. May, pp. 841–850, 2020, doi: 10.1016/j.solener.2020.06.11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2]</w:t>
      </w:r>
      <w:r w:rsidRPr="005D0D46">
        <w:rPr>
          <w:rFonts w:ascii="Times New Roman" w:hAnsi="Times New Roman" w:cs="Times New Roman"/>
          <w:noProof/>
          <w:sz w:val="24"/>
          <w:szCs w:val="24"/>
        </w:rPr>
        <w:tab/>
        <w:t xml:space="preserve">F. Arjmand, Z. Rashidi, and H. F. E. G, “Heliyon Effect of dye complex structure on performance in DSSCs ; An experimental and theoretical study,” </w:t>
      </w:r>
      <w:r w:rsidRPr="005D0D46">
        <w:rPr>
          <w:rFonts w:ascii="Times New Roman" w:hAnsi="Times New Roman" w:cs="Times New Roman"/>
          <w:i/>
          <w:iCs/>
          <w:noProof/>
          <w:sz w:val="24"/>
          <w:szCs w:val="24"/>
        </w:rPr>
        <w:t>Heliyon</w:t>
      </w:r>
      <w:r w:rsidRPr="005D0D46">
        <w:rPr>
          <w:rFonts w:ascii="Times New Roman" w:hAnsi="Times New Roman" w:cs="Times New Roman"/>
          <w:noProof/>
          <w:sz w:val="24"/>
          <w:szCs w:val="24"/>
        </w:rPr>
        <w:t>, vol. 8, no. May, p. e11692, 2022, doi: 10.1016/j.heliyon.2022.e1169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3]</w:t>
      </w:r>
      <w:r w:rsidRPr="005D0D46">
        <w:rPr>
          <w:rFonts w:ascii="Times New Roman" w:hAnsi="Times New Roman" w:cs="Times New Roman"/>
          <w:noProof/>
          <w:sz w:val="24"/>
          <w:szCs w:val="24"/>
        </w:rPr>
        <w:tab/>
        <w:t>R. Yang, H. Chen, and F. Lai, “Performance Degradation of Dye-Sensitized Solar Cells Induced by Electrolytes,” vol. 2012, pp. 1–4, 2012, doi: 10.1155/2012/90214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4]</w:t>
      </w:r>
      <w:r w:rsidRPr="005D0D46">
        <w:rPr>
          <w:rFonts w:ascii="Times New Roman" w:hAnsi="Times New Roman" w:cs="Times New Roman"/>
          <w:noProof/>
          <w:sz w:val="24"/>
          <w:szCs w:val="24"/>
        </w:rPr>
        <w:tab/>
        <w:t>M. Lohrasbi, P. Pattanapanishsawat, M. Isenberg, and S. S. C. Chuang, “Degradation Study of Dye-Sensitized Solar Cells by Electrochemical Impedance and FTIR Spectroscopy,” pp. 9–12, 201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5]</w:t>
      </w:r>
      <w:r w:rsidRPr="005D0D46">
        <w:rPr>
          <w:rFonts w:ascii="Times New Roman" w:hAnsi="Times New Roman" w:cs="Times New Roman"/>
          <w:noProof/>
          <w:sz w:val="24"/>
          <w:szCs w:val="24"/>
        </w:rPr>
        <w:tab/>
        <w:t xml:space="preserve">R. M. Noviantia, N. M. Nursamb, Shobihb, J. Hidayatb, and S. Soepriyantoa, “THE ADDITION OF C, Zn-C, AND Sn-C ON ANATASE TITANIUM DIOXIDE (TiO2) FOR DYE-SENSITIZED SOLAR CELLS APPLICATION,” </w:t>
      </w:r>
      <w:r w:rsidRPr="005D0D46">
        <w:rPr>
          <w:rFonts w:ascii="Times New Roman" w:hAnsi="Times New Roman" w:cs="Times New Roman"/>
          <w:i/>
          <w:iCs/>
          <w:noProof/>
          <w:sz w:val="24"/>
          <w:szCs w:val="24"/>
        </w:rPr>
        <w:t>Metalurgi</w:t>
      </w:r>
      <w:r w:rsidRPr="005D0D46">
        <w:rPr>
          <w:rFonts w:ascii="Times New Roman" w:hAnsi="Times New Roman" w:cs="Times New Roman"/>
          <w:noProof/>
          <w:sz w:val="24"/>
          <w:szCs w:val="24"/>
        </w:rPr>
        <w:t>, pp. 1–8, 20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6]</w:t>
      </w:r>
      <w:r w:rsidRPr="005D0D46">
        <w:rPr>
          <w:rFonts w:ascii="Times New Roman" w:hAnsi="Times New Roman" w:cs="Times New Roman"/>
          <w:noProof/>
          <w:sz w:val="24"/>
          <w:szCs w:val="24"/>
        </w:rPr>
        <w:tab/>
        <w:t xml:space="preserve">T. W. Rees and E. Baranoff, “Ruthenium complexes with tridentate ligands for dye-sensitized solar cells,” </w:t>
      </w:r>
      <w:r w:rsidRPr="005D0D46">
        <w:rPr>
          <w:rFonts w:ascii="Times New Roman" w:hAnsi="Times New Roman" w:cs="Times New Roman"/>
          <w:i/>
          <w:iCs/>
          <w:noProof/>
          <w:sz w:val="24"/>
          <w:szCs w:val="24"/>
        </w:rPr>
        <w:t>Polyhedron</w:t>
      </w:r>
      <w:r w:rsidRPr="005D0D46">
        <w:rPr>
          <w:rFonts w:ascii="Times New Roman" w:hAnsi="Times New Roman" w:cs="Times New Roman"/>
          <w:noProof/>
          <w:sz w:val="24"/>
          <w:szCs w:val="24"/>
        </w:rPr>
        <w:t>, no. April, 2014, doi: 10.1016/j.poly.2014.04.05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7]</w:t>
      </w:r>
      <w:r w:rsidRPr="005D0D46">
        <w:rPr>
          <w:rFonts w:ascii="Times New Roman" w:hAnsi="Times New Roman" w:cs="Times New Roman"/>
          <w:noProof/>
          <w:sz w:val="24"/>
          <w:szCs w:val="24"/>
        </w:rPr>
        <w:tab/>
        <w:t xml:space="preserve">T. J. Abodunrin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Photo Degradation in Dye-Sensitized Solar Cells To cite this version : HAL Id : hal-01305934 Photo Degradation in Dye-Sensitized Solar Cells,” 201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8]</w:t>
      </w:r>
      <w:r w:rsidRPr="005D0D46">
        <w:rPr>
          <w:rFonts w:ascii="Times New Roman" w:hAnsi="Times New Roman" w:cs="Times New Roman"/>
          <w:noProof/>
          <w:sz w:val="24"/>
          <w:szCs w:val="24"/>
        </w:rPr>
        <w:tab/>
        <w:t xml:space="preserve">V. A. Online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RSC Advances advancement toward the various constituents of dye sensitized solar cells for e ffi ciency enhancement and future prospects,” pp. 19508–19529, 2023, doi: 10.1039/d3ra00903c.</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69]</w:t>
      </w:r>
      <w:r w:rsidRPr="005D0D46">
        <w:rPr>
          <w:rFonts w:ascii="Times New Roman" w:hAnsi="Times New Roman" w:cs="Times New Roman"/>
          <w:noProof/>
          <w:sz w:val="24"/>
          <w:szCs w:val="24"/>
        </w:rPr>
        <w:tab/>
        <w:t>E. H. Onah and N. L. Lethole, “applied sciences Luminescent Materials for Dye-Sensitized Solar Cells : Advances and Directions,” 202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0]</w:t>
      </w:r>
      <w:r w:rsidRPr="005D0D46">
        <w:rPr>
          <w:rFonts w:ascii="Times New Roman" w:hAnsi="Times New Roman" w:cs="Times New Roman"/>
          <w:noProof/>
          <w:sz w:val="24"/>
          <w:szCs w:val="24"/>
        </w:rPr>
        <w:tab/>
        <w:t>K. R. M. Ã, K. W. Fincher, and A. L. King, “Mordant dyes as sensitisers in dye-sensitised solar cells,” vol. 91, pp. 1618–1630, 2007, doi: 10.1016/j.solmat.2007.05.02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1]</w:t>
      </w:r>
      <w:r w:rsidRPr="005D0D46">
        <w:rPr>
          <w:rFonts w:ascii="Times New Roman" w:hAnsi="Times New Roman" w:cs="Times New Roman"/>
          <w:noProof/>
          <w:sz w:val="24"/>
          <w:szCs w:val="24"/>
        </w:rPr>
        <w:tab/>
        <w:t xml:space="preserve">A. Omar, M. S. Ali, and N. Abd Rahim, “Electron transport properties analysis of titanium dioxide dye-sensitized solar cells (TiO2-DSSCs) based natural dyes using electrochemical impedance spectroscopy concept: A review,”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207, no. September, pp. 1088–1121, 2020, doi: 10.1016/j.solener.2020.07.02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2]</w:t>
      </w:r>
      <w:r w:rsidRPr="005D0D46">
        <w:rPr>
          <w:rFonts w:ascii="Times New Roman" w:hAnsi="Times New Roman" w:cs="Times New Roman"/>
          <w:noProof/>
          <w:sz w:val="24"/>
          <w:szCs w:val="24"/>
        </w:rPr>
        <w:tab/>
        <w:t xml:space="preserve">M. R. Dhorkule, P. Y. Lamrood, S. D. Ralegankar, S. P. Patole, S. S. Wagh, and H. M. Pathan, “Unveiling the Efficiency of Dye-Sensitized Solar Cells: A Journey from Synthetic to Natural Dyes,” </w:t>
      </w:r>
      <w:r w:rsidRPr="005D0D46">
        <w:rPr>
          <w:rFonts w:ascii="Times New Roman" w:hAnsi="Times New Roman" w:cs="Times New Roman"/>
          <w:i/>
          <w:iCs/>
          <w:noProof/>
          <w:sz w:val="24"/>
          <w:szCs w:val="24"/>
        </w:rPr>
        <w:t>ES Food Agrofor.</w:t>
      </w:r>
      <w:r w:rsidRPr="005D0D46">
        <w:rPr>
          <w:rFonts w:ascii="Times New Roman" w:hAnsi="Times New Roman" w:cs="Times New Roman"/>
          <w:noProof/>
          <w:sz w:val="24"/>
          <w:szCs w:val="24"/>
        </w:rPr>
        <w:t>, vol. 16, no. January, 2024, doi: 10.30919/esfaf108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3]</w:t>
      </w:r>
      <w:r w:rsidRPr="005D0D46">
        <w:rPr>
          <w:rFonts w:ascii="Times New Roman" w:hAnsi="Times New Roman" w:cs="Times New Roman"/>
          <w:noProof/>
          <w:sz w:val="24"/>
          <w:szCs w:val="24"/>
        </w:rPr>
        <w:tab/>
        <w:t xml:space="preserve">B. O’regan and M. Grätzel, “A low-cost, high-efficiency solar cell based on dye-sensitized colloidal TiO2 films.,” </w:t>
      </w:r>
      <w:r w:rsidRPr="005D0D46">
        <w:rPr>
          <w:rFonts w:ascii="Times New Roman" w:hAnsi="Times New Roman" w:cs="Times New Roman"/>
          <w:i/>
          <w:iCs/>
          <w:noProof/>
          <w:sz w:val="24"/>
          <w:szCs w:val="24"/>
        </w:rPr>
        <w:t>Nature</w:t>
      </w:r>
      <w:r w:rsidRPr="005D0D46">
        <w:rPr>
          <w:rFonts w:ascii="Times New Roman" w:hAnsi="Times New Roman" w:cs="Times New Roman"/>
          <w:noProof/>
          <w:sz w:val="24"/>
          <w:szCs w:val="24"/>
        </w:rPr>
        <w:t>, pp. 737–740, 199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4]</w:t>
      </w:r>
      <w:r w:rsidRPr="005D0D46">
        <w:rPr>
          <w:rFonts w:ascii="Times New Roman" w:hAnsi="Times New Roman" w:cs="Times New Roman"/>
          <w:noProof/>
          <w:sz w:val="24"/>
          <w:szCs w:val="24"/>
        </w:rPr>
        <w:tab/>
        <w:t xml:space="preserve">M. E. Yeoh and K. Y. Chan, “Recent advances in photo-anode for dye-sensitized solar cells: a review,” </w:t>
      </w:r>
      <w:r w:rsidRPr="005D0D46">
        <w:rPr>
          <w:rFonts w:ascii="Times New Roman" w:hAnsi="Times New Roman" w:cs="Times New Roman"/>
          <w:i/>
          <w:iCs/>
          <w:noProof/>
          <w:sz w:val="24"/>
          <w:szCs w:val="24"/>
        </w:rPr>
        <w:t>Int. J. Energy Res.</w:t>
      </w:r>
      <w:r w:rsidRPr="005D0D46">
        <w:rPr>
          <w:rFonts w:ascii="Times New Roman" w:hAnsi="Times New Roman" w:cs="Times New Roman"/>
          <w:noProof/>
          <w:sz w:val="24"/>
          <w:szCs w:val="24"/>
        </w:rPr>
        <w:t>, vol. 41, no. 15, pp. 2446–2467, 2017, doi: 10.1002/er.376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5]</w:t>
      </w:r>
      <w:r w:rsidRPr="005D0D46">
        <w:rPr>
          <w:rFonts w:ascii="Times New Roman" w:hAnsi="Times New Roman" w:cs="Times New Roman"/>
          <w:noProof/>
          <w:sz w:val="24"/>
          <w:szCs w:val="24"/>
        </w:rPr>
        <w:tab/>
        <w:t xml:space="preserve">M.-G. Ana Belen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Dye-sensitized solar cells strike back,” pp. 12450–12550, 2021, doi: 10.1039/d0cs01336f.</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6]</w:t>
      </w:r>
      <w:r w:rsidRPr="005D0D46">
        <w:rPr>
          <w:rFonts w:ascii="Times New Roman" w:hAnsi="Times New Roman" w:cs="Times New Roman"/>
          <w:noProof/>
          <w:sz w:val="24"/>
          <w:szCs w:val="24"/>
        </w:rPr>
        <w:tab/>
        <w:t xml:space="preserve">J. Gong, K. Sumathy, Q. Qiao, and Z. Zhou, “Review on dye-sensitized solar cells (DSSCs): Advanced techniques and research trends,” </w:t>
      </w:r>
      <w:r w:rsidRPr="005D0D46">
        <w:rPr>
          <w:rFonts w:ascii="Times New Roman" w:hAnsi="Times New Roman" w:cs="Times New Roman"/>
          <w:i/>
          <w:iCs/>
          <w:noProof/>
          <w:sz w:val="24"/>
          <w:szCs w:val="24"/>
        </w:rPr>
        <w:t>Renew. Sustain. Energy Rev.</w:t>
      </w:r>
      <w:r w:rsidRPr="005D0D46">
        <w:rPr>
          <w:rFonts w:ascii="Times New Roman" w:hAnsi="Times New Roman" w:cs="Times New Roman"/>
          <w:noProof/>
          <w:sz w:val="24"/>
          <w:szCs w:val="24"/>
        </w:rPr>
        <w:t>, vol. 68, no. December 2015, pp. 234–246, 2017, doi: 10.1016/j.rser.2016.09.09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7]</w:t>
      </w:r>
      <w:r w:rsidRPr="005D0D46">
        <w:rPr>
          <w:rFonts w:ascii="Times New Roman" w:hAnsi="Times New Roman" w:cs="Times New Roman"/>
          <w:noProof/>
          <w:sz w:val="24"/>
          <w:szCs w:val="24"/>
        </w:rPr>
        <w:tab/>
        <w:t>N. Sang-Hun, L. Kyu Hwan, Y. Jung-Hoon, and B. Jin-Hyo, “Review of the Development of Dyes for Dye-Sensitized Solar Cells,” vol. 28, no. 6, pp. 194–206, 201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8]</w:t>
      </w:r>
      <w:r w:rsidRPr="005D0D46">
        <w:rPr>
          <w:rFonts w:ascii="Times New Roman" w:hAnsi="Times New Roman" w:cs="Times New Roman"/>
          <w:noProof/>
          <w:sz w:val="24"/>
          <w:szCs w:val="24"/>
        </w:rPr>
        <w:tab/>
        <w:t xml:space="preserve">N. T. R. N. Kumara, A. Lim, C. Ming, and M. Iskandar, “Recent progress and utilization of natural pigments in dye sensitized solar cells : A review,” </w:t>
      </w:r>
      <w:r w:rsidRPr="005D0D46">
        <w:rPr>
          <w:rFonts w:ascii="Times New Roman" w:hAnsi="Times New Roman" w:cs="Times New Roman"/>
          <w:i/>
          <w:iCs/>
          <w:noProof/>
          <w:sz w:val="24"/>
          <w:szCs w:val="24"/>
        </w:rPr>
        <w:t>Renew. Sustain. Energy Rev.</w:t>
      </w:r>
      <w:r w:rsidRPr="005D0D46">
        <w:rPr>
          <w:rFonts w:ascii="Times New Roman" w:hAnsi="Times New Roman" w:cs="Times New Roman"/>
          <w:noProof/>
          <w:sz w:val="24"/>
          <w:szCs w:val="24"/>
        </w:rPr>
        <w:t>, vol. 78, no. July 2016, pp. 301–317, 2017, doi: 10.1016/j.rser.2017.04.07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79]</w:t>
      </w:r>
      <w:r w:rsidRPr="005D0D46">
        <w:rPr>
          <w:rFonts w:ascii="Times New Roman" w:hAnsi="Times New Roman" w:cs="Times New Roman"/>
          <w:noProof/>
          <w:sz w:val="24"/>
          <w:szCs w:val="24"/>
        </w:rPr>
        <w:tab/>
        <w:t xml:space="preserve">N. I. A. Shukor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A Green Approach to Natural Dyes in Dye-Sensitized Solar Cells,” 20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0]</w:t>
      </w:r>
      <w:r w:rsidRPr="005D0D46">
        <w:rPr>
          <w:rFonts w:ascii="Times New Roman" w:hAnsi="Times New Roman" w:cs="Times New Roman"/>
          <w:noProof/>
          <w:sz w:val="24"/>
          <w:szCs w:val="24"/>
        </w:rPr>
        <w:tab/>
        <w:t>O. I. Francis and A. Ikenna, “Review of Dye-Sensitized Solar Cell ( DSSCs ) Development,” vol. 13, no. 12, pp. 496–509, 202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1]</w:t>
      </w:r>
      <w:r w:rsidRPr="005D0D46">
        <w:rPr>
          <w:rFonts w:ascii="Times New Roman" w:hAnsi="Times New Roman" w:cs="Times New Roman"/>
          <w:noProof/>
          <w:sz w:val="24"/>
          <w:szCs w:val="24"/>
        </w:rPr>
        <w:tab/>
        <w:t xml:space="preserve">O. Adedokun, K. Titilope, and A. O. Awodugba, “Review on Natural Dye-Sensitized Solar Cells (DSSCs),” </w:t>
      </w:r>
      <w:r w:rsidRPr="005D0D46">
        <w:rPr>
          <w:rFonts w:ascii="Times New Roman" w:hAnsi="Times New Roman" w:cs="Times New Roman"/>
          <w:i/>
          <w:iCs/>
          <w:noProof/>
          <w:sz w:val="24"/>
          <w:szCs w:val="24"/>
        </w:rPr>
        <w:t>Int. J. Eng. Technol. IJET</w:t>
      </w:r>
      <w:r w:rsidRPr="005D0D46">
        <w:rPr>
          <w:rFonts w:ascii="Times New Roman" w:hAnsi="Times New Roman" w:cs="Times New Roman"/>
          <w:noProof/>
          <w:sz w:val="24"/>
          <w:szCs w:val="24"/>
        </w:rPr>
        <w:t>, vol. 2, no. 2, p. 34, 2016, doi: 10.19072/ijet.9645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2]</w:t>
      </w:r>
      <w:r w:rsidRPr="005D0D46">
        <w:rPr>
          <w:rFonts w:ascii="Times New Roman" w:hAnsi="Times New Roman" w:cs="Times New Roman"/>
          <w:noProof/>
          <w:sz w:val="24"/>
          <w:szCs w:val="24"/>
        </w:rPr>
        <w:tab/>
        <w:t xml:space="preserve">M. Bhogaita, A. D. Shukla, and R. P. Nalini, “Recent advances in hybrid solar cells based on natural dye extracts from Indian plant pigment as sensitizers,”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137, pp. 212–224, 2016, doi: 10.1016/j.solener.2016.08.00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3]</w:t>
      </w:r>
      <w:r w:rsidRPr="005D0D46">
        <w:rPr>
          <w:rFonts w:ascii="Times New Roman" w:hAnsi="Times New Roman" w:cs="Times New Roman"/>
          <w:noProof/>
          <w:sz w:val="24"/>
          <w:szCs w:val="24"/>
        </w:rPr>
        <w:tab/>
        <w:t>C. Joy, “A Review- The Potential of Natural Dyes for Dye Sensitized Solar Cells,” vol. 2, no. 10, pp. 579–584, 201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4]</w:t>
      </w:r>
      <w:r w:rsidRPr="005D0D46">
        <w:rPr>
          <w:rFonts w:ascii="Times New Roman" w:hAnsi="Times New Roman" w:cs="Times New Roman"/>
          <w:noProof/>
          <w:sz w:val="24"/>
          <w:szCs w:val="24"/>
        </w:rPr>
        <w:tab/>
        <w:t xml:space="preserve">G. Richhariya, A. Kumar, P. Tekasakul, and B. Gupta, “Natural dyes for dye sensitized solar cell: A review,” </w:t>
      </w:r>
      <w:r w:rsidRPr="005D0D46">
        <w:rPr>
          <w:rFonts w:ascii="Times New Roman" w:hAnsi="Times New Roman" w:cs="Times New Roman"/>
          <w:i/>
          <w:iCs/>
          <w:noProof/>
          <w:sz w:val="24"/>
          <w:szCs w:val="24"/>
        </w:rPr>
        <w:t>Renew. Sustain. Energy Rev.</w:t>
      </w:r>
      <w:r w:rsidRPr="005D0D46">
        <w:rPr>
          <w:rFonts w:ascii="Times New Roman" w:hAnsi="Times New Roman" w:cs="Times New Roman"/>
          <w:noProof/>
          <w:sz w:val="24"/>
          <w:szCs w:val="24"/>
        </w:rPr>
        <w:t xml:space="preserve">, vol. 69, no. November 2016, pp. 705–718, 2017, </w:t>
      </w:r>
      <w:r w:rsidRPr="005D0D46">
        <w:rPr>
          <w:rFonts w:ascii="Times New Roman" w:hAnsi="Times New Roman" w:cs="Times New Roman"/>
          <w:noProof/>
          <w:sz w:val="24"/>
          <w:szCs w:val="24"/>
        </w:rPr>
        <w:lastRenderedPageBreak/>
        <w:t>doi: 10.1016/j.rser.2016.11.19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5]</w:t>
      </w:r>
      <w:r w:rsidRPr="005D0D46">
        <w:rPr>
          <w:rFonts w:ascii="Times New Roman" w:hAnsi="Times New Roman" w:cs="Times New Roman"/>
          <w:noProof/>
          <w:sz w:val="24"/>
          <w:szCs w:val="24"/>
        </w:rPr>
        <w:tab/>
        <w:t xml:space="preserve">A. V Müller, W. M. Wierzba, M. N. Pastorelli, and A. S. Polo, “Interfacial Electron Transfer in Dye-Sensitized TiO2 Devices for Solar Energy Conversion,” </w:t>
      </w:r>
      <w:r w:rsidRPr="005D0D46">
        <w:rPr>
          <w:rFonts w:ascii="Times New Roman" w:hAnsi="Times New Roman" w:cs="Times New Roman"/>
          <w:i/>
          <w:iCs/>
          <w:noProof/>
          <w:sz w:val="24"/>
          <w:szCs w:val="24"/>
        </w:rPr>
        <w:t>J. Braz. Chem. Soc.</w:t>
      </w:r>
      <w:r w:rsidRPr="005D0D46">
        <w:rPr>
          <w:rFonts w:ascii="Times New Roman" w:hAnsi="Times New Roman" w:cs="Times New Roman"/>
          <w:noProof/>
          <w:sz w:val="24"/>
          <w:szCs w:val="24"/>
        </w:rPr>
        <w:t>, vol. 32, no. 9, pp. 1711–1738, 2021, doi: 10.21577/0103-5053.2021008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6]</w:t>
      </w:r>
      <w:r w:rsidRPr="005D0D46">
        <w:rPr>
          <w:rFonts w:ascii="Times New Roman" w:hAnsi="Times New Roman" w:cs="Times New Roman"/>
          <w:noProof/>
          <w:sz w:val="24"/>
          <w:szCs w:val="24"/>
        </w:rPr>
        <w:tab/>
        <w:t xml:space="preserve">N. E. Safie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com Electron Transport Studies of Dye-Sensitized Solar Cells based on Natural Sensitizer Extracted from Rengas ( Gluta spp. ) and Mengkulang ( Heritiera elata ) Wood,” vol. 12, no. Narayan 2012, pp. 9227–9243, 201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7]</w:t>
      </w:r>
      <w:r w:rsidRPr="005D0D46">
        <w:rPr>
          <w:rFonts w:ascii="Times New Roman" w:hAnsi="Times New Roman" w:cs="Times New Roman"/>
          <w:noProof/>
          <w:sz w:val="24"/>
          <w:szCs w:val="24"/>
        </w:rPr>
        <w:tab/>
        <w:t xml:space="preserve">L. Zhang and J. M. Cole, “Anchoring groups for dye-sensitized solar cells,” </w:t>
      </w:r>
      <w:r w:rsidRPr="005D0D46">
        <w:rPr>
          <w:rFonts w:ascii="Times New Roman" w:hAnsi="Times New Roman" w:cs="Times New Roman"/>
          <w:i/>
          <w:iCs/>
          <w:noProof/>
          <w:sz w:val="24"/>
          <w:szCs w:val="24"/>
        </w:rPr>
        <w:t>ACS Appl. Mater. Interfaces</w:t>
      </w:r>
      <w:r w:rsidRPr="005D0D46">
        <w:rPr>
          <w:rFonts w:ascii="Times New Roman" w:hAnsi="Times New Roman" w:cs="Times New Roman"/>
          <w:noProof/>
          <w:sz w:val="24"/>
          <w:szCs w:val="24"/>
        </w:rPr>
        <w:t>, vol. 7, no. 6, pp. 3427–3455, 2015, doi: 10.1021/am507334m.</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8]</w:t>
      </w:r>
      <w:r w:rsidRPr="005D0D46">
        <w:rPr>
          <w:rFonts w:ascii="Times New Roman" w:hAnsi="Times New Roman" w:cs="Times New Roman"/>
          <w:noProof/>
          <w:sz w:val="24"/>
          <w:szCs w:val="24"/>
        </w:rPr>
        <w:tab/>
        <w:t xml:space="preserve">G. Deogratias and G. A. Kinunda, “A Computational Study on the Impact of Anchoring Groups on the Optical and Electronic Properties of Triphenylamine-Based Dyes for Dye-Sensitized Solar Cell Applications,” </w:t>
      </w:r>
      <w:r w:rsidRPr="005D0D46">
        <w:rPr>
          <w:rFonts w:ascii="Times New Roman" w:hAnsi="Times New Roman" w:cs="Times New Roman"/>
          <w:i/>
          <w:iCs/>
          <w:noProof/>
          <w:sz w:val="24"/>
          <w:szCs w:val="24"/>
        </w:rPr>
        <w:t>Tanzania J. Sci.</w:t>
      </w:r>
      <w:r w:rsidRPr="005D0D46">
        <w:rPr>
          <w:rFonts w:ascii="Times New Roman" w:hAnsi="Times New Roman" w:cs="Times New Roman"/>
          <w:noProof/>
          <w:sz w:val="24"/>
          <w:szCs w:val="24"/>
        </w:rPr>
        <w:t>, vol. 49, no. 4, pp. 831–841, 2023, doi: 10.4314/tjs.v49i4.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89]</w:t>
      </w:r>
      <w:r w:rsidRPr="005D0D46">
        <w:rPr>
          <w:rFonts w:ascii="Times New Roman" w:hAnsi="Times New Roman" w:cs="Times New Roman"/>
          <w:noProof/>
          <w:sz w:val="24"/>
          <w:szCs w:val="24"/>
        </w:rPr>
        <w:tab/>
        <w:t>A. Carella, F. Borbone, and R. Centore, “Research Progress on Photosensitizers for DSSC,” vol. 6, no. October, pp. 1–24, 2018, doi: 10.3389/fchem.2018.0048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0]</w:t>
      </w:r>
      <w:r w:rsidRPr="005D0D46">
        <w:rPr>
          <w:rFonts w:ascii="Times New Roman" w:hAnsi="Times New Roman" w:cs="Times New Roman"/>
          <w:noProof/>
          <w:sz w:val="24"/>
          <w:szCs w:val="24"/>
        </w:rPr>
        <w:tab/>
        <w:t xml:space="preserve">A. Reema, V. Yogeshwari, A. Priyanka, Chundawat Dharmendra, and C. Ameta, “Outdoor Performance and Stability Assessment of Dye-Sensitized Solar Cells (DSSCs),” </w:t>
      </w:r>
      <w:r w:rsidRPr="005D0D46">
        <w:rPr>
          <w:rFonts w:ascii="Times New Roman" w:hAnsi="Times New Roman" w:cs="Times New Roman"/>
          <w:i/>
          <w:iCs/>
          <w:noProof/>
          <w:sz w:val="24"/>
          <w:szCs w:val="24"/>
        </w:rPr>
        <w:t>Intech</w:t>
      </w:r>
      <w:r w:rsidRPr="005D0D46">
        <w:rPr>
          <w:rFonts w:ascii="Times New Roman" w:hAnsi="Times New Roman" w:cs="Times New Roman"/>
          <w:noProof/>
          <w:sz w:val="24"/>
          <w:szCs w:val="24"/>
        </w:rPr>
        <w:t>, vol. 34, no. 8, pp. 57–67, 2010, [Online]. Available: https://doi.org/10.1007/s12559-021-09926-6%0Ahttps://www.intechopen.com/books/advanced-biometric-technologies/liveness-detection-in-biometrics%0Ahttp://dx.doi.org/10.1016/j.compmedimag.2010.07.00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1]</w:t>
      </w:r>
      <w:r w:rsidRPr="005D0D46">
        <w:rPr>
          <w:rFonts w:ascii="Times New Roman" w:hAnsi="Times New Roman" w:cs="Times New Roman"/>
          <w:noProof/>
          <w:sz w:val="24"/>
          <w:szCs w:val="24"/>
        </w:rPr>
        <w:tab/>
        <w:t xml:space="preserve">P. Zhou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Effect of Extending the Conjugation of Dye Molecules on the Efficiency and Stability of Dye-Sensitized Solar Cells,” </w:t>
      </w:r>
      <w:r w:rsidRPr="005D0D46">
        <w:rPr>
          <w:rFonts w:ascii="Times New Roman" w:hAnsi="Times New Roman" w:cs="Times New Roman"/>
          <w:i/>
          <w:iCs/>
          <w:noProof/>
          <w:sz w:val="24"/>
          <w:szCs w:val="24"/>
        </w:rPr>
        <w:t>ACS Omega</w:t>
      </w:r>
      <w:r w:rsidRPr="005D0D46">
        <w:rPr>
          <w:rFonts w:ascii="Times New Roman" w:hAnsi="Times New Roman" w:cs="Times New Roman"/>
          <w:noProof/>
          <w:sz w:val="24"/>
          <w:szCs w:val="24"/>
        </w:rPr>
        <w:t>, vol. 6, no. 44, pp. 30069–30077, 2021, doi: 10.1021/acsomega.1c0479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2]</w:t>
      </w:r>
      <w:r w:rsidRPr="005D0D46">
        <w:rPr>
          <w:rFonts w:ascii="Times New Roman" w:hAnsi="Times New Roman" w:cs="Times New Roman"/>
          <w:noProof/>
          <w:sz w:val="24"/>
          <w:szCs w:val="24"/>
        </w:rPr>
        <w:tab/>
        <w:t xml:space="preserve">S. O. Afolabi, B. Semire, and M. A. Idowu, “Electronic and optical properties’ tuning of phenoxazine-based D-A2-π-A1 organic dyes for dye-sensitized solar cells. DFT/TDDFT investigations,” </w:t>
      </w:r>
      <w:r w:rsidRPr="005D0D46">
        <w:rPr>
          <w:rFonts w:ascii="Times New Roman" w:hAnsi="Times New Roman" w:cs="Times New Roman"/>
          <w:i/>
          <w:iCs/>
          <w:noProof/>
          <w:sz w:val="24"/>
          <w:szCs w:val="24"/>
        </w:rPr>
        <w:t>Heliyon</w:t>
      </w:r>
      <w:r w:rsidRPr="005D0D46">
        <w:rPr>
          <w:rFonts w:ascii="Times New Roman" w:hAnsi="Times New Roman" w:cs="Times New Roman"/>
          <w:noProof/>
          <w:sz w:val="24"/>
          <w:szCs w:val="24"/>
        </w:rPr>
        <w:t>, vol. 7, no. 4, p. e06827, 2021, doi: 10.1016/j.heliyon.2021.e0682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3]</w:t>
      </w:r>
      <w:r w:rsidRPr="005D0D46">
        <w:rPr>
          <w:rFonts w:ascii="Times New Roman" w:hAnsi="Times New Roman" w:cs="Times New Roman"/>
          <w:noProof/>
          <w:sz w:val="24"/>
          <w:szCs w:val="24"/>
        </w:rPr>
        <w:tab/>
        <w:t xml:space="preserve">M. Okutan, F. Yakuphanoğlu, M. I. Okutan, A. Bablich, and P. Haring Bolívar, “Dye-sensitized solar cell: Effect of light on N3 dye/BMII electrolyte based architecture,” </w:t>
      </w:r>
      <w:r w:rsidRPr="005D0D46">
        <w:rPr>
          <w:rFonts w:ascii="Times New Roman" w:hAnsi="Times New Roman" w:cs="Times New Roman"/>
          <w:i/>
          <w:iCs/>
          <w:noProof/>
          <w:sz w:val="24"/>
          <w:szCs w:val="24"/>
        </w:rPr>
        <w:t>Phys. B Condens. Matter</w:t>
      </w:r>
      <w:r w:rsidRPr="005D0D46">
        <w:rPr>
          <w:rFonts w:ascii="Times New Roman" w:hAnsi="Times New Roman" w:cs="Times New Roman"/>
          <w:noProof/>
          <w:sz w:val="24"/>
          <w:szCs w:val="24"/>
        </w:rPr>
        <w:t>, vol. 685, no. January, 2024, doi: 10.1016/j.physb.2024.41602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4]</w:t>
      </w:r>
      <w:r w:rsidRPr="005D0D46">
        <w:rPr>
          <w:rFonts w:ascii="Times New Roman" w:hAnsi="Times New Roman" w:cs="Times New Roman"/>
          <w:noProof/>
          <w:sz w:val="24"/>
          <w:szCs w:val="24"/>
        </w:rPr>
        <w:tab/>
        <w:t xml:space="preserve">E. Krawczak and A. Zdyb, “The effect of electrode immersion time and ageing on N719 dye-sensitized solar cells performance,” </w:t>
      </w:r>
      <w:r w:rsidRPr="005D0D46">
        <w:rPr>
          <w:rFonts w:ascii="Times New Roman" w:hAnsi="Times New Roman" w:cs="Times New Roman"/>
          <w:i/>
          <w:iCs/>
          <w:noProof/>
          <w:sz w:val="24"/>
          <w:szCs w:val="24"/>
        </w:rPr>
        <w:t>J. Ecol. Eng.</w:t>
      </w:r>
      <w:r w:rsidRPr="005D0D46">
        <w:rPr>
          <w:rFonts w:ascii="Times New Roman" w:hAnsi="Times New Roman" w:cs="Times New Roman"/>
          <w:noProof/>
          <w:sz w:val="24"/>
          <w:szCs w:val="24"/>
        </w:rPr>
        <w:t>, vol. 21, no. 6, pp. 53–60, 2020, doi: 10.12911/22998993/12316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5]</w:t>
      </w:r>
      <w:r w:rsidRPr="005D0D46">
        <w:rPr>
          <w:rFonts w:ascii="Times New Roman" w:hAnsi="Times New Roman" w:cs="Times New Roman"/>
          <w:noProof/>
          <w:sz w:val="24"/>
          <w:szCs w:val="24"/>
        </w:rPr>
        <w:tab/>
        <w:t xml:space="preserve">N. A. Bakr, A. Khalaf Ali, A. K. Ali, S. M. Jassim, and K. I. Hasoon, “Effect of N719 Dye Concentration on the Conversion Efficiency of Dye Sensitized Solar Cells ZANCO Journal of Pure and Applied,” </w:t>
      </w:r>
      <w:r w:rsidRPr="005D0D46">
        <w:rPr>
          <w:rFonts w:ascii="Times New Roman" w:hAnsi="Times New Roman" w:cs="Times New Roman"/>
          <w:i/>
          <w:iCs/>
          <w:noProof/>
          <w:sz w:val="24"/>
          <w:szCs w:val="24"/>
        </w:rPr>
        <w:t>ZANCO J. Pure Appl.</w:t>
      </w:r>
      <w:r w:rsidRPr="005D0D46">
        <w:rPr>
          <w:rFonts w:ascii="Times New Roman" w:hAnsi="Times New Roman" w:cs="Times New Roman"/>
          <w:noProof/>
          <w:sz w:val="24"/>
          <w:szCs w:val="24"/>
        </w:rPr>
        <w:t>, vol. 29, no. February 2018, pp. 274–280, 2017, [Online]. Available: https://www.researchgate.net/publication/32288745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6]</w:t>
      </w:r>
      <w:r w:rsidRPr="005D0D46">
        <w:rPr>
          <w:rFonts w:ascii="Times New Roman" w:hAnsi="Times New Roman" w:cs="Times New Roman"/>
          <w:noProof/>
          <w:sz w:val="24"/>
          <w:szCs w:val="24"/>
        </w:rPr>
        <w:tab/>
        <w:t xml:space="preserve">M. Tahir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Thin Films Characterization and Study of N749-Black Dye for Photovoltaic Applications,” </w:t>
      </w:r>
      <w:r w:rsidRPr="005D0D46">
        <w:rPr>
          <w:rFonts w:ascii="Times New Roman" w:hAnsi="Times New Roman" w:cs="Times New Roman"/>
          <w:i/>
          <w:iCs/>
          <w:noProof/>
          <w:sz w:val="24"/>
          <w:szCs w:val="24"/>
        </w:rPr>
        <w:t>Coatings</w:t>
      </w:r>
      <w:r w:rsidRPr="005D0D46">
        <w:rPr>
          <w:rFonts w:ascii="Times New Roman" w:hAnsi="Times New Roman" w:cs="Times New Roman"/>
          <w:noProof/>
          <w:sz w:val="24"/>
          <w:szCs w:val="24"/>
        </w:rPr>
        <w:t>, vol. 12, no. 8, pp. 1–14, 2022, doi: 10.3390/coatings1208116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7]</w:t>
      </w:r>
      <w:r w:rsidRPr="005D0D46">
        <w:rPr>
          <w:rFonts w:ascii="Times New Roman" w:hAnsi="Times New Roman" w:cs="Times New Roman"/>
          <w:noProof/>
          <w:sz w:val="24"/>
          <w:szCs w:val="24"/>
        </w:rPr>
        <w:tab/>
        <w:t xml:space="preserve">M. Chandra Sil, L. S. Chen, C. W. Lai, Y. H. Lee, C. C. Chang, and C. M. Chen, “Enhancement of power conversion efficiency of dye-sensitized solar cells for indoor applications by using a highly responsive organic dye and tailoring the thickness of photoactive layer,” </w:t>
      </w:r>
      <w:r w:rsidRPr="005D0D46">
        <w:rPr>
          <w:rFonts w:ascii="Times New Roman" w:hAnsi="Times New Roman" w:cs="Times New Roman"/>
          <w:i/>
          <w:iCs/>
          <w:noProof/>
          <w:sz w:val="24"/>
          <w:szCs w:val="24"/>
        </w:rPr>
        <w:t>J. Power Sources</w:t>
      </w:r>
      <w:r w:rsidRPr="005D0D46">
        <w:rPr>
          <w:rFonts w:ascii="Times New Roman" w:hAnsi="Times New Roman" w:cs="Times New Roman"/>
          <w:noProof/>
          <w:sz w:val="24"/>
          <w:szCs w:val="24"/>
        </w:rPr>
        <w:t>, vol. 479, no. July, p. 229095, 2020, doi: 10.1016/j.jpowsour.2020.22909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8]</w:t>
      </w:r>
      <w:r w:rsidRPr="005D0D46">
        <w:rPr>
          <w:rFonts w:ascii="Times New Roman" w:hAnsi="Times New Roman" w:cs="Times New Roman"/>
          <w:noProof/>
          <w:sz w:val="24"/>
          <w:szCs w:val="24"/>
        </w:rPr>
        <w:tab/>
        <w:t xml:space="preserve">A. Kharul and N. Mohd, “Versatility of Photosensitizers in Dye-Sensitized Solar Cells ( DSSCs ),” </w:t>
      </w:r>
      <w:r w:rsidRPr="005D0D46">
        <w:rPr>
          <w:rFonts w:ascii="Times New Roman" w:hAnsi="Times New Roman" w:cs="Times New Roman"/>
          <w:noProof/>
          <w:sz w:val="24"/>
          <w:szCs w:val="24"/>
        </w:rPr>
        <w:lastRenderedPageBreak/>
        <w:t>vol. 12, no. 6, pp. 8543–8560, 202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99]</w:t>
      </w:r>
      <w:r w:rsidRPr="005D0D46">
        <w:rPr>
          <w:rFonts w:ascii="Times New Roman" w:hAnsi="Times New Roman" w:cs="Times New Roman"/>
          <w:noProof/>
          <w:sz w:val="24"/>
          <w:szCs w:val="24"/>
        </w:rPr>
        <w:tab/>
        <w:t xml:space="preserve">Y. Chi, K. L. Wu, and T. C. Wei, “Ruthenium and osmium complexes that bear functional azolate chelates for dye-sensitized solar cells,” </w:t>
      </w:r>
      <w:r w:rsidRPr="005D0D46">
        <w:rPr>
          <w:rFonts w:ascii="Times New Roman" w:hAnsi="Times New Roman" w:cs="Times New Roman"/>
          <w:i/>
          <w:iCs/>
          <w:noProof/>
          <w:sz w:val="24"/>
          <w:szCs w:val="24"/>
        </w:rPr>
        <w:t>Chem. - An Asian J.</w:t>
      </w:r>
      <w:r w:rsidRPr="005D0D46">
        <w:rPr>
          <w:rFonts w:ascii="Times New Roman" w:hAnsi="Times New Roman" w:cs="Times New Roman"/>
          <w:noProof/>
          <w:sz w:val="24"/>
          <w:szCs w:val="24"/>
        </w:rPr>
        <w:t>, vol. 10, no. 5, pp. 1099–1115, 2015, doi: 10.1002/asia.20140326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0]</w:t>
      </w:r>
      <w:r w:rsidRPr="005D0D46">
        <w:rPr>
          <w:rFonts w:ascii="Times New Roman" w:hAnsi="Times New Roman" w:cs="Times New Roman"/>
          <w:noProof/>
          <w:sz w:val="24"/>
          <w:szCs w:val="24"/>
        </w:rPr>
        <w:tab/>
        <w:t xml:space="preserve">T. Swetha, K. R. Reddy, and S. P. Singh, “Osmium polypyridyl complexes and their applications to dye-sensitized solar cells,” </w:t>
      </w:r>
      <w:r w:rsidRPr="005D0D46">
        <w:rPr>
          <w:rFonts w:ascii="Times New Roman" w:hAnsi="Times New Roman" w:cs="Times New Roman"/>
          <w:i/>
          <w:iCs/>
          <w:noProof/>
          <w:sz w:val="24"/>
          <w:szCs w:val="24"/>
        </w:rPr>
        <w:t>Chem. Rec.</w:t>
      </w:r>
      <w:r w:rsidRPr="005D0D46">
        <w:rPr>
          <w:rFonts w:ascii="Times New Roman" w:hAnsi="Times New Roman" w:cs="Times New Roman"/>
          <w:noProof/>
          <w:sz w:val="24"/>
          <w:szCs w:val="24"/>
        </w:rPr>
        <w:t>, vol. 15, no. 2, pp. 457–474, 2015, doi: 10.1002/tcr.20140204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1]</w:t>
      </w:r>
      <w:r w:rsidRPr="005D0D46">
        <w:rPr>
          <w:rFonts w:ascii="Times New Roman" w:hAnsi="Times New Roman" w:cs="Times New Roman"/>
          <w:noProof/>
          <w:sz w:val="24"/>
          <w:szCs w:val="24"/>
        </w:rPr>
        <w:tab/>
        <w:t xml:space="preserve">A. Sinopoli, C. J. Wood, E. A. Gibson, and P. I. P. Elliott, “New cyclometalated iridium(III) dye chromophore complexes for p-type dye-sensitised solar cells,” </w:t>
      </w:r>
      <w:r w:rsidRPr="005D0D46">
        <w:rPr>
          <w:rFonts w:ascii="Times New Roman" w:hAnsi="Times New Roman" w:cs="Times New Roman"/>
          <w:i/>
          <w:iCs/>
          <w:noProof/>
          <w:sz w:val="24"/>
          <w:szCs w:val="24"/>
        </w:rPr>
        <w:t>Dye. Pigment.</w:t>
      </w:r>
      <w:r w:rsidRPr="005D0D46">
        <w:rPr>
          <w:rFonts w:ascii="Times New Roman" w:hAnsi="Times New Roman" w:cs="Times New Roman"/>
          <w:noProof/>
          <w:sz w:val="24"/>
          <w:szCs w:val="24"/>
        </w:rPr>
        <w:t>, vol. 140, pp. 269–277, 2017, doi: 10.1016/j.dyepig.2017.01.01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2]</w:t>
      </w:r>
      <w:r w:rsidRPr="005D0D46">
        <w:rPr>
          <w:rFonts w:ascii="Times New Roman" w:hAnsi="Times New Roman" w:cs="Times New Roman"/>
          <w:noProof/>
          <w:sz w:val="24"/>
          <w:szCs w:val="24"/>
        </w:rPr>
        <w:tab/>
        <w:t xml:space="preserve">F. Légalité, D. Escudero, Y. Pellegrin, E. Blart, D. Jacquemin, and O. Fabrice, “‘Iridium effect’ in cyclometalated iridium complexes for p-type dye sensitized solar cells,” </w:t>
      </w:r>
      <w:r w:rsidRPr="005D0D46">
        <w:rPr>
          <w:rFonts w:ascii="Times New Roman" w:hAnsi="Times New Roman" w:cs="Times New Roman"/>
          <w:i/>
          <w:iCs/>
          <w:noProof/>
          <w:sz w:val="24"/>
          <w:szCs w:val="24"/>
        </w:rPr>
        <w:t>Dye. Pigment.</w:t>
      </w:r>
      <w:r w:rsidRPr="005D0D46">
        <w:rPr>
          <w:rFonts w:ascii="Times New Roman" w:hAnsi="Times New Roman" w:cs="Times New Roman"/>
          <w:noProof/>
          <w:sz w:val="24"/>
          <w:szCs w:val="24"/>
        </w:rPr>
        <w:t>, vol. 171, no. January, p. 107693, 2019, doi: 10.1016/j.dyepig.2019.10769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3]</w:t>
      </w:r>
      <w:r w:rsidRPr="005D0D46">
        <w:rPr>
          <w:rFonts w:ascii="Times New Roman" w:hAnsi="Times New Roman" w:cs="Times New Roman"/>
          <w:noProof/>
          <w:sz w:val="24"/>
          <w:szCs w:val="24"/>
        </w:rPr>
        <w:tab/>
        <w:t xml:space="preserve">F. D’Amico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w:t>
      </w:r>
      <w:r w:rsidRPr="005D0D46">
        <w:rPr>
          <w:rFonts w:ascii="Times New Roman" w:hAnsi="Times New Roman" w:cs="Times New Roman"/>
          <w:i/>
          <w:iCs/>
          <w:noProof/>
          <w:sz w:val="24"/>
          <w:szCs w:val="24"/>
        </w:rPr>
        <w:t>Recent Advances in Organic Dyes for Application in Dye-Sensitized Solar Cells under Indoor Lighting Conditions</w:t>
      </w:r>
      <w:r w:rsidRPr="005D0D46">
        <w:rPr>
          <w:rFonts w:ascii="Times New Roman" w:hAnsi="Times New Roman" w:cs="Times New Roman"/>
          <w:noProof/>
          <w:sz w:val="24"/>
          <w:szCs w:val="24"/>
        </w:rPr>
        <w:t>, vol. 16, no. 23. 2023. doi: 10.3390/ma1623733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4]</w:t>
      </w:r>
      <w:r w:rsidRPr="005D0D46">
        <w:rPr>
          <w:rFonts w:ascii="Times New Roman" w:hAnsi="Times New Roman" w:cs="Times New Roman"/>
          <w:noProof/>
          <w:sz w:val="24"/>
          <w:szCs w:val="24"/>
        </w:rPr>
        <w:tab/>
        <w:t>W. M. Khairul and M. A. Zailani, “CURRENT PROGRESS IN DYE-SENSITISED SOLAR CELLS (DSSCs) FEATURING DONOR-</w:t>
      </w:r>
      <w:r w:rsidRPr="005D0D46">
        <w:rPr>
          <w:rFonts w:ascii="Times New Roman" w:hAnsi="Times New Roman" w:cs="Times New Roman"/>
          <w:noProof/>
          <w:sz w:val="24"/>
          <w:szCs w:val="24"/>
        </w:rPr>
        <w:t>-ACCEPTOR SYSTEM OF MIXED MOIETIES: A REVIEW (Kemajuan Terkini Sel Suria Peka Cahaya (DSSCs) Menampilkan Sistem Moiti Campuran Penderma-</w:t>
      </w:r>
      <w:r w:rsidRPr="005D0D46">
        <w:rPr>
          <w:rFonts w:ascii="Times New Roman" w:hAnsi="Times New Roman" w:cs="Times New Roman"/>
          <w:noProof/>
          <w:sz w:val="24"/>
          <w:szCs w:val="24"/>
        </w:rPr>
        <w:t xml:space="preserve">-Penerima: Satu Ulasan),” </w:t>
      </w:r>
      <w:r w:rsidRPr="005D0D46">
        <w:rPr>
          <w:rFonts w:ascii="Times New Roman" w:hAnsi="Times New Roman" w:cs="Times New Roman"/>
          <w:i/>
          <w:iCs/>
          <w:noProof/>
          <w:sz w:val="24"/>
          <w:szCs w:val="24"/>
        </w:rPr>
        <w:t>Malaysian J. Anal. Sci.</w:t>
      </w:r>
      <w:r w:rsidRPr="005D0D46">
        <w:rPr>
          <w:rFonts w:ascii="Times New Roman" w:hAnsi="Times New Roman" w:cs="Times New Roman"/>
          <w:noProof/>
          <w:sz w:val="24"/>
          <w:szCs w:val="24"/>
        </w:rPr>
        <w:t>, vol. 27, no. 5, pp. 1035–1061, 20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5]</w:t>
      </w:r>
      <w:r w:rsidRPr="005D0D46">
        <w:rPr>
          <w:rFonts w:ascii="Times New Roman" w:hAnsi="Times New Roman" w:cs="Times New Roman"/>
          <w:noProof/>
          <w:sz w:val="24"/>
          <w:szCs w:val="24"/>
        </w:rPr>
        <w:tab/>
        <w:t xml:space="preserve">I. Ouared, M. Rekis, and M. Trari, “Phenothiazine based organic dyes for dye sensitized solar cells: A theoretical study on the role of π-spacer,” </w:t>
      </w:r>
      <w:r w:rsidRPr="005D0D46">
        <w:rPr>
          <w:rFonts w:ascii="Times New Roman" w:hAnsi="Times New Roman" w:cs="Times New Roman"/>
          <w:i/>
          <w:iCs/>
          <w:noProof/>
          <w:sz w:val="24"/>
          <w:szCs w:val="24"/>
        </w:rPr>
        <w:t>Dye. Pigment.</w:t>
      </w:r>
      <w:r w:rsidRPr="005D0D46">
        <w:rPr>
          <w:rFonts w:ascii="Times New Roman" w:hAnsi="Times New Roman" w:cs="Times New Roman"/>
          <w:noProof/>
          <w:sz w:val="24"/>
          <w:szCs w:val="24"/>
        </w:rPr>
        <w:t>, vol. 190, no. September 2018, pp. 6–11, 2021, doi: 10.1016/j.dyepig.2021.10933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6]</w:t>
      </w:r>
      <w:r w:rsidRPr="005D0D46">
        <w:rPr>
          <w:rFonts w:ascii="Times New Roman" w:hAnsi="Times New Roman" w:cs="Times New Roman"/>
          <w:noProof/>
          <w:sz w:val="24"/>
          <w:szCs w:val="24"/>
        </w:rPr>
        <w:tab/>
        <w:t xml:space="preserve">S. Namuangruk, J. Meeprasert, S. Jungsuttiwong, V. Promarak, and N. Kungwan, “Organic sensitizers with modified di(thiophen-2-yl)phenylamine donor units for dye-sensitized solar cells: a computational study,” </w:t>
      </w:r>
      <w:r w:rsidRPr="005D0D46">
        <w:rPr>
          <w:rFonts w:ascii="Times New Roman" w:hAnsi="Times New Roman" w:cs="Times New Roman"/>
          <w:i/>
          <w:iCs/>
          <w:noProof/>
          <w:sz w:val="24"/>
          <w:szCs w:val="24"/>
        </w:rPr>
        <w:t>Theor. Chem. Acc.</w:t>
      </w:r>
      <w:r w:rsidRPr="005D0D46">
        <w:rPr>
          <w:rFonts w:ascii="Times New Roman" w:hAnsi="Times New Roman" w:cs="Times New Roman"/>
          <w:noProof/>
          <w:sz w:val="24"/>
          <w:szCs w:val="24"/>
        </w:rPr>
        <w:t>, vol. 133, no. 9, pp. 1–15, 2014, doi: 10.1007/s00214-014-1534-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7]</w:t>
      </w:r>
      <w:r w:rsidRPr="005D0D46">
        <w:rPr>
          <w:rFonts w:ascii="Times New Roman" w:hAnsi="Times New Roman" w:cs="Times New Roman"/>
          <w:noProof/>
          <w:sz w:val="24"/>
          <w:szCs w:val="24"/>
        </w:rPr>
        <w:tab/>
        <w:t xml:space="preserve">J. Sarrato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New 3‐ethynylaryl coumarin‐based dyes for dssc applications: Synthesis, spectroscopic properties, and theoretical calculations,” </w:t>
      </w:r>
      <w:r w:rsidRPr="005D0D46">
        <w:rPr>
          <w:rFonts w:ascii="Times New Roman" w:hAnsi="Times New Roman" w:cs="Times New Roman"/>
          <w:i/>
          <w:iCs/>
          <w:noProof/>
          <w:sz w:val="24"/>
          <w:szCs w:val="24"/>
        </w:rPr>
        <w:t>Molecules</w:t>
      </w:r>
      <w:r w:rsidRPr="005D0D46">
        <w:rPr>
          <w:rFonts w:ascii="Times New Roman" w:hAnsi="Times New Roman" w:cs="Times New Roman"/>
          <w:noProof/>
          <w:sz w:val="24"/>
          <w:szCs w:val="24"/>
        </w:rPr>
        <w:t>, vol. 26, no. 10, 2021, doi: 10.3390/molecules2610293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8]</w:t>
      </w:r>
      <w:r w:rsidRPr="005D0D46">
        <w:rPr>
          <w:rFonts w:ascii="Times New Roman" w:hAnsi="Times New Roman" w:cs="Times New Roman"/>
          <w:noProof/>
          <w:sz w:val="24"/>
          <w:szCs w:val="24"/>
        </w:rPr>
        <w:tab/>
        <w:t xml:space="preserve">A. R. Salimi Beni, M. Karami, B. Hosseinzadeh, and R. Ghahary, “New organic dyes with diphenylamine core for dye-sensitized solar cells,” </w:t>
      </w:r>
      <w:r w:rsidRPr="005D0D46">
        <w:rPr>
          <w:rFonts w:ascii="Times New Roman" w:hAnsi="Times New Roman" w:cs="Times New Roman"/>
          <w:i/>
          <w:iCs/>
          <w:noProof/>
          <w:sz w:val="24"/>
          <w:szCs w:val="24"/>
        </w:rPr>
        <w:t>J. Mater. Sci. Mater. Electron.</w:t>
      </w:r>
      <w:r w:rsidRPr="005D0D46">
        <w:rPr>
          <w:rFonts w:ascii="Times New Roman" w:hAnsi="Times New Roman" w:cs="Times New Roman"/>
          <w:noProof/>
          <w:sz w:val="24"/>
          <w:szCs w:val="24"/>
        </w:rPr>
        <w:t>, vol. 29, no. 8, pp. 6323–6336, 2018, doi: 10.1007/s10854-018-8612-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09]</w:t>
      </w:r>
      <w:r w:rsidRPr="005D0D46">
        <w:rPr>
          <w:rFonts w:ascii="Times New Roman" w:hAnsi="Times New Roman" w:cs="Times New Roman"/>
          <w:noProof/>
          <w:sz w:val="24"/>
          <w:szCs w:val="24"/>
        </w:rPr>
        <w:tab/>
        <w:t xml:space="preserve">A. Zdyb and E. Krawczak, “Organic dyes in dye-sensitized solar cells featuring back reflector,” </w:t>
      </w:r>
      <w:r w:rsidRPr="005D0D46">
        <w:rPr>
          <w:rFonts w:ascii="Times New Roman" w:hAnsi="Times New Roman" w:cs="Times New Roman"/>
          <w:i/>
          <w:iCs/>
          <w:noProof/>
          <w:sz w:val="24"/>
          <w:szCs w:val="24"/>
        </w:rPr>
        <w:t>Energies</w:t>
      </w:r>
      <w:r w:rsidRPr="005D0D46">
        <w:rPr>
          <w:rFonts w:ascii="Times New Roman" w:hAnsi="Times New Roman" w:cs="Times New Roman"/>
          <w:noProof/>
          <w:sz w:val="24"/>
          <w:szCs w:val="24"/>
        </w:rPr>
        <w:t>, vol. 14, no. 17, 2021, doi: 10.3390/en1417552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0]</w:t>
      </w:r>
      <w:r w:rsidRPr="005D0D46">
        <w:rPr>
          <w:rFonts w:ascii="Times New Roman" w:hAnsi="Times New Roman" w:cs="Times New Roman"/>
          <w:noProof/>
          <w:sz w:val="24"/>
          <w:szCs w:val="24"/>
        </w:rPr>
        <w:tab/>
        <w:t xml:space="preserve">H. Shang, Q. Li, K. Jiang, and X. Zhan, “Organic dyes based on triphenylamine for dye-sensitized solar cells: Structure–property relationships,” </w:t>
      </w:r>
      <w:r w:rsidRPr="005D0D46">
        <w:rPr>
          <w:rFonts w:ascii="Times New Roman" w:hAnsi="Times New Roman" w:cs="Times New Roman"/>
          <w:i/>
          <w:iCs/>
          <w:noProof/>
          <w:sz w:val="24"/>
          <w:szCs w:val="24"/>
        </w:rPr>
        <w:t>J. Energy Chem.</w:t>
      </w:r>
      <w:r w:rsidRPr="005D0D46">
        <w:rPr>
          <w:rFonts w:ascii="Times New Roman" w:hAnsi="Times New Roman" w:cs="Times New Roman"/>
          <w:noProof/>
          <w:sz w:val="24"/>
          <w:szCs w:val="24"/>
        </w:rPr>
        <w:t>, vol. 25, no. 4, pp. 615–620, 2016, doi: 10.1016/j.jechem.2016.03.00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1]</w:t>
      </w:r>
      <w:r w:rsidRPr="005D0D46">
        <w:rPr>
          <w:rFonts w:ascii="Times New Roman" w:hAnsi="Times New Roman" w:cs="Times New Roman"/>
          <w:noProof/>
          <w:sz w:val="24"/>
          <w:szCs w:val="24"/>
        </w:rPr>
        <w:tab/>
        <w:t xml:space="preserve">M. Chandra, L. Chen, C. Lai, Y. Lee, C. Chang, and C. Chen, “Enhancement of power conversion efficiency of dye-sensitized solar cells for indoor applications by using a highly responsive organic dye and tailoring the thickness of photoactive layer,” </w:t>
      </w:r>
      <w:r w:rsidRPr="005D0D46">
        <w:rPr>
          <w:rFonts w:ascii="Times New Roman" w:hAnsi="Times New Roman" w:cs="Times New Roman"/>
          <w:i/>
          <w:iCs/>
          <w:noProof/>
          <w:sz w:val="24"/>
          <w:szCs w:val="24"/>
        </w:rPr>
        <w:t>J. Power Sources</w:t>
      </w:r>
      <w:r w:rsidRPr="005D0D46">
        <w:rPr>
          <w:rFonts w:ascii="Times New Roman" w:hAnsi="Times New Roman" w:cs="Times New Roman"/>
          <w:noProof/>
          <w:sz w:val="24"/>
          <w:szCs w:val="24"/>
        </w:rPr>
        <w:t>, vol. 479, no. November, p. 229095, 2020, doi: 10.1016/j.jpowsour.2020.22909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2]</w:t>
      </w:r>
      <w:r w:rsidRPr="005D0D46">
        <w:rPr>
          <w:rFonts w:ascii="Times New Roman" w:hAnsi="Times New Roman" w:cs="Times New Roman"/>
          <w:noProof/>
          <w:sz w:val="24"/>
          <w:szCs w:val="24"/>
        </w:rPr>
        <w:tab/>
        <w:t xml:space="preserve">S. A. Badawy, E. Abdel-Latif, A. A. Fadda, and M. R. Elmorsy, “Synthesis of innovative triphenylamine-functionalized organic photosensitizers outperformed the benchmark dye </w:t>
      </w:r>
      <w:r w:rsidRPr="005D0D46">
        <w:rPr>
          <w:rFonts w:ascii="Times New Roman" w:hAnsi="Times New Roman" w:cs="Times New Roman"/>
          <w:noProof/>
          <w:sz w:val="24"/>
          <w:szCs w:val="24"/>
        </w:rPr>
        <w:lastRenderedPageBreak/>
        <w:t xml:space="preserve">N719 for high-efficiency dye-sensitized solar cells,” </w:t>
      </w:r>
      <w:r w:rsidRPr="005D0D46">
        <w:rPr>
          <w:rFonts w:ascii="Times New Roman" w:hAnsi="Times New Roman" w:cs="Times New Roman"/>
          <w:i/>
          <w:iCs/>
          <w:noProof/>
          <w:sz w:val="24"/>
          <w:szCs w:val="24"/>
        </w:rPr>
        <w:t>Sci. Rep.</w:t>
      </w:r>
      <w:r w:rsidRPr="005D0D46">
        <w:rPr>
          <w:rFonts w:ascii="Times New Roman" w:hAnsi="Times New Roman" w:cs="Times New Roman"/>
          <w:noProof/>
          <w:sz w:val="24"/>
          <w:szCs w:val="24"/>
        </w:rPr>
        <w:t>, vol. 12, no. 1, pp. 1–17, 2022, doi: 10.1038/s41598-022-17041-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3]</w:t>
      </w:r>
      <w:r w:rsidRPr="005D0D46">
        <w:rPr>
          <w:rFonts w:ascii="Times New Roman" w:hAnsi="Times New Roman" w:cs="Times New Roman"/>
          <w:noProof/>
          <w:sz w:val="24"/>
          <w:szCs w:val="24"/>
        </w:rPr>
        <w:tab/>
        <w:t xml:space="preserve">S. E. Mahmoud, A. A. Fadda, E. Abdel-Latif, and M. R. Elmorsy, “Synthesis of Novel Triphenylamine-Based Organic Dyes with Dual Anchors for Efficient Dye-Sensitized Solar Cells,” </w:t>
      </w:r>
      <w:r w:rsidRPr="005D0D46">
        <w:rPr>
          <w:rFonts w:ascii="Times New Roman" w:hAnsi="Times New Roman" w:cs="Times New Roman"/>
          <w:i/>
          <w:iCs/>
          <w:noProof/>
          <w:sz w:val="24"/>
          <w:szCs w:val="24"/>
        </w:rPr>
        <w:t>Nanoscale Res. Lett.</w:t>
      </w:r>
      <w:r w:rsidRPr="005D0D46">
        <w:rPr>
          <w:rFonts w:ascii="Times New Roman" w:hAnsi="Times New Roman" w:cs="Times New Roman"/>
          <w:noProof/>
          <w:sz w:val="24"/>
          <w:szCs w:val="24"/>
        </w:rPr>
        <w:t>, vol. 17, no. 1, 2022, doi: 10.1186/s11671-022-03711-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4]</w:t>
      </w:r>
      <w:r w:rsidRPr="005D0D46">
        <w:rPr>
          <w:rFonts w:ascii="Times New Roman" w:hAnsi="Times New Roman" w:cs="Times New Roman"/>
          <w:noProof/>
          <w:sz w:val="24"/>
          <w:szCs w:val="24"/>
        </w:rPr>
        <w:tab/>
        <w:t xml:space="preserve">V. Pramananda, T. A. Hadyan Fityay, and E. Misran, “Anthocyanin as natural dye in DSSC fabrication: A review,” </w:t>
      </w:r>
      <w:r w:rsidRPr="005D0D46">
        <w:rPr>
          <w:rFonts w:ascii="Times New Roman" w:hAnsi="Times New Roman" w:cs="Times New Roman"/>
          <w:i/>
          <w:iCs/>
          <w:noProof/>
          <w:sz w:val="24"/>
          <w:szCs w:val="24"/>
        </w:rPr>
        <w:t>IOP Conf. Ser. Mater. Sci. Eng.</w:t>
      </w:r>
      <w:r w:rsidRPr="005D0D46">
        <w:rPr>
          <w:rFonts w:ascii="Times New Roman" w:hAnsi="Times New Roman" w:cs="Times New Roman"/>
          <w:noProof/>
          <w:sz w:val="24"/>
          <w:szCs w:val="24"/>
        </w:rPr>
        <w:t>, vol. 1122, no. 1, p. 012104, 2021, doi: 10.1088/1757-899x/1122/1/01210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5]</w:t>
      </w:r>
      <w:r w:rsidRPr="005D0D46">
        <w:rPr>
          <w:rFonts w:ascii="Times New Roman" w:hAnsi="Times New Roman" w:cs="Times New Roman"/>
          <w:noProof/>
          <w:sz w:val="24"/>
          <w:szCs w:val="24"/>
        </w:rPr>
        <w:tab/>
        <w:t xml:space="preserve">N. Y. Amogne, D. W. Ayele, and Y. A. Tsigie, “Recent advances in anthocyanin dyes extracted from plants for dye sensitized solar cell,” </w:t>
      </w:r>
      <w:r w:rsidRPr="005D0D46">
        <w:rPr>
          <w:rFonts w:ascii="Times New Roman" w:hAnsi="Times New Roman" w:cs="Times New Roman"/>
          <w:i/>
          <w:iCs/>
          <w:noProof/>
          <w:sz w:val="24"/>
          <w:szCs w:val="24"/>
        </w:rPr>
        <w:t>Mater. Renew. Sustain. Energy</w:t>
      </w:r>
      <w:r w:rsidRPr="005D0D46">
        <w:rPr>
          <w:rFonts w:ascii="Times New Roman" w:hAnsi="Times New Roman" w:cs="Times New Roman"/>
          <w:noProof/>
          <w:sz w:val="24"/>
          <w:szCs w:val="24"/>
        </w:rPr>
        <w:t>, vol. 9, no. 4, pp. 1–16, 2020, doi: 10.1007/s40243-020-00183-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6]</w:t>
      </w:r>
      <w:r w:rsidRPr="005D0D46">
        <w:rPr>
          <w:rFonts w:ascii="Times New Roman" w:hAnsi="Times New Roman" w:cs="Times New Roman"/>
          <w:noProof/>
          <w:sz w:val="24"/>
          <w:szCs w:val="24"/>
        </w:rPr>
        <w:tab/>
        <w:t xml:space="preserve">I. J. Junger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Influence of the pH value of anthocyanins on the electrical properties of dye-sensitized solar cells,” </w:t>
      </w:r>
      <w:r w:rsidRPr="005D0D46">
        <w:rPr>
          <w:rFonts w:ascii="Times New Roman" w:hAnsi="Times New Roman" w:cs="Times New Roman"/>
          <w:i/>
          <w:iCs/>
          <w:noProof/>
          <w:sz w:val="24"/>
          <w:szCs w:val="24"/>
        </w:rPr>
        <w:t>AIMS Energy</w:t>
      </w:r>
      <w:r w:rsidRPr="005D0D46">
        <w:rPr>
          <w:rFonts w:ascii="Times New Roman" w:hAnsi="Times New Roman" w:cs="Times New Roman"/>
          <w:noProof/>
          <w:sz w:val="24"/>
          <w:szCs w:val="24"/>
        </w:rPr>
        <w:t>, vol. 5, no. 2, pp. 258–267, 2017, doi: 10.3934/energy.2017.2.25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7]</w:t>
      </w:r>
      <w:r w:rsidRPr="005D0D46">
        <w:rPr>
          <w:rFonts w:ascii="Times New Roman" w:hAnsi="Times New Roman" w:cs="Times New Roman"/>
          <w:noProof/>
          <w:sz w:val="24"/>
          <w:szCs w:val="24"/>
        </w:rPr>
        <w:tab/>
        <w:t xml:space="preserve">N. Prabavathy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Effect of solvents in the extraction and stability of anthocyanin from the petals of Caesalpinia pulcherrima for natural dye sensitized solar cell applications,” </w:t>
      </w:r>
      <w:r w:rsidRPr="005D0D46">
        <w:rPr>
          <w:rFonts w:ascii="Times New Roman" w:hAnsi="Times New Roman" w:cs="Times New Roman"/>
          <w:i/>
          <w:iCs/>
          <w:noProof/>
          <w:sz w:val="24"/>
          <w:szCs w:val="24"/>
        </w:rPr>
        <w:t>J. Mater. Sci. Mater. Electron.</w:t>
      </w:r>
      <w:r w:rsidRPr="005D0D46">
        <w:rPr>
          <w:rFonts w:ascii="Times New Roman" w:hAnsi="Times New Roman" w:cs="Times New Roman"/>
          <w:noProof/>
          <w:sz w:val="24"/>
          <w:szCs w:val="24"/>
        </w:rPr>
        <w:t>, vol. 28, no. 13, pp. 9882–9892, 2017, doi: 10.1007/s10854-017-6743-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8]</w:t>
      </w:r>
      <w:r w:rsidRPr="005D0D46">
        <w:rPr>
          <w:rFonts w:ascii="Times New Roman" w:hAnsi="Times New Roman" w:cs="Times New Roman"/>
          <w:noProof/>
          <w:sz w:val="24"/>
          <w:szCs w:val="24"/>
        </w:rPr>
        <w:tab/>
        <w:t xml:space="preserve">R.-12-02692. pd. Hemmatzadeh and A. Jamali, “Enhancing the optical absorption of anthocyanins for dye-sensitized solar cells,” </w:t>
      </w:r>
      <w:r w:rsidRPr="005D0D46">
        <w:rPr>
          <w:rFonts w:ascii="Times New Roman" w:hAnsi="Times New Roman" w:cs="Times New Roman"/>
          <w:i/>
          <w:iCs/>
          <w:noProof/>
          <w:sz w:val="24"/>
          <w:szCs w:val="24"/>
        </w:rPr>
        <w:t>J. Renew. Sustain. Energy</w:t>
      </w:r>
      <w:r w:rsidRPr="005D0D46">
        <w:rPr>
          <w:rFonts w:ascii="Times New Roman" w:hAnsi="Times New Roman" w:cs="Times New Roman"/>
          <w:noProof/>
          <w:sz w:val="24"/>
          <w:szCs w:val="24"/>
        </w:rPr>
        <w:t>, vol. 7, no. 1, 2015, doi: 10.1063/1.490759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19]</w:t>
      </w:r>
      <w:r w:rsidRPr="005D0D46">
        <w:rPr>
          <w:rFonts w:ascii="Times New Roman" w:hAnsi="Times New Roman" w:cs="Times New Roman"/>
          <w:noProof/>
          <w:sz w:val="24"/>
          <w:szCs w:val="24"/>
        </w:rPr>
        <w:tab/>
        <w:t xml:space="preserve">K. U. Isah, A. Y. Sadik, and B. J. Jolayemi, “Effect of Natural Dye Co-Sensitization on the Performance of Dye-Sensitized Solar Cells (DSSCS) Based on Anthocyanin and Betalain Pigments Sensitisation,” </w:t>
      </w:r>
      <w:r w:rsidRPr="005D0D46">
        <w:rPr>
          <w:rFonts w:ascii="Times New Roman" w:hAnsi="Times New Roman" w:cs="Times New Roman"/>
          <w:i/>
          <w:iCs/>
          <w:noProof/>
          <w:sz w:val="24"/>
          <w:szCs w:val="24"/>
        </w:rPr>
        <w:t>Eur. J. Appl. Sci.</w:t>
      </w:r>
      <w:r w:rsidRPr="005D0D46">
        <w:rPr>
          <w:rFonts w:ascii="Times New Roman" w:hAnsi="Times New Roman" w:cs="Times New Roman"/>
          <w:noProof/>
          <w:sz w:val="24"/>
          <w:szCs w:val="24"/>
        </w:rPr>
        <w:t>, vol. 9, no. 3, pp. 140–146, 2017, doi: 10.5829/idosi.ejas.2017.140.14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0]</w:t>
      </w:r>
      <w:r w:rsidRPr="005D0D46">
        <w:rPr>
          <w:rFonts w:ascii="Times New Roman" w:hAnsi="Times New Roman" w:cs="Times New Roman"/>
          <w:noProof/>
          <w:sz w:val="24"/>
          <w:szCs w:val="24"/>
        </w:rPr>
        <w:tab/>
        <w:t>I. O. Abdulsalami, “Fabrication of dye-sensitized solar cells using anthocyanidins from the extracts of Roselle (Hibiscus sabdariffa).,” 2015. doi: 10.53704/fujnas.v5i1.8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1]</w:t>
      </w:r>
      <w:r w:rsidRPr="005D0D46">
        <w:rPr>
          <w:rFonts w:ascii="Times New Roman" w:hAnsi="Times New Roman" w:cs="Times New Roman"/>
          <w:noProof/>
          <w:sz w:val="24"/>
          <w:szCs w:val="24"/>
        </w:rPr>
        <w:tab/>
        <w:t xml:space="preserve">A. Okello, B. O. Owuor, J. Namukobe, D. Okello, and J. Mwabora, “Influence of concentration of anthocyanins on electron transport in dye sensitized solar cells,” </w:t>
      </w:r>
      <w:r w:rsidRPr="005D0D46">
        <w:rPr>
          <w:rFonts w:ascii="Times New Roman" w:hAnsi="Times New Roman" w:cs="Times New Roman"/>
          <w:i/>
          <w:iCs/>
          <w:noProof/>
          <w:sz w:val="24"/>
          <w:szCs w:val="24"/>
        </w:rPr>
        <w:t>Heliyon</w:t>
      </w:r>
      <w:r w:rsidRPr="005D0D46">
        <w:rPr>
          <w:rFonts w:ascii="Times New Roman" w:hAnsi="Times New Roman" w:cs="Times New Roman"/>
          <w:noProof/>
          <w:sz w:val="24"/>
          <w:szCs w:val="24"/>
        </w:rPr>
        <w:t>, vol. 7, no. 3, p. e06571, 2021, doi: 10.1016/j.heliyon.2021.e0657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2]</w:t>
      </w:r>
      <w:r w:rsidRPr="005D0D46">
        <w:rPr>
          <w:rFonts w:ascii="Times New Roman" w:hAnsi="Times New Roman" w:cs="Times New Roman"/>
          <w:noProof/>
          <w:sz w:val="24"/>
          <w:szCs w:val="24"/>
        </w:rPr>
        <w:tab/>
        <w:t xml:space="preserve">S. Al Batty, S. M. Al-Jubouri, M. Wali Hakami, A. Sarief, and S. M. Haque, “Innovative economic anthocyanin dye source for enhancing the performance of dye-sensitized solar cell,” </w:t>
      </w:r>
      <w:r w:rsidRPr="005D0D46">
        <w:rPr>
          <w:rFonts w:ascii="Times New Roman" w:hAnsi="Times New Roman" w:cs="Times New Roman"/>
          <w:i/>
          <w:iCs/>
          <w:noProof/>
          <w:sz w:val="24"/>
          <w:szCs w:val="24"/>
        </w:rPr>
        <w:t>J. Taibah Univ. Sci.</w:t>
      </w:r>
      <w:r w:rsidRPr="005D0D46">
        <w:rPr>
          <w:rFonts w:ascii="Times New Roman" w:hAnsi="Times New Roman" w:cs="Times New Roman"/>
          <w:noProof/>
          <w:sz w:val="24"/>
          <w:szCs w:val="24"/>
        </w:rPr>
        <w:t>, vol. 16, no. 1, pp. 415–422, 2022, doi: 10.1080/16583655.2022.207036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3]</w:t>
      </w:r>
      <w:r w:rsidRPr="005D0D46">
        <w:rPr>
          <w:rFonts w:ascii="Times New Roman" w:hAnsi="Times New Roman" w:cs="Times New Roman"/>
          <w:noProof/>
          <w:sz w:val="24"/>
          <w:szCs w:val="24"/>
        </w:rPr>
        <w:tab/>
        <w:t xml:space="preserve">T. Montagni, M. Rodríguez Chialanza, and M. F. Cerdá, “Blueberries as a Source of Energy: Physical Chemistry Characterization of Their Anthocyanins as Dye-Sensitized Solar Cells’ Sensitizers,” </w:t>
      </w:r>
      <w:r w:rsidRPr="005D0D46">
        <w:rPr>
          <w:rFonts w:ascii="Times New Roman" w:hAnsi="Times New Roman" w:cs="Times New Roman"/>
          <w:i/>
          <w:iCs/>
          <w:noProof/>
          <w:sz w:val="24"/>
          <w:szCs w:val="24"/>
        </w:rPr>
        <w:t>Solar</w:t>
      </w:r>
      <w:r w:rsidRPr="005D0D46">
        <w:rPr>
          <w:rFonts w:ascii="Times New Roman" w:hAnsi="Times New Roman" w:cs="Times New Roman"/>
          <w:noProof/>
          <w:sz w:val="24"/>
          <w:szCs w:val="24"/>
        </w:rPr>
        <w:t>, vol. 3, no. 2, pp. 283–297, 2023, doi: 10.3390/solar302001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4]</w:t>
      </w:r>
      <w:r w:rsidRPr="005D0D46">
        <w:rPr>
          <w:rFonts w:ascii="Times New Roman" w:hAnsi="Times New Roman" w:cs="Times New Roman"/>
          <w:noProof/>
          <w:sz w:val="24"/>
          <w:szCs w:val="24"/>
        </w:rPr>
        <w:tab/>
        <w:t xml:space="preserve">R. Ramamoorthy, N. Radha, G. Maheswari, S. Anandan, S. Manoharan, and R. Victor Williams, “Betalain and anthocyanin dye-sensitized solar cells,” </w:t>
      </w:r>
      <w:r w:rsidRPr="005D0D46">
        <w:rPr>
          <w:rFonts w:ascii="Times New Roman" w:hAnsi="Times New Roman" w:cs="Times New Roman"/>
          <w:i/>
          <w:iCs/>
          <w:noProof/>
          <w:sz w:val="24"/>
          <w:szCs w:val="24"/>
        </w:rPr>
        <w:t>J. Appl. Electrochem.</w:t>
      </w:r>
      <w:r w:rsidRPr="005D0D46">
        <w:rPr>
          <w:rFonts w:ascii="Times New Roman" w:hAnsi="Times New Roman" w:cs="Times New Roman"/>
          <w:noProof/>
          <w:sz w:val="24"/>
          <w:szCs w:val="24"/>
        </w:rPr>
        <w:t>, vol. 46, no. 9, pp. 929–941, 2016, doi: 10.1007/s10800-016-0974-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5]</w:t>
      </w:r>
      <w:r w:rsidRPr="005D0D46">
        <w:rPr>
          <w:rFonts w:ascii="Times New Roman" w:hAnsi="Times New Roman" w:cs="Times New Roman"/>
          <w:noProof/>
          <w:sz w:val="24"/>
          <w:szCs w:val="24"/>
        </w:rPr>
        <w:tab/>
        <w:t xml:space="preserve">N. Patni, S. G. Pillai, and P. Sharma, “Effect of using betalain, anthocyanin and chlorophyll dyes together as a sensitizer on enhancing the efficiency of dye-sensitized solar cell,” </w:t>
      </w:r>
      <w:r w:rsidRPr="005D0D46">
        <w:rPr>
          <w:rFonts w:ascii="Times New Roman" w:hAnsi="Times New Roman" w:cs="Times New Roman"/>
          <w:i/>
          <w:iCs/>
          <w:noProof/>
          <w:sz w:val="24"/>
          <w:szCs w:val="24"/>
        </w:rPr>
        <w:t>Int. J. Energy Res.</w:t>
      </w:r>
      <w:r w:rsidRPr="005D0D46">
        <w:rPr>
          <w:rFonts w:ascii="Times New Roman" w:hAnsi="Times New Roman" w:cs="Times New Roman"/>
          <w:noProof/>
          <w:sz w:val="24"/>
          <w:szCs w:val="24"/>
        </w:rPr>
        <w:t>, vol. 44, no. 13, pp. 10846–10859, 2020, doi: 10.1002/er.575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6]</w:t>
      </w:r>
      <w:r w:rsidRPr="005D0D46">
        <w:rPr>
          <w:rFonts w:ascii="Times New Roman" w:hAnsi="Times New Roman" w:cs="Times New Roman"/>
          <w:noProof/>
          <w:sz w:val="24"/>
          <w:szCs w:val="24"/>
        </w:rPr>
        <w:tab/>
        <w:t xml:space="preserve">K. U. Isah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Betalain pigments as natural photosensitizers for dye-sensitized solar cells: </w:t>
      </w:r>
      <w:r w:rsidRPr="005D0D46">
        <w:rPr>
          <w:rFonts w:ascii="Times New Roman" w:hAnsi="Times New Roman" w:cs="Times New Roman"/>
          <w:noProof/>
          <w:sz w:val="24"/>
          <w:szCs w:val="24"/>
        </w:rPr>
        <w:lastRenderedPageBreak/>
        <w:t xml:space="preserve">The effect of dye pH on the photoelectric parameters,” </w:t>
      </w:r>
      <w:r w:rsidRPr="005D0D46">
        <w:rPr>
          <w:rFonts w:ascii="Times New Roman" w:hAnsi="Times New Roman" w:cs="Times New Roman"/>
          <w:i/>
          <w:iCs/>
          <w:noProof/>
          <w:sz w:val="24"/>
          <w:szCs w:val="24"/>
        </w:rPr>
        <w:t>Mater. Renew. Sustain. Energy</w:t>
      </w:r>
      <w:r w:rsidRPr="005D0D46">
        <w:rPr>
          <w:rFonts w:ascii="Times New Roman" w:hAnsi="Times New Roman" w:cs="Times New Roman"/>
          <w:noProof/>
          <w:sz w:val="24"/>
          <w:szCs w:val="24"/>
        </w:rPr>
        <w:t>, vol. 4, no. 1, pp. 5–9, 2015, doi: 10.1007/s40243-014-0039-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7]</w:t>
      </w:r>
      <w:r w:rsidRPr="005D0D46">
        <w:rPr>
          <w:rFonts w:ascii="Times New Roman" w:hAnsi="Times New Roman" w:cs="Times New Roman"/>
          <w:noProof/>
          <w:sz w:val="24"/>
          <w:szCs w:val="24"/>
        </w:rPr>
        <w:tab/>
        <w:t xml:space="preserve">K. Soni, A. Sheikh, V. Jain, and N. Lakshmi, “Application of Natural Betalain Dye from Beetroot for Improved Efficiency in Dye Sensitized Solar Cell,” </w:t>
      </w:r>
      <w:r w:rsidRPr="005D0D46">
        <w:rPr>
          <w:rFonts w:ascii="Times New Roman" w:hAnsi="Times New Roman" w:cs="Times New Roman"/>
          <w:i/>
          <w:iCs/>
          <w:noProof/>
          <w:sz w:val="24"/>
          <w:szCs w:val="24"/>
        </w:rPr>
        <w:t>IOP Conf. Ser. Mater. Sci. Eng.</w:t>
      </w:r>
      <w:r w:rsidRPr="005D0D46">
        <w:rPr>
          <w:rFonts w:ascii="Times New Roman" w:hAnsi="Times New Roman" w:cs="Times New Roman"/>
          <w:noProof/>
          <w:sz w:val="24"/>
          <w:szCs w:val="24"/>
        </w:rPr>
        <w:t>, vol. 1187, no. 1, p. 012005, 2021, doi: 10.1088/1757-899x/1187/1/01200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8]</w:t>
      </w:r>
      <w:r w:rsidRPr="005D0D46">
        <w:rPr>
          <w:rFonts w:ascii="Times New Roman" w:hAnsi="Times New Roman" w:cs="Times New Roman"/>
          <w:noProof/>
          <w:sz w:val="24"/>
          <w:szCs w:val="24"/>
        </w:rPr>
        <w:tab/>
        <w:t xml:space="preserve">H. V. Flint, H. A. Rivera Tito, R. D. James, F. Cucinotta, E. Gibson, and M. E. Quintana Caceda, “ Betanin dye extracted from ayrampo ( Opuntia soehrensii ) seeds to develop dye-sensitized solar cells ,” </w:t>
      </w:r>
      <w:r w:rsidRPr="005D0D46">
        <w:rPr>
          <w:rFonts w:ascii="Times New Roman" w:hAnsi="Times New Roman" w:cs="Times New Roman"/>
          <w:i/>
          <w:iCs/>
          <w:noProof/>
          <w:sz w:val="24"/>
          <w:szCs w:val="24"/>
        </w:rPr>
        <w:t>RSC Adv.</w:t>
      </w:r>
      <w:r w:rsidRPr="005D0D46">
        <w:rPr>
          <w:rFonts w:ascii="Times New Roman" w:hAnsi="Times New Roman" w:cs="Times New Roman"/>
          <w:noProof/>
          <w:sz w:val="24"/>
          <w:szCs w:val="24"/>
        </w:rPr>
        <w:t>, vol. 14, no. 14, pp. 9913–9919, 2024, doi: 10.1039/d3ra08010b.</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29]</w:t>
      </w:r>
      <w:r w:rsidRPr="005D0D46">
        <w:rPr>
          <w:rFonts w:ascii="Times New Roman" w:hAnsi="Times New Roman" w:cs="Times New Roman"/>
          <w:noProof/>
          <w:sz w:val="24"/>
          <w:szCs w:val="24"/>
        </w:rPr>
        <w:tab/>
        <w:t xml:space="preserve">C. K. Reddy, M. Y. Rehan, M. Roshan, and R. K. Y, “Extraction of Betalain Dye from Beetroot and Preparation of Organic DSSC,” </w:t>
      </w:r>
      <w:r w:rsidRPr="005D0D46">
        <w:rPr>
          <w:rFonts w:ascii="Times New Roman" w:hAnsi="Times New Roman" w:cs="Times New Roman"/>
          <w:i/>
          <w:iCs/>
          <w:noProof/>
          <w:sz w:val="24"/>
          <w:szCs w:val="24"/>
        </w:rPr>
        <w:t>Ijser</w:t>
      </w:r>
      <w:r w:rsidRPr="005D0D46">
        <w:rPr>
          <w:rFonts w:ascii="Times New Roman" w:hAnsi="Times New Roman" w:cs="Times New Roman"/>
          <w:noProof/>
          <w:sz w:val="24"/>
          <w:szCs w:val="24"/>
        </w:rPr>
        <w:t>, vol. 11, no. 6, pp. 165–168, 2020, [Online]. Available: http://www.ijser.org</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0]</w:t>
      </w:r>
      <w:r w:rsidRPr="005D0D46">
        <w:rPr>
          <w:rFonts w:ascii="Times New Roman" w:hAnsi="Times New Roman" w:cs="Times New Roman"/>
          <w:noProof/>
          <w:sz w:val="24"/>
          <w:szCs w:val="24"/>
        </w:rPr>
        <w:tab/>
        <w:t xml:space="preserve">S. Ranjitha, V. Aroulmoji, R. L. Dhevi, G. Rajarajan, and S. Gnanendra, “Prominence of Using Betalain and Cubebin as Natural Dye Sensitizers for the Design of Eco-Friendly DSSC’s,” </w:t>
      </w:r>
      <w:r w:rsidRPr="005D0D46">
        <w:rPr>
          <w:rFonts w:ascii="Times New Roman" w:hAnsi="Times New Roman" w:cs="Times New Roman"/>
          <w:i/>
          <w:iCs/>
          <w:noProof/>
          <w:sz w:val="24"/>
          <w:szCs w:val="24"/>
        </w:rPr>
        <w:t>Int. J. Adv. Sci. Eng.</w:t>
      </w:r>
      <w:r w:rsidRPr="005D0D46">
        <w:rPr>
          <w:rFonts w:ascii="Times New Roman" w:hAnsi="Times New Roman" w:cs="Times New Roman"/>
          <w:noProof/>
          <w:sz w:val="24"/>
          <w:szCs w:val="24"/>
        </w:rPr>
        <w:t>, vol. 4, no. 4, p. 726, 2018, doi: 10.29294/ijase.4.4.2018.726-73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1]</w:t>
      </w:r>
      <w:r w:rsidRPr="005D0D46">
        <w:rPr>
          <w:rFonts w:ascii="Times New Roman" w:hAnsi="Times New Roman" w:cs="Times New Roman"/>
          <w:noProof/>
          <w:sz w:val="24"/>
          <w:szCs w:val="24"/>
        </w:rPr>
        <w:tab/>
        <w:t xml:space="preserve">D. Eli, “Chlorophyll and Betalain as Light-Harvesting Pigments for Nanostructured TiO&amp;lt;sub&amp;gt;2&amp;lt;/sub&amp;gt; Based Dye-Sensitized Solar Cells,” </w:t>
      </w:r>
      <w:r w:rsidRPr="005D0D46">
        <w:rPr>
          <w:rFonts w:ascii="Times New Roman" w:hAnsi="Times New Roman" w:cs="Times New Roman"/>
          <w:i/>
          <w:iCs/>
          <w:noProof/>
          <w:sz w:val="24"/>
          <w:szCs w:val="24"/>
        </w:rPr>
        <w:t>J. Energy Nat. Resour.</w:t>
      </w:r>
      <w:r w:rsidRPr="005D0D46">
        <w:rPr>
          <w:rFonts w:ascii="Times New Roman" w:hAnsi="Times New Roman" w:cs="Times New Roman"/>
          <w:noProof/>
          <w:sz w:val="24"/>
          <w:szCs w:val="24"/>
        </w:rPr>
        <w:t>, vol. 5, no. 5, p. 53, 2016, doi: 10.11648/j.jenr.20160505.1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2]</w:t>
      </w:r>
      <w:r w:rsidRPr="005D0D46">
        <w:rPr>
          <w:rFonts w:ascii="Times New Roman" w:hAnsi="Times New Roman" w:cs="Times New Roman"/>
          <w:noProof/>
          <w:sz w:val="24"/>
          <w:szCs w:val="24"/>
        </w:rPr>
        <w:tab/>
        <w:t xml:space="preserve">Y. Koyama, T. Miki, X. F. Wang, and H. Nagae, “Dye-sensitized solar cells based on the principles and materials of photosynthesis: Mechanisms of suppression and enhancement of photocurrent and conversion efficiency,” </w:t>
      </w:r>
      <w:r w:rsidRPr="005D0D46">
        <w:rPr>
          <w:rFonts w:ascii="Times New Roman" w:hAnsi="Times New Roman" w:cs="Times New Roman"/>
          <w:i/>
          <w:iCs/>
          <w:noProof/>
          <w:sz w:val="24"/>
          <w:szCs w:val="24"/>
        </w:rPr>
        <w:t>Int. J. Mol. Sci.</w:t>
      </w:r>
      <w:r w:rsidRPr="005D0D46">
        <w:rPr>
          <w:rFonts w:ascii="Times New Roman" w:hAnsi="Times New Roman" w:cs="Times New Roman"/>
          <w:noProof/>
          <w:sz w:val="24"/>
          <w:szCs w:val="24"/>
        </w:rPr>
        <w:t>, vol. 10, no. 11, pp. 4575–4622, 2009, doi: 10.3390/ijms1011457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3]</w:t>
      </w:r>
      <w:r w:rsidRPr="005D0D46">
        <w:rPr>
          <w:rFonts w:ascii="Times New Roman" w:hAnsi="Times New Roman" w:cs="Times New Roman"/>
          <w:noProof/>
          <w:sz w:val="24"/>
          <w:szCs w:val="24"/>
        </w:rPr>
        <w:tab/>
        <w:t>J. A. Castillo-robles, E. Rocha-rangel, A. Ram, and F. C. Caballero-rico, “Advances on Dye-Sensitized Solar Cells ( DSSCs ) Nanostructures and Natural Colorants : A Review,” pp. 1–25, 202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4]</w:t>
      </w:r>
      <w:r w:rsidRPr="005D0D46">
        <w:rPr>
          <w:rFonts w:ascii="Times New Roman" w:hAnsi="Times New Roman" w:cs="Times New Roman"/>
          <w:noProof/>
          <w:sz w:val="24"/>
          <w:szCs w:val="24"/>
        </w:rPr>
        <w:tab/>
        <w:t xml:space="preserve">H. Hug, M. Bader, P. Mair, and T. Glatzel, “Biophotovoltaics: Natural pigments in dye-sensitized solar cells,” </w:t>
      </w:r>
      <w:r w:rsidRPr="005D0D46">
        <w:rPr>
          <w:rFonts w:ascii="Times New Roman" w:hAnsi="Times New Roman" w:cs="Times New Roman"/>
          <w:i/>
          <w:iCs/>
          <w:noProof/>
          <w:sz w:val="24"/>
          <w:szCs w:val="24"/>
        </w:rPr>
        <w:t>Appl. Energy</w:t>
      </w:r>
      <w:r w:rsidRPr="005D0D46">
        <w:rPr>
          <w:rFonts w:ascii="Times New Roman" w:hAnsi="Times New Roman" w:cs="Times New Roman"/>
          <w:noProof/>
          <w:sz w:val="24"/>
          <w:szCs w:val="24"/>
        </w:rPr>
        <w:t>, vol. 115, pp. 216–225, 2014, doi: 10.1016/j.apenergy.2013.10.05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5]</w:t>
      </w:r>
      <w:r w:rsidRPr="005D0D46">
        <w:rPr>
          <w:rFonts w:ascii="Times New Roman" w:hAnsi="Times New Roman" w:cs="Times New Roman"/>
          <w:noProof/>
          <w:sz w:val="24"/>
          <w:szCs w:val="24"/>
        </w:rPr>
        <w:tab/>
        <w:t xml:space="preserve">F. Zanjanchi and J. Beheshtian, “Natural pigments in dye-sensitized solar cell (DSSC): a DFT-TDDFT study,” </w:t>
      </w:r>
      <w:r w:rsidRPr="005D0D46">
        <w:rPr>
          <w:rFonts w:ascii="Times New Roman" w:hAnsi="Times New Roman" w:cs="Times New Roman"/>
          <w:i/>
          <w:iCs/>
          <w:noProof/>
          <w:sz w:val="24"/>
          <w:szCs w:val="24"/>
        </w:rPr>
        <w:t>J. Iran. Chem. Soc.</w:t>
      </w:r>
      <w:r w:rsidRPr="005D0D46">
        <w:rPr>
          <w:rFonts w:ascii="Times New Roman" w:hAnsi="Times New Roman" w:cs="Times New Roman"/>
          <w:noProof/>
          <w:sz w:val="24"/>
          <w:szCs w:val="24"/>
        </w:rPr>
        <w:t>, vol. 16, no. 4, pp. 795–805, 2019, doi: 10.1007/s13738-018-1561-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6]</w:t>
      </w:r>
      <w:r w:rsidRPr="005D0D46">
        <w:rPr>
          <w:rFonts w:ascii="Times New Roman" w:hAnsi="Times New Roman" w:cs="Times New Roman"/>
          <w:noProof/>
          <w:sz w:val="24"/>
          <w:szCs w:val="24"/>
        </w:rPr>
        <w:tab/>
        <w:t xml:space="preserve">A. Tropea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Development of dye-sensitized solar cells using pigment extracts produced by Talaromyces atroroseus GH2,” </w:t>
      </w:r>
      <w:r w:rsidRPr="005D0D46">
        <w:rPr>
          <w:rFonts w:ascii="Times New Roman" w:hAnsi="Times New Roman" w:cs="Times New Roman"/>
          <w:i/>
          <w:iCs/>
          <w:noProof/>
          <w:sz w:val="24"/>
          <w:szCs w:val="24"/>
        </w:rPr>
        <w:t>Photochem. Photobiol. Sci.</w:t>
      </w:r>
      <w:r w:rsidRPr="005D0D46">
        <w:rPr>
          <w:rFonts w:ascii="Times New Roman" w:hAnsi="Times New Roman" w:cs="Times New Roman"/>
          <w:noProof/>
          <w:sz w:val="24"/>
          <w:szCs w:val="24"/>
        </w:rPr>
        <w:t>, vol. 23, no. 5, pp. 941–955, 2024, doi: 10.1007/s43630-024-00566-x.</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7]</w:t>
      </w:r>
      <w:r w:rsidRPr="005D0D46">
        <w:rPr>
          <w:rFonts w:ascii="Times New Roman" w:hAnsi="Times New Roman" w:cs="Times New Roman"/>
          <w:noProof/>
          <w:sz w:val="24"/>
          <w:szCs w:val="24"/>
        </w:rPr>
        <w:tab/>
        <w:t>S. A, N. F, and A. A H, “Carotenoid pigment as sensitizers for applications of dye-sensitized solar cell ( DSSC ) Carotenoid pigment as sensitizers for applications of dye- sensitized solar cell ( DSSC )”, doi: 10.1088/1757-899X/432/1/01206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8]</w:t>
      </w:r>
      <w:r w:rsidRPr="005D0D46">
        <w:rPr>
          <w:rFonts w:ascii="Times New Roman" w:hAnsi="Times New Roman" w:cs="Times New Roman"/>
          <w:noProof/>
          <w:sz w:val="24"/>
          <w:szCs w:val="24"/>
        </w:rPr>
        <w:tab/>
        <w:t xml:space="preserve">W. O. Nirwana Sari Halidun, E. Cahya Prima, B. Yuliarto, and Suyatman, “Fabrication Dye Sensitized Solar Cells (DSSCs) Using β-Carotene Pigment Based Natural Dye,” </w:t>
      </w:r>
      <w:r w:rsidRPr="005D0D46">
        <w:rPr>
          <w:rFonts w:ascii="Times New Roman" w:hAnsi="Times New Roman" w:cs="Times New Roman"/>
          <w:i/>
          <w:iCs/>
          <w:noProof/>
          <w:sz w:val="24"/>
          <w:szCs w:val="24"/>
        </w:rPr>
        <w:t>MATEC Web Conf.</w:t>
      </w:r>
      <w:r w:rsidRPr="005D0D46">
        <w:rPr>
          <w:rFonts w:ascii="Times New Roman" w:hAnsi="Times New Roman" w:cs="Times New Roman"/>
          <w:noProof/>
          <w:sz w:val="24"/>
          <w:szCs w:val="24"/>
        </w:rPr>
        <w:t>, vol. 159, pp. 1–6, 2018, doi: 10.1051/matecconf/20181590205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39]</w:t>
      </w:r>
      <w:r w:rsidRPr="005D0D46">
        <w:rPr>
          <w:rFonts w:ascii="Times New Roman" w:hAnsi="Times New Roman" w:cs="Times New Roman"/>
          <w:noProof/>
          <w:sz w:val="24"/>
          <w:szCs w:val="24"/>
        </w:rPr>
        <w:tab/>
        <w:t xml:space="preserve">M. Khalili, M. Abedi, and H. S. Amoli, “Influence of saffron carotenoids and mulberry anthocyanins as natural sensitizers on performance of dye-sensitized solar cells,” </w:t>
      </w:r>
      <w:r w:rsidRPr="005D0D46">
        <w:rPr>
          <w:rFonts w:ascii="Times New Roman" w:hAnsi="Times New Roman" w:cs="Times New Roman"/>
          <w:i/>
          <w:iCs/>
          <w:noProof/>
          <w:sz w:val="24"/>
          <w:szCs w:val="24"/>
        </w:rPr>
        <w:t>Ionics (Kiel).</w:t>
      </w:r>
      <w:r w:rsidRPr="005D0D46">
        <w:rPr>
          <w:rFonts w:ascii="Times New Roman" w:hAnsi="Times New Roman" w:cs="Times New Roman"/>
          <w:noProof/>
          <w:sz w:val="24"/>
          <w:szCs w:val="24"/>
        </w:rPr>
        <w:t>, vol. 23, no. 3, pp. 779–787, 2017, doi: 10.1007/s11581-016-186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0]</w:t>
      </w:r>
      <w:r w:rsidRPr="005D0D46">
        <w:rPr>
          <w:rFonts w:ascii="Times New Roman" w:hAnsi="Times New Roman" w:cs="Times New Roman"/>
          <w:noProof/>
          <w:sz w:val="24"/>
          <w:szCs w:val="24"/>
        </w:rPr>
        <w:tab/>
        <w:t xml:space="preserve">C. P. Eka, B. Yuliarto, and S. Suyatman, “Performance of natural carotenoids from musa </w:t>
      </w:r>
      <w:r w:rsidRPr="005D0D46">
        <w:rPr>
          <w:rFonts w:ascii="Times New Roman" w:hAnsi="Times New Roman" w:cs="Times New Roman"/>
          <w:noProof/>
          <w:sz w:val="24"/>
          <w:szCs w:val="24"/>
        </w:rPr>
        <w:lastRenderedPageBreak/>
        <w:t xml:space="preserve">aromatica and citrus medica var lemon as photosensitizers for dye-sensitized solar cells with TiO2 nanoparticle,” </w:t>
      </w:r>
      <w:r w:rsidRPr="005D0D46">
        <w:rPr>
          <w:rFonts w:ascii="Times New Roman" w:hAnsi="Times New Roman" w:cs="Times New Roman"/>
          <w:i/>
          <w:iCs/>
          <w:noProof/>
          <w:sz w:val="24"/>
          <w:szCs w:val="24"/>
        </w:rPr>
        <w:t>Adv. Mater. Res.</w:t>
      </w:r>
      <w:r w:rsidRPr="005D0D46">
        <w:rPr>
          <w:rFonts w:ascii="Times New Roman" w:hAnsi="Times New Roman" w:cs="Times New Roman"/>
          <w:noProof/>
          <w:sz w:val="24"/>
          <w:szCs w:val="24"/>
        </w:rPr>
        <w:t>, vol. 789, pp. 167–170, 2013, doi: 10.4028/www.scientific.net/AMR.789.16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1]</w:t>
      </w:r>
      <w:r w:rsidRPr="005D0D46">
        <w:rPr>
          <w:rFonts w:ascii="Times New Roman" w:hAnsi="Times New Roman" w:cs="Times New Roman"/>
          <w:noProof/>
          <w:sz w:val="24"/>
          <w:szCs w:val="24"/>
        </w:rPr>
        <w:tab/>
        <w:t xml:space="preserve">R. Suryana, Khoiruddin, and A. Supriyanto, “Beta-carotene dye of daucus carota as sensitizer on dye-sensitized solar cell,” </w:t>
      </w:r>
      <w:r w:rsidRPr="005D0D46">
        <w:rPr>
          <w:rFonts w:ascii="Times New Roman" w:hAnsi="Times New Roman" w:cs="Times New Roman"/>
          <w:i/>
          <w:iCs/>
          <w:noProof/>
          <w:sz w:val="24"/>
          <w:szCs w:val="24"/>
        </w:rPr>
        <w:t>Mater. Sci. Forum</w:t>
      </w:r>
      <w:r w:rsidRPr="005D0D46">
        <w:rPr>
          <w:rFonts w:ascii="Times New Roman" w:hAnsi="Times New Roman" w:cs="Times New Roman"/>
          <w:noProof/>
          <w:sz w:val="24"/>
          <w:szCs w:val="24"/>
        </w:rPr>
        <w:t>, vol. 737, pp. 15–19, 2013, doi: 10.4028/www.scientific.net/MSF.737.1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2]</w:t>
      </w:r>
      <w:r w:rsidRPr="005D0D46">
        <w:rPr>
          <w:rFonts w:ascii="Times New Roman" w:hAnsi="Times New Roman" w:cs="Times New Roman"/>
          <w:noProof/>
          <w:sz w:val="24"/>
          <w:szCs w:val="24"/>
        </w:rPr>
        <w:tab/>
        <w:t xml:space="preserve">O. Adedokun, O. L. Adedeji, I. T. Bello, M. K. Awodele, and A. O. Awodugba, “Fruit peels pigment extracts as a photosensitizer in ZnO-based Dye-Sensitized Solar Cells,” </w:t>
      </w:r>
      <w:r w:rsidRPr="005D0D46">
        <w:rPr>
          <w:rFonts w:ascii="Times New Roman" w:hAnsi="Times New Roman" w:cs="Times New Roman"/>
          <w:i/>
          <w:iCs/>
          <w:noProof/>
          <w:sz w:val="24"/>
          <w:szCs w:val="24"/>
        </w:rPr>
        <w:t>Chem. Phys. Impact</w:t>
      </w:r>
      <w:r w:rsidRPr="005D0D46">
        <w:rPr>
          <w:rFonts w:ascii="Times New Roman" w:hAnsi="Times New Roman" w:cs="Times New Roman"/>
          <w:noProof/>
          <w:sz w:val="24"/>
          <w:szCs w:val="24"/>
        </w:rPr>
        <w:t>, vol. 3, no. September, p. 100039, 2021, doi: 10.1016/j.chphi.2021.10003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3]</w:t>
      </w:r>
      <w:r w:rsidRPr="005D0D46">
        <w:rPr>
          <w:rFonts w:ascii="Times New Roman" w:hAnsi="Times New Roman" w:cs="Times New Roman"/>
          <w:noProof/>
          <w:sz w:val="24"/>
          <w:szCs w:val="24"/>
        </w:rPr>
        <w:tab/>
        <w:t xml:space="preserve">A. K. Arof and L. P. Teo, “Chlorophyll as Photosensitizer in Dye-Sensitized Solar Cells,” </w:t>
      </w:r>
      <w:r w:rsidRPr="005D0D46">
        <w:rPr>
          <w:rFonts w:ascii="Times New Roman" w:hAnsi="Times New Roman" w:cs="Times New Roman"/>
          <w:i/>
          <w:iCs/>
          <w:noProof/>
          <w:sz w:val="24"/>
          <w:szCs w:val="24"/>
        </w:rPr>
        <w:t>Intech</w:t>
      </w:r>
      <w:r w:rsidRPr="005D0D46">
        <w:rPr>
          <w:rFonts w:ascii="Times New Roman" w:hAnsi="Times New Roman" w:cs="Times New Roman"/>
          <w:noProof/>
          <w:sz w:val="24"/>
          <w:szCs w:val="24"/>
        </w:rPr>
        <w:t>, vol. 11, no. tourism, p. 13, 2016, [Online]. Available: https://www.intechopen.com/books/advanced-biometric-technologies/liveness-detection-in-biometrics</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4]</w:t>
      </w:r>
      <w:r w:rsidRPr="005D0D46">
        <w:rPr>
          <w:rFonts w:ascii="Times New Roman" w:hAnsi="Times New Roman" w:cs="Times New Roman"/>
          <w:noProof/>
          <w:sz w:val="24"/>
          <w:szCs w:val="24"/>
        </w:rPr>
        <w:tab/>
        <w:t xml:space="preserve">M. R. Faiz, D. Widhiyanuriyawan, E. Siswanto, F. I. A. Razak, and I. N. G. Wardana, “THEORETICAL APPROACH FOR Fe(II/III) AND ITS CHLOROPHYLL-RELATED COMPLEXES AS SENSITIZERS IN DYE-SENSITIZED SOLAR CELLS,” </w:t>
      </w:r>
      <w:r w:rsidRPr="005D0D46">
        <w:rPr>
          <w:rFonts w:ascii="Times New Roman" w:hAnsi="Times New Roman" w:cs="Times New Roman"/>
          <w:i/>
          <w:iCs/>
          <w:noProof/>
          <w:sz w:val="24"/>
          <w:szCs w:val="24"/>
        </w:rPr>
        <w:t>EUREKA, Phys. Eng.</w:t>
      </w:r>
      <w:r w:rsidRPr="005D0D46">
        <w:rPr>
          <w:rFonts w:ascii="Times New Roman" w:hAnsi="Times New Roman" w:cs="Times New Roman"/>
          <w:noProof/>
          <w:sz w:val="24"/>
          <w:szCs w:val="24"/>
        </w:rPr>
        <w:t>, vol. 2022, no. 4, pp. 3–15, 2022, doi: 10.21303/2461-4262.2022.00251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5]</w:t>
      </w:r>
      <w:r w:rsidRPr="005D0D46">
        <w:rPr>
          <w:rFonts w:ascii="Times New Roman" w:hAnsi="Times New Roman" w:cs="Times New Roman"/>
          <w:noProof/>
          <w:sz w:val="24"/>
          <w:szCs w:val="24"/>
        </w:rPr>
        <w:tab/>
        <w:t xml:space="preserve">M. Chevrier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In depth analysis of photovoltaic performance of chlorophyll derivative-based ‘all solid-state’ dye-sensitized solar cells,” </w:t>
      </w:r>
      <w:r w:rsidRPr="005D0D46">
        <w:rPr>
          <w:rFonts w:ascii="Times New Roman" w:hAnsi="Times New Roman" w:cs="Times New Roman"/>
          <w:i/>
          <w:iCs/>
          <w:noProof/>
          <w:sz w:val="24"/>
          <w:szCs w:val="24"/>
        </w:rPr>
        <w:t>Molecules</w:t>
      </w:r>
      <w:r w:rsidRPr="005D0D46">
        <w:rPr>
          <w:rFonts w:ascii="Times New Roman" w:hAnsi="Times New Roman" w:cs="Times New Roman"/>
          <w:noProof/>
          <w:sz w:val="24"/>
          <w:szCs w:val="24"/>
        </w:rPr>
        <w:t>, vol. 25, no. 1, 2020, doi: 10.3390/molecules2501019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6]</w:t>
      </w:r>
      <w:r w:rsidRPr="005D0D46">
        <w:rPr>
          <w:rFonts w:ascii="Times New Roman" w:hAnsi="Times New Roman" w:cs="Times New Roman"/>
          <w:noProof/>
          <w:sz w:val="24"/>
          <w:szCs w:val="24"/>
        </w:rPr>
        <w:tab/>
        <w:t xml:space="preserve">R. Syafinar, N. Gomesh, M. Irwanto, M. Fareq, and Y. M. Irwan, </w:t>
      </w:r>
      <w:r w:rsidRPr="005D0D46">
        <w:rPr>
          <w:rFonts w:ascii="Times New Roman" w:hAnsi="Times New Roman" w:cs="Times New Roman"/>
          <w:i/>
          <w:iCs/>
          <w:noProof/>
          <w:sz w:val="24"/>
          <w:szCs w:val="24"/>
        </w:rPr>
        <w:t>Chlorophyll Pigments as Nature Based Dye for Dye-Sensitized Solar Cell (DSSC)</w:t>
      </w:r>
      <w:r w:rsidRPr="005D0D46">
        <w:rPr>
          <w:rFonts w:ascii="Times New Roman" w:hAnsi="Times New Roman" w:cs="Times New Roman"/>
          <w:noProof/>
          <w:sz w:val="24"/>
          <w:szCs w:val="24"/>
        </w:rPr>
        <w:t>, vol. 79. Elsevier B.V., 2015. doi: 10.1016/j.egypro.2015.11.58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7]</w:t>
      </w:r>
      <w:r w:rsidRPr="005D0D46">
        <w:rPr>
          <w:rFonts w:ascii="Times New Roman" w:hAnsi="Times New Roman" w:cs="Times New Roman"/>
          <w:noProof/>
          <w:sz w:val="24"/>
          <w:szCs w:val="24"/>
        </w:rPr>
        <w:tab/>
        <w:t xml:space="preserve">A. M. Ammar, H. S. H. Mohamed, M. M. K. Yousef, G. M. Abdel-Hafez, A. S. Hassanien, and A. S. G. Khalil, “Dye-Sensitized Solar Cells (DSSCs) based on extracted natural dyes,” </w:t>
      </w:r>
      <w:r w:rsidRPr="005D0D46">
        <w:rPr>
          <w:rFonts w:ascii="Times New Roman" w:hAnsi="Times New Roman" w:cs="Times New Roman"/>
          <w:i/>
          <w:iCs/>
          <w:noProof/>
          <w:sz w:val="24"/>
          <w:szCs w:val="24"/>
        </w:rPr>
        <w:t>J. Nanomater.</w:t>
      </w:r>
      <w:r w:rsidRPr="005D0D46">
        <w:rPr>
          <w:rFonts w:ascii="Times New Roman" w:hAnsi="Times New Roman" w:cs="Times New Roman"/>
          <w:noProof/>
          <w:sz w:val="24"/>
          <w:szCs w:val="24"/>
        </w:rPr>
        <w:t>, vol. 2019, 2019, doi: 10.1155/2019/186727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8]</w:t>
      </w:r>
      <w:r w:rsidRPr="005D0D46">
        <w:rPr>
          <w:rFonts w:ascii="Times New Roman" w:hAnsi="Times New Roman" w:cs="Times New Roman"/>
          <w:noProof/>
          <w:sz w:val="24"/>
          <w:szCs w:val="24"/>
        </w:rPr>
        <w:tab/>
        <w:t xml:space="preserve">J. H. Kim, S. Y. Park, D. H. Lim, S. Y. Lim, J. Choi, and H. J. Koo, “Eco-friendly dye-sensitized solar cells based on water-electrolytes and chlorophyll,” </w:t>
      </w:r>
      <w:r w:rsidRPr="005D0D46">
        <w:rPr>
          <w:rFonts w:ascii="Times New Roman" w:hAnsi="Times New Roman" w:cs="Times New Roman"/>
          <w:i/>
          <w:iCs/>
          <w:noProof/>
          <w:sz w:val="24"/>
          <w:szCs w:val="24"/>
        </w:rPr>
        <w:t>Materials (Basel).</w:t>
      </w:r>
      <w:r w:rsidRPr="005D0D46">
        <w:rPr>
          <w:rFonts w:ascii="Times New Roman" w:hAnsi="Times New Roman" w:cs="Times New Roman"/>
          <w:noProof/>
          <w:sz w:val="24"/>
          <w:szCs w:val="24"/>
        </w:rPr>
        <w:t>, vol. 14, no. 9, pp. 1–10, 2021, doi: 10.3390/ma1409215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49]</w:t>
      </w:r>
      <w:r w:rsidRPr="005D0D46">
        <w:rPr>
          <w:rFonts w:ascii="Times New Roman" w:hAnsi="Times New Roman" w:cs="Times New Roman"/>
          <w:noProof/>
          <w:sz w:val="24"/>
          <w:szCs w:val="24"/>
        </w:rPr>
        <w:tab/>
        <w:t xml:space="preserve">C. Cari, K. Khairuddin, T. Y. Septiawan, P. M. Suciatmoko, D. Kurniawan, and A. Supriyanto, “The preparation of natural dye for dye-sensitized solar cell (DSSC),” </w:t>
      </w:r>
      <w:r w:rsidRPr="005D0D46">
        <w:rPr>
          <w:rFonts w:ascii="Times New Roman" w:hAnsi="Times New Roman" w:cs="Times New Roman"/>
          <w:i/>
          <w:iCs/>
          <w:noProof/>
          <w:sz w:val="24"/>
          <w:szCs w:val="24"/>
        </w:rPr>
        <w:t>AIP Conf. Proc.</w:t>
      </w:r>
      <w:r w:rsidRPr="005D0D46">
        <w:rPr>
          <w:rFonts w:ascii="Times New Roman" w:hAnsi="Times New Roman" w:cs="Times New Roman"/>
          <w:noProof/>
          <w:sz w:val="24"/>
          <w:szCs w:val="24"/>
        </w:rPr>
        <w:t>, vol. 2014, no. November 2017, 2018, doi: 10.1063/1.505451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0]</w:t>
      </w:r>
      <w:r w:rsidRPr="005D0D46">
        <w:rPr>
          <w:rFonts w:ascii="Times New Roman" w:hAnsi="Times New Roman" w:cs="Times New Roman"/>
          <w:noProof/>
          <w:sz w:val="24"/>
          <w:szCs w:val="24"/>
        </w:rPr>
        <w:tab/>
        <w:t xml:space="preserve">M. R. Munandar, A. S. R. Hakim, H. A. Puspitadindha, S. P. Andiyani, and F. Nurosyid, “The effect of mixing Chlorophyll-Antocyanin as a natural source dye on the efficiency of dye-sensitized solar cell (DSSC),” </w:t>
      </w:r>
      <w:r w:rsidRPr="005D0D46">
        <w:rPr>
          <w:rFonts w:ascii="Times New Roman" w:hAnsi="Times New Roman" w:cs="Times New Roman"/>
          <w:i/>
          <w:iCs/>
          <w:noProof/>
          <w:sz w:val="24"/>
          <w:szCs w:val="24"/>
        </w:rPr>
        <w:t>J. Phys. Conf. Ser.</w:t>
      </w:r>
      <w:r w:rsidRPr="005D0D46">
        <w:rPr>
          <w:rFonts w:ascii="Times New Roman" w:hAnsi="Times New Roman" w:cs="Times New Roman"/>
          <w:noProof/>
          <w:sz w:val="24"/>
          <w:szCs w:val="24"/>
        </w:rPr>
        <w:t>, vol. 2190, no. 1, pp. 0–7, 2022, doi: 10.1088/1742-6596/2190/1/01204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1]</w:t>
      </w:r>
      <w:r w:rsidRPr="005D0D46">
        <w:rPr>
          <w:rFonts w:ascii="Times New Roman" w:hAnsi="Times New Roman" w:cs="Times New Roman"/>
          <w:noProof/>
          <w:sz w:val="24"/>
          <w:szCs w:val="24"/>
        </w:rPr>
        <w:tab/>
        <w:t xml:space="preserve">M. A. Ridwan, E. Noor, M. S. Rusli, and Akhiruddin, “Fabrication of dye-sensitized solar cell using chlorophylls pigment from sargassum,” </w:t>
      </w:r>
      <w:r w:rsidRPr="005D0D46">
        <w:rPr>
          <w:rFonts w:ascii="Times New Roman" w:hAnsi="Times New Roman" w:cs="Times New Roman"/>
          <w:i/>
          <w:iCs/>
          <w:noProof/>
          <w:sz w:val="24"/>
          <w:szCs w:val="24"/>
        </w:rPr>
        <w:t>IOP Conf. Ser. Earth Environ. Sci.</w:t>
      </w:r>
      <w:r w:rsidRPr="005D0D46">
        <w:rPr>
          <w:rFonts w:ascii="Times New Roman" w:hAnsi="Times New Roman" w:cs="Times New Roman"/>
          <w:noProof/>
          <w:sz w:val="24"/>
          <w:szCs w:val="24"/>
        </w:rPr>
        <w:t>, vol. 144, no. 1, pp. 0–7, 2018, doi: 10.1088/1755-1315/144/1/01203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2]</w:t>
      </w:r>
      <w:r w:rsidRPr="005D0D46">
        <w:rPr>
          <w:rFonts w:ascii="Times New Roman" w:hAnsi="Times New Roman" w:cs="Times New Roman"/>
          <w:noProof/>
          <w:sz w:val="24"/>
          <w:szCs w:val="24"/>
        </w:rPr>
        <w:tab/>
        <w:t xml:space="preserve">S. Wuryanti, “The performance of solar cells using chlorophyll dye from Syzygium paniculatum,” </w:t>
      </w:r>
      <w:r w:rsidRPr="005D0D46">
        <w:rPr>
          <w:rFonts w:ascii="Times New Roman" w:hAnsi="Times New Roman" w:cs="Times New Roman"/>
          <w:i/>
          <w:iCs/>
          <w:noProof/>
          <w:sz w:val="24"/>
          <w:szCs w:val="24"/>
        </w:rPr>
        <w:t>Clean Energy</w:t>
      </w:r>
      <w:r w:rsidRPr="005D0D46">
        <w:rPr>
          <w:rFonts w:ascii="Times New Roman" w:hAnsi="Times New Roman" w:cs="Times New Roman"/>
          <w:noProof/>
          <w:sz w:val="24"/>
          <w:szCs w:val="24"/>
        </w:rPr>
        <w:t>, vol. 5, no. 3, pp. 433–440, 2021, doi: 10.1093/ce/zkab02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3]</w:t>
      </w:r>
      <w:r w:rsidRPr="005D0D46">
        <w:rPr>
          <w:rFonts w:ascii="Times New Roman" w:hAnsi="Times New Roman" w:cs="Times New Roman"/>
          <w:noProof/>
          <w:sz w:val="24"/>
          <w:szCs w:val="24"/>
        </w:rPr>
        <w:tab/>
        <w:t xml:space="preserve">S. C. Ezike, C. N. Hyelnasinyi, M. A. Salawu, J. F. Wansah, A. N. Ossai, and N. N. Agu, “Synergestic effect of chlorophyll and anthocyanin Co-sensitizers in TiO2-based dye-sensitized solar cells,” </w:t>
      </w:r>
      <w:r w:rsidRPr="005D0D46">
        <w:rPr>
          <w:rFonts w:ascii="Times New Roman" w:hAnsi="Times New Roman" w:cs="Times New Roman"/>
          <w:i/>
          <w:iCs/>
          <w:noProof/>
          <w:sz w:val="24"/>
          <w:szCs w:val="24"/>
        </w:rPr>
        <w:t>Surfaces and Interfaces</w:t>
      </w:r>
      <w:r w:rsidRPr="005D0D46">
        <w:rPr>
          <w:rFonts w:ascii="Times New Roman" w:hAnsi="Times New Roman" w:cs="Times New Roman"/>
          <w:noProof/>
          <w:sz w:val="24"/>
          <w:szCs w:val="24"/>
        </w:rPr>
        <w:t xml:space="preserve">, vol. 22, p. 100882, 2021, doi: </w:t>
      </w:r>
      <w:r w:rsidRPr="005D0D46">
        <w:rPr>
          <w:rFonts w:ascii="Times New Roman" w:hAnsi="Times New Roman" w:cs="Times New Roman"/>
          <w:noProof/>
          <w:sz w:val="24"/>
          <w:szCs w:val="24"/>
        </w:rPr>
        <w:lastRenderedPageBreak/>
        <w:t>10.1016/j.surfin.2020.10088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4]</w:t>
      </w:r>
      <w:r w:rsidRPr="005D0D46">
        <w:rPr>
          <w:rFonts w:ascii="Times New Roman" w:hAnsi="Times New Roman" w:cs="Times New Roman"/>
          <w:noProof/>
          <w:sz w:val="24"/>
          <w:szCs w:val="24"/>
        </w:rPr>
        <w:tab/>
        <w:t xml:space="preserve">A. N. Ossai, S. C. Ezike, P. Timtere, and A. D. Ahmed, “Enhanced photovoltaic performance of dye-sensitized solar cells-based Carica papaya leaf and black cherry fruit co-sensitizers,” </w:t>
      </w:r>
      <w:r w:rsidRPr="005D0D46">
        <w:rPr>
          <w:rFonts w:ascii="Times New Roman" w:hAnsi="Times New Roman" w:cs="Times New Roman"/>
          <w:i/>
          <w:iCs/>
          <w:noProof/>
          <w:sz w:val="24"/>
          <w:szCs w:val="24"/>
        </w:rPr>
        <w:t>Chem. Phys. Impact</w:t>
      </w:r>
      <w:r w:rsidRPr="005D0D46">
        <w:rPr>
          <w:rFonts w:ascii="Times New Roman" w:hAnsi="Times New Roman" w:cs="Times New Roman"/>
          <w:noProof/>
          <w:sz w:val="24"/>
          <w:szCs w:val="24"/>
        </w:rPr>
        <w:t>, vol. 2, no. April, p. 100024, 2021, doi: 10.1016/j.chphi.2021.10002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5]</w:t>
      </w:r>
      <w:r w:rsidRPr="005D0D46">
        <w:rPr>
          <w:rFonts w:ascii="Times New Roman" w:hAnsi="Times New Roman" w:cs="Times New Roman"/>
          <w:noProof/>
          <w:sz w:val="24"/>
          <w:szCs w:val="24"/>
        </w:rPr>
        <w:tab/>
        <w:t xml:space="preserve">U. I. Ndeze, J. Aidan, S. C. Ezike, and J. F. Wansah, “Comparative performances of nature-based dyes extracted from Baobab and Shea leaves photo-sensitizers for dye-sensitized solar cells (DSSCs),” </w:t>
      </w:r>
      <w:r w:rsidRPr="005D0D46">
        <w:rPr>
          <w:rFonts w:ascii="Times New Roman" w:hAnsi="Times New Roman" w:cs="Times New Roman"/>
          <w:i/>
          <w:iCs/>
          <w:noProof/>
          <w:sz w:val="24"/>
          <w:szCs w:val="24"/>
        </w:rPr>
        <w:t>Curr. Res. Green Sustain. Chem.</w:t>
      </w:r>
      <w:r w:rsidRPr="005D0D46">
        <w:rPr>
          <w:rFonts w:ascii="Times New Roman" w:hAnsi="Times New Roman" w:cs="Times New Roman"/>
          <w:noProof/>
          <w:sz w:val="24"/>
          <w:szCs w:val="24"/>
        </w:rPr>
        <w:t>, vol. 4, no. May, p. 100105, 2021, doi: 10.1016/j.crgsc.2021.10010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6]</w:t>
      </w:r>
      <w:r w:rsidRPr="005D0D46">
        <w:rPr>
          <w:rFonts w:ascii="Times New Roman" w:hAnsi="Times New Roman" w:cs="Times New Roman"/>
          <w:noProof/>
          <w:sz w:val="24"/>
          <w:szCs w:val="24"/>
        </w:rPr>
        <w:tab/>
        <w:t xml:space="preserve">A. Degefa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Green Synthesis, Characterization of Zinc Oxide Nanoparticles, and Examination of Properties for Dye-Sensitive Solar Cells Using Various Vegetable Extracts,” </w:t>
      </w:r>
      <w:r w:rsidRPr="005D0D46">
        <w:rPr>
          <w:rFonts w:ascii="Times New Roman" w:hAnsi="Times New Roman" w:cs="Times New Roman"/>
          <w:i/>
          <w:iCs/>
          <w:noProof/>
          <w:sz w:val="24"/>
          <w:szCs w:val="24"/>
        </w:rPr>
        <w:t>J. Nanomater.</w:t>
      </w:r>
      <w:r w:rsidRPr="005D0D46">
        <w:rPr>
          <w:rFonts w:ascii="Times New Roman" w:hAnsi="Times New Roman" w:cs="Times New Roman"/>
          <w:noProof/>
          <w:sz w:val="24"/>
          <w:szCs w:val="24"/>
        </w:rPr>
        <w:t>, vol. 2021, 2021, doi: 10.1155/2021/39419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7]</w:t>
      </w:r>
      <w:r w:rsidRPr="005D0D46">
        <w:rPr>
          <w:rFonts w:ascii="Times New Roman" w:hAnsi="Times New Roman" w:cs="Times New Roman"/>
          <w:noProof/>
          <w:sz w:val="24"/>
          <w:szCs w:val="24"/>
        </w:rPr>
        <w:tab/>
        <w:t>A. Zainal, S. Sudjito, W. Denny, Suyitnob, and T. S. Argatya, “IMPROVINGSTABILITY OF CHLOROPHYLL AS NATURAL DYE FOR DYE-SENSITIZED SOLAR CELLS,” vol. 1, no. 2014, pp. 1–9, 201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8]</w:t>
      </w:r>
      <w:r w:rsidRPr="005D0D46">
        <w:rPr>
          <w:rFonts w:ascii="Times New Roman" w:hAnsi="Times New Roman" w:cs="Times New Roman"/>
          <w:noProof/>
          <w:sz w:val="24"/>
          <w:szCs w:val="24"/>
        </w:rPr>
        <w:tab/>
        <w:t xml:space="preserve">O. Y. K. S. Adedokun and A. O. Awodugba, “Pigment Extracts of Citrus Peels as Light Sensitizers for Dye-Sensitized Solar Cells,” </w:t>
      </w:r>
      <w:r w:rsidRPr="005D0D46">
        <w:rPr>
          <w:rFonts w:ascii="Times New Roman" w:hAnsi="Times New Roman" w:cs="Times New Roman"/>
          <w:i/>
          <w:iCs/>
          <w:noProof/>
          <w:sz w:val="24"/>
          <w:szCs w:val="24"/>
        </w:rPr>
        <w:t>J. Mater. Sci. Appl.</w:t>
      </w:r>
      <w:r w:rsidRPr="005D0D46">
        <w:rPr>
          <w:rFonts w:ascii="Times New Roman" w:hAnsi="Times New Roman" w:cs="Times New Roman"/>
          <w:noProof/>
          <w:sz w:val="24"/>
          <w:szCs w:val="24"/>
        </w:rPr>
        <w:t>, vol. 3, no. 1, pp. 1–7, 201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59]</w:t>
      </w:r>
      <w:r w:rsidRPr="005D0D46">
        <w:rPr>
          <w:rFonts w:ascii="Times New Roman" w:hAnsi="Times New Roman" w:cs="Times New Roman"/>
          <w:noProof/>
          <w:sz w:val="24"/>
          <w:szCs w:val="24"/>
        </w:rPr>
        <w:tab/>
        <w:t xml:space="preserve">O. Adedokun, M. K. Awodele, Y. K. Sanusi, and A. O. Awodugba, “Natural dye extracts from fruit peels as sensitizer in ZnO-based dye-sensitized solar cells,” </w:t>
      </w:r>
      <w:r w:rsidRPr="005D0D46">
        <w:rPr>
          <w:rFonts w:ascii="Times New Roman" w:hAnsi="Times New Roman" w:cs="Times New Roman"/>
          <w:i/>
          <w:iCs/>
          <w:noProof/>
          <w:sz w:val="24"/>
          <w:szCs w:val="24"/>
        </w:rPr>
        <w:t>IOP Conf. Ser. Earth Environ. Sci.</w:t>
      </w:r>
      <w:r w:rsidRPr="005D0D46">
        <w:rPr>
          <w:rFonts w:ascii="Times New Roman" w:hAnsi="Times New Roman" w:cs="Times New Roman"/>
          <w:noProof/>
          <w:sz w:val="24"/>
          <w:szCs w:val="24"/>
        </w:rPr>
        <w:t>, vol. 173, no. 1, 2018, doi: 10.1088/1755-1315/173/1/01204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0]</w:t>
      </w:r>
      <w:r w:rsidRPr="005D0D46">
        <w:rPr>
          <w:rFonts w:ascii="Times New Roman" w:hAnsi="Times New Roman" w:cs="Times New Roman"/>
          <w:noProof/>
          <w:sz w:val="24"/>
          <w:szCs w:val="24"/>
        </w:rPr>
        <w:tab/>
        <w:t xml:space="preserve">S. Ilic and V. Paunovic, “Characteristics of curcumin dye used as a sensitizer in dye-sensitized solar cells,” </w:t>
      </w:r>
      <w:r w:rsidRPr="005D0D46">
        <w:rPr>
          <w:rFonts w:ascii="Times New Roman" w:hAnsi="Times New Roman" w:cs="Times New Roman"/>
          <w:i/>
          <w:iCs/>
          <w:noProof/>
          <w:sz w:val="24"/>
          <w:szCs w:val="24"/>
        </w:rPr>
        <w:t>Facta Univ. - Ser. Electron. Energ.</w:t>
      </w:r>
      <w:r w:rsidRPr="005D0D46">
        <w:rPr>
          <w:rFonts w:ascii="Times New Roman" w:hAnsi="Times New Roman" w:cs="Times New Roman"/>
          <w:noProof/>
          <w:sz w:val="24"/>
          <w:szCs w:val="24"/>
        </w:rPr>
        <w:t>, vol. 32, no. 1, pp. 91–104, 2019, doi: 10.2298/fuee1901091i.</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1]</w:t>
      </w:r>
      <w:r w:rsidRPr="005D0D46">
        <w:rPr>
          <w:rFonts w:ascii="Times New Roman" w:hAnsi="Times New Roman" w:cs="Times New Roman"/>
          <w:noProof/>
          <w:sz w:val="24"/>
          <w:szCs w:val="24"/>
        </w:rPr>
        <w:tab/>
        <w:t xml:space="preserve">D. Widhiyanuriyawan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Natural Dye Sensitizers Mixture of Curcumin, Chlorophyll, and Anthocyanin for Dye-Sensitized Solar Cells,” </w:t>
      </w:r>
      <w:r w:rsidRPr="005D0D46">
        <w:rPr>
          <w:rFonts w:ascii="Times New Roman" w:hAnsi="Times New Roman" w:cs="Times New Roman"/>
          <w:i/>
          <w:iCs/>
          <w:noProof/>
          <w:sz w:val="24"/>
          <w:szCs w:val="24"/>
        </w:rPr>
        <w:t>J. Eng. Sci. Technol.</w:t>
      </w:r>
      <w:r w:rsidRPr="005D0D46">
        <w:rPr>
          <w:rFonts w:ascii="Times New Roman" w:hAnsi="Times New Roman" w:cs="Times New Roman"/>
          <w:noProof/>
          <w:sz w:val="24"/>
          <w:szCs w:val="24"/>
        </w:rPr>
        <w:t>, vol. 17, no. 6, pp. 3755–3765, 202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2]</w:t>
      </w:r>
      <w:r w:rsidRPr="005D0D46">
        <w:rPr>
          <w:rFonts w:ascii="Times New Roman" w:hAnsi="Times New Roman" w:cs="Times New Roman"/>
          <w:noProof/>
          <w:sz w:val="24"/>
          <w:szCs w:val="24"/>
        </w:rPr>
        <w:tab/>
        <w:t>K. E. Jasim, S. Cassidy, F. Z. Henari, and A. A. Dakhel, “Curcumin Dye-Sensitized Solar Cell,” vol. 11, pp. 409–416, 2017, doi: 10.17265/1934-8975/2017.06.00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3]</w:t>
      </w:r>
      <w:r w:rsidRPr="005D0D46">
        <w:rPr>
          <w:rFonts w:ascii="Times New Roman" w:hAnsi="Times New Roman" w:cs="Times New Roman"/>
          <w:noProof/>
          <w:sz w:val="24"/>
          <w:szCs w:val="24"/>
        </w:rPr>
        <w:tab/>
        <w:t xml:space="preserve">Suyitno, Y. V. Agustia, L. L. G. Hidajat, B. Kristiawan, and A. H. Wibowo, “Effect of light and temperature on the efficiency and stability of curcumin-dye-sensitized solar cells,” </w:t>
      </w:r>
      <w:r w:rsidRPr="005D0D46">
        <w:rPr>
          <w:rFonts w:ascii="Times New Roman" w:hAnsi="Times New Roman" w:cs="Times New Roman"/>
          <w:i/>
          <w:iCs/>
          <w:noProof/>
          <w:sz w:val="24"/>
          <w:szCs w:val="24"/>
        </w:rPr>
        <w:t>Int. Energy J.</w:t>
      </w:r>
      <w:r w:rsidRPr="005D0D46">
        <w:rPr>
          <w:rFonts w:ascii="Times New Roman" w:hAnsi="Times New Roman" w:cs="Times New Roman"/>
          <w:noProof/>
          <w:sz w:val="24"/>
          <w:szCs w:val="24"/>
        </w:rPr>
        <w:t>, vol. 18, no. 1, pp. 53–60, 201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4]</w:t>
      </w:r>
      <w:r w:rsidRPr="005D0D46">
        <w:rPr>
          <w:rFonts w:ascii="Times New Roman" w:hAnsi="Times New Roman" w:cs="Times New Roman"/>
          <w:noProof/>
          <w:sz w:val="24"/>
          <w:szCs w:val="24"/>
        </w:rPr>
        <w:tab/>
        <w:t xml:space="preserve">I. W. Estiningtyas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Effect of natural dye combination and pH extraction on the performance of dye-sensitized photovoltaics solar cell,” </w:t>
      </w:r>
      <w:r w:rsidRPr="005D0D46">
        <w:rPr>
          <w:rFonts w:ascii="Times New Roman" w:hAnsi="Times New Roman" w:cs="Times New Roman"/>
          <w:i/>
          <w:iCs/>
          <w:noProof/>
          <w:sz w:val="24"/>
          <w:szCs w:val="24"/>
        </w:rPr>
        <w:t>Int. J. Renew. Energy Dev.</w:t>
      </w:r>
      <w:r w:rsidRPr="005D0D46">
        <w:rPr>
          <w:rFonts w:ascii="Times New Roman" w:hAnsi="Times New Roman" w:cs="Times New Roman"/>
          <w:noProof/>
          <w:sz w:val="24"/>
          <w:szCs w:val="24"/>
        </w:rPr>
        <w:t>, vol. 12, no. 6, pp. 1054–1060, 2023, doi: 10.14710/ijred.2023.5617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5]</w:t>
      </w:r>
      <w:r w:rsidRPr="005D0D46">
        <w:rPr>
          <w:rFonts w:ascii="Times New Roman" w:hAnsi="Times New Roman" w:cs="Times New Roman"/>
          <w:noProof/>
          <w:sz w:val="24"/>
          <w:szCs w:val="24"/>
        </w:rPr>
        <w:tab/>
        <w:t xml:space="preserve">Basuki, R. L. L. G. Hidajat, Suyitno, B. Kristiawan, and R. A. Rachmanto, “Effect of sintering time on the performance of turmeric dye-sensitized solar cells,” </w:t>
      </w:r>
      <w:r w:rsidRPr="005D0D46">
        <w:rPr>
          <w:rFonts w:ascii="Times New Roman" w:hAnsi="Times New Roman" w:cs="Times New Roman"/>
          <w:i/>
          <w:iCs/>
          <w:noProof/>
          <w:sz w:val="24"/>
          <w:szCs w:val="24"/>
        </w:rPr>
        <w:t>AIP Conf. Proc.</w:t>
      </w:r>
      <w:r w:rsidRPr="005D0D46">
        <w:rPr>
          <w:rFonts w:ascii="Times New Roman" w:hAnsi="Times New Roman" w:cs="Times New Roman"/>
          <w:noProof/>
          <w:sz w:val="24"/>
          <w:szCs w:val="24"/>
        </w:rPr>
        <w:t>, vol. 1788, no. February, 2017, doi: 10.1063/1.496826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6]</w:t>
      </w:r>
      <w:r w:rsidRPr="005D0D46">
        <w:rPr>
          <w:rFonts w:ascii="Times New Roman" w:hAnsi="Times New Roman" w:cs="Times New Roman"/>
          <w:noProof/>
          <w:sz w:val="24"/>
          <w:szCs w:val="24"/>
        </w:rPr>
        <w:tab/>
        <w:t xml:space="preserve">Glennise Faye C. Mejica, Rameshprabu Ramaraj, and Y. Unpaprom, “Natural dye (chlorophyll, anthocyanin, carotenoid, flavonoid) photosensitizer for dye-sensitized solar cell: A review,” </w:t>
      </w:r>
      <w:r w:rsidRPr="005D0D46">
        <w:rPr>
          <w:rFonts w:ascii="Times New Roman" w:hAnsi="Times New Roman" w:cs="Times New Roman"/>
          <w:i/>
          <w:iCs/>
          <w:noProof/>
          <w:sz w:val="24"/>
          <w:szCs w:val="24"/>
        </w:rPr>
        <w:t>Maejo Int. J. Energy Environ. Commun.</w:t>
      </w:r>
      <w:r w:rsidRPr="005D0D46">
        <w:rPr>
          <w:rFonts w:ascii="Times New Roman" w:hAnsi="Times New Roman" w:cs="Times New Roman"/>
          <w:noProof/>
          <w:sz w:val="24"/>
          <w:szCs w:val="24"/>
        </w:rPr>
        <w:t>, vol. 4, no. 1, pp. 12–22, 2022, doi: 10.54279/mijeec.v4i1.24797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7]</w:t>
      </w:r>
      <w:r w:rsidRPr="005D0D46">
        <w:rPr>
          <w:rFonts w:ascii="Times New Roman" w:hAnsi="Times New Roman" w:cs="Times New Roman"/>
          <w:noProof/>
          <w:sz w:val="24"/>
          <w:szCs w:val="24"/>
        </w:rPr>
        <w:tab/>
        <w:t xml:space="preserve">A. Nasyori, I. I. Patunrengi, and F. Arofiati Noor, “Investigate the utilization of novel natural photosensitizers for the performance of dye-sensitized solar cells (DSSCs),” </w:t>
      </w:r>
      <w:r w:rsidRPr="005D0D46">
        <w:rPr>
          <w:rFonts w:ascii="Times New Roman" w:hAnsi="Times New Roman" w:cs="Times New Roman"/>
          <w:i/>
          <w:iCs/>
          <w:noProof/>
          <w:sz w:val="24"/>
          <w:szCs w:val="24"/>
        </w:rPr>
        <w:t>J. King Saud Univ. - Sci.</w:t>
      </w:r>
      <w:r w:rsidRPr="005D0D46">
        <w:rPr>
          <w:rFonts w:ascii="Times New Roman" w:hAnsi="Times New Roman" w:cs="Times New Roman"/>
          <w:noProof/>
          <w:sz w:val="24"/>
          <w:szCs w:val="24"/>
        </w:rPr>
        <w:t>, vol. 36, no. 9, pp. 1–8, 2024, doi: 10.1016/j.jksus.2024.10342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lastRenderedPageBreak/>
        <w:t>[168]</w:t>
      </w:r>
      <w:r w:rsidRPr="005D0D46">
        <w:rPr>
          <w:rFonts w:ascii="Times New Roman" w:hAnsi="Times New Roman" w:cs="Times New Roman"/>
          <w:noProof/>
          <w:sz w:val="24"/>
          <w:szCs w:val="24"/>
        </w:rPr>
        <w:tab/>
        <w:t xml:space="preserve">S. Yadav, K. S. Tiwari, C. Gupta, M. K. Tiwari, A. Khan, and S. P. Sonkar, “A brief review on natural dyes, pigments: Recent advances and future perspectives,” </w:t>
      </w:r>
      <w:r w:rsidRPr="005D0D46">
        <w:rPr>
          <w:rFonts w:ascii="Times New Roman" w:hAnsi="Times New Roman" w:cs="Times New Roman"/>
          <w:i/>
          <w:iCs/>
          <w:noProof/>
          <w:sz w:val="24"/>
          <w:szCs w:val="24"/>
        </w:rPr>
        <w:t>Results Chem.</w:t>
      </w:r>
      <w:r w:rsidRPr="005D0D46">
        <w:rPr>
          <w:rFonts w:ascii="Times New Roman" w:hAnsi="Times New Roman" w:cs="Times New Roman"/>
          <w:noProof/>
          <w:sz w:val="24"/>
          <w:szCs w:val="24"/>
        </w:rPr>
        <w:t>, vol. 5, no. December 2022, p. 100733, 2023, doi: 10.1016/j.rechem.2022.10073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69]</w:t>
      </w:r>
      <w:r w:rsidRPr="005D0D46">
        <w:rPr>
          <w:rFonts w:ascii="Times New Roman" w:hAnsi="Times New Roman" w:cs="Times New Roman"/>
          <w:noProof/>
          <w:sz w:val="24"/>
          <w:szCs w:val="24"/>
        </w:rPr>
        <w:tab/>
        <w:t xml:space="preserve">A. Nasyori and F. A. Noor, “The Effects of the Concentration of Red and Yellow Gambier Fruit Dyes on the Short-Circuit Photocurrent in Dye-Sensitised Solar Cells,” </w:t>
      </w:r>
      <w:r w:rsidRPr="005D0D46">
        <w:rPr>
          <w:rFonts w:ascii="Times New Roman" w:hAnsi="Times New Roman" w:cs="Times New Roman"/>
          <w:i/>
          <w:iCs/>
          <w:noProof/>
          <w:sz w:val="24"/>
          <w:szCs w:val="24"/>
        </w:rPr>
        <w:t>J. Phys. Conf. Ser.</w:t>
      </w:r>
      <w:r w:rsidRPr="005D0D46">
        <w:rPr>
          <w:rFonts w:ascii="Times New Roman" w:hAnsi="Times New Roman" w:cs="Times New Roman"/>
          <w:noProof/>
          <w:sz w:val="24"/>
          <w:szCs w:val="24"/>
        </w:rPr>
        <w:t>, 2021, doi: 10.1088/1742-6596/1811/1/01206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0]</w:t>
      </w:r>
      <w:r w:rsidRPr="005D0D46">
        <w:rPr>
          <w:rFonts w:ascii="Times New Roman" w:hAnsi="Times New Roman" w:cs="Times New Roman"/>
          <w:noProof/>
          <w:sz w:val="24"/>
          <w:szCs w:val="24"/>
        </w:rPr>
        <w:tab/>
        <w:t xml:space="preserve">M. Erdogdu, A. Atilgan, Y. Erdogdu, and A. Yildiz, “Journal of Photochemistry &amp; Photobiology , A : Chemistry Flavonoid from Hedera helix fruits : A promising new natural sensitizer for DSSCs,” </w:t>
      </w:r>
      <w:r w:rsidRPr="005D0D46">
        <w:rPr>
          <w:rFonts w:ascii="Times New Roman" w:hAnsi="Times New Roman" w:cs="Times New Roman"/>
          <w:i/>
          <w:iCs/>
          <w:noProof/>
          <w:sz w:val="24"/>
          <w:szCs w:val="24"/>
        </w:rPr>
        <w:t>J. Photochem. Photobiol. A Chem.</w:t>
      </w:r>
      <w:r w:rsidRPr="005D0D46">
        <w:rPr>
          <w:rFonts w:ascii="Times New Roman" w:hAnsi="Times New Roman" w:cs="Times New Roman"/>
          <w:noProof/>
          <w:sz w:val="24"/>
          <w:szCs w:val="24"/>
        </w:rPr>
        <w:t>, vol. 448, no. November 2023, p. 115288, 2024, doi: 10.1016/j.jphotochem.2023.11528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1]</w:t>
      </w:r>
      <w:r w:rsidRPr="005D0D46">
        <w:rPr>
          <w:rFonts w:ascii="Times New Roman" w:hAnsi="Times New Roman" w:cs="Times New Roman"/>
          <w:noProof/>
          <w:sz w:val="24"/>
          <w:szCs w:val="24"/>
        </w:rPr>
        <w:tab/>
        <w:t xml:space="preserve">S. Shalini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Studies on DSSC encompassing flower shaped assembly of Na-doped TiO2 nanorods sensitized with extract from petals of Kigelia Africana,” </w:t>
      </w:r>
      <w:r w:rsidRPr="005D0D46">
        <w:rPr>
          <w:rFonts w:ascii="Times New Roman" w:hAnsi="Times New Roman" w:cs="Times New Roman"/>
          <w:i/>
          <w:iCs/>
          <w:noProof/>
          <w:sz w:val="24"/>
          <w:szCs w:val="24"/>
        </w:rPr>
        <w:t>Optik (Stuttg).</w:t>
      </w:r>
      <w:r w:rsidRPr="005D0D46">
        <w:rPr>
          <w:rFonts w:ascii="Times New Roman" w:hAnsi="Times New Roman" w:cs="Times New Roman"/>
          <w:noProof/>
          <w:sz w:val="24"/>
          <w:szCs w:val="24"/>
        </w:rPr>
        <w:t>, vol. 155, pp. 334–343, 2018, doi: 10.1016/j.ijleo.2017.10.17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2]</w:t>
      </w:r>
      <w:r w:rsidRPr="005D0D46">
        <w:rPr>
          <w:rFonts w:ascii="Times New Roman" w:hAnsi="Times New Roman" w:cs="Times New Roman"/>
          <w:noProof/>
          <w:sz w:val="24"/>
          <w:szCs w:val="24"/>
        </w:rPr>
        <w:tab/>
        <w:t xml:space="preserve">A. Zdyb and S. Krawczyk, “Natural Flavonoids as Potential Photosensitizers for Dye-Sensitized Solar Cells,” </w:t>
      </w:r>
      <w:r w:rsidRPr="005D0D46">
        <w:rPr>
          <w:rFonts w:ascii="Times New Roman" w:hAnsi="Times New Roman" w:cs="Times New Roman"/>
          <w:i/>
          <w:iCs/>
          <w:noProof/>
          <w:sz w:val="24"/>
          <w:szCs w:val="24"/>
        </w:rPr>
        <w:t>Ecol. Chem. Eng. S</w:t>
      </w:r>
      <w:r w:rsidRPr="005D0D46">
        <w:rPr>
          <w:rFonts w:ascii="Times New Roman" w:hAnsi="Times New Roman" w:cs="Times New Roman"/>
          <w:noProof/>
          <w:sz w:val="24"/>
          <w:szCs w:val="24"/>
        </w:rPr>
        <w:t>, vol. 26, no. 1, pp. 29–36, 2019, doi: 10.1515/eces-2019-001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3]</w:t>
      </w:r>
      <w:r w:rsidRPr="005D0D46">
        <w:rPr>
          <w:rFonts w:ascii="Times New Roman" w:hAnsi="Times New Roman" w:cs="Times New Roman"/>
          <w:noProof/>
          <w:sz w:val="24"/>
          <w:szCs w:val="24"/>
        </w:rPr>
        <w:tab/>
        <w:t xml:space="preserve">O. DEVEOĞLU and R. KARADAĞ, “A Review on the Flavonoids – A Dye Source,” </w:t>
      </w:r>
      <w:r w:rsidRPr="005D0D46">
        <w:rPr>
          <w:rFonts w:ascii="Times New Roman" w:hAnsi="Times New Roman" w:cs="Times New Roman"/>
          <w:i/>
          <w:iCs/>
          <w:noProof/>
          <w:sz w:val="24"/>
          <w:szCs w:val="24"/>
        </w:rPr>
        <w:t>Int. J. Adv. Eng. Pure Sci.</w:t>
      </w:r>
      <w:r w:rsidRPr="005D0D46">
        <w:rPr>
          <w:rFonts w:ascii="Times New Roman" w:hAnsi="Times New Roman" w:cs="Times New Roman"/>
          <w:noProof/>
          <w:sz w:val="24"/>
          <w:szCs w:val="24"/>
        </w:rPr>
        <w:t>, vol. 31, no. 3, pp. 188–200, 2019, doi: 10.7240/jeps.47651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4]</w:t>
      </w:r>
      <w:r w:rsidRPr="005D0D46">
        <w:rPr>
          <w:rFonts w:ascii="Times New Roman" w:hAnsi="Times New Roman" w:cs="Times New Roman"/>
          <w:noProof/>
          <w:sz w:val="24"/>
          <w:szCs w:val="24"/>
        </w:rPr>
        <w:tab/>
        <w:t xml:space="preserve">A. D. Halala, K. Siraj, and D. Shitaw, “Optimal extraction, phytochemical and electrochemical potential assessment of pigments from Persicaria Lapathifolia for dye-sensitized solar cell application,” </w:t>
      </w:r>
      <w:r w:rsidRPr="005D0D46">
        <w:rPr>
          <w:rFonts w:ascii="Times New Roman" w:hAnsi="Times New Roman" w:cs="Times New Roman"/>
          <w:i/>
          <w:iCs/>
          <w:noProof/>
          <w:sz w:val="24"/>
          <w:szCs w:val="24"/>
        </w:rPr>
        <w:t>Discov. Electrochem.</w:t>
      </w:r>
      <w:r w:rsidRPr="005D0D46">
        <w:rPr>
          <w:rFonts w:ascii="Times New Roman" w:hAnsi="Times New Roman" w:cs="Times New Roman"/>
          <w:noProof/>
          <w:sz w:val="24"/>
          <w:szCs w:val="24"/>
        </w:rPr>
        <w:t>, vol. 1, no. 1, 2024, doi: 10.1007/s44373-024-00004-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5]</w:t>
      </w:r>
      <w:r w:rsidRPr="005D0D46">
        <w:rPr>
          <w:rFonts w:ascii="Times New Roman" w:hAnsi="Times New Roman" w:cs="Times New Roman"/>
          <w:noProof/>
          <w:sz w:val="24"/>
          <w:szCs w:val="24"/>
        </w:rPr>
        <w:tab/>
        <w:t xml:space="preserve">A. Lim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Potential natural sensitizers extracted from the skin of Canarium odontophyllum fruits for dye-sensitized solar cells,” </w:t>
      </w:r>
      <w:r w:rsidRPr="005D0D46">
        <w:rPr>
          <w:rFonts w:ascii="Times New Roman" w:hAnsi="Times New Roman" w:cs="Times New Roman"/>
          <w:i/>
          <w:iCs/>
          <w:noProof/>
          <w:sz w:val="24"/>
          <w:szCs w:val="24"/>
        </w:rPr>
        <w:t>Spectrochim. Acta - Part A Mol. Biomol. Spectrosc.</w:t>
      </w:r>
      <w:r w:rsidRPr="005D0D46">
        <w:rPr>
          <w:rFonts w:ascii="Times New Roman" w:hAnsi="Times New Roman" w:cs="Times New Roman"/>
          <w:noProof/>
          <w:sz w:val="24"/>
          <w:szCs w:val="24"/>
        </w:rPr>
        <w:t>, vol. 138, pp. 596–602, 2015, doi: 10.1016/j.saa.2014.11.10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6]</w:t>
      </w:r>
      <w:r w:rsidRPr="005D0D46">
        <w:rPr>
          <w:rFonts w:ascii="Times New Roman" w:hAnsi="Times New Roman" w:cs="Times New Roman"/>
          <w:noProof/>
          <w:sz w:val="24"/>
          <w:szCs w:val="24"/>
        </w:rPr>
        <w:tab/>
        <w:t>N. Prachumrak, “NOVEL PHOTOSENSITIZER FROM RED LOTUS FLOWER EXTRACT FOR NATURAL DYE-SENSITIZED SOLAR CELLS Natthamon Wipaporn,” vol. 30, pp. 1–8, 202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7]</w:t>
      </w:r>
      <w:r w:rsidRPr="005D0D46">
        <w:rPr>
          <w:rFonts w:ascii="Times New Roman" w:hAnsi="Times New Roman" w:cs="Times New Roman"/>
          <w:noProof/>
          <w:sz w:val="24"/>
          <w:szCs w:val="24"/>
        </w:rPr>
        <w:tab/>
        <w:t>J. Yin, “The application of natural dyes in Dye-sensitized solar cells,” no. Mmebc, pp. 1297–1300, 2016, doi: 10.2991/mmebc-16.2016.265.</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8]</w:t>
      </w:r>
      <w:r w:rsidRPr="005D0D46">
        <w:rPr>
          <w:rFonts w:ascii="Times New Roman" w:hAnsi="Times New Roman" w:cs="Times New Roman"/>
          <w:noProof/>
          <w:sz w:val="24"/>
          <w:szCs w:val="24"/>
        </w:rPr>
        <w:tab/>
        <w:t xml:space="preserve">S. Çakar, N. Güy, M. Özacar, and F. Findik, “Investigation of Vegetable Tannins and Their Iron Complex Dyes for Dye Sensitized Solar Cell Applications,” </w:t>
      </w:r>
      <w:r w:rsidRPr="005D0D46">
        <w:rPr>
          <w:rFonts w:ascii="Times New Roman" w:hAnsi="Times New Roman" w:cs="Times New Roman"/>
          <w:i/>
          <w:iCs/>
          <w:noProof/>
          <w:sz w:val="24"/>
          <w:szCs w:val="24"/>
        </w:rPr>
        <w:t>Electrochim. Acta</w:t>
      </w:r>
      <w:r w:rsidRPr="005D0D46">
        <w:rPr>
          <w:rFonts w:ascii="Times New Roman" w:hAnsi="Times New Roman" w:cs="Times New Roman"/>
          <w:noProof/>
          <w:sz w:val="24"/>
          <w:szCs w:val="24"/>
        </w:rPr>
        <w:t>, vol. 209, pp. 407–422, 2016, doi: 10.1016/j.electacta.2016.05.02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79]</w:t>
      </w:r>
      <w:r w:rsidRPr="005D0D46">
        <w:rPr>
          <w:rFonts w:ascii="Times New Roman" w:hAnsi="Times New Roman" w:cs="Times New Roman"/>
          <w:noProof/>
          <w:sz w:val="24"/>
          <w:szCs w:val="24"/>
        </w:rPr>
        <w:tab/>
        <w:t xml:space="preserve">R. M, “Chlorophylls and xanthophylls of crop plants as dyes for Dye-Sensitized Solar Cells (DSSC),” </w:t>
      </w:r>
      <w:r w:rsidRPr="005D0D46">
        <w:rPr>
          <w:rFonts w:ascii="Times New Roman" w:hAnsi="Times New Roman" w:cs="Times New Roman"/>
          <w:i/>
          <w:iCs/>
          <w:noProof/>
          <w:sz w:val="24"/>
          <w:szCs w:val="24"/>
        </w:rPr>
        <w:t>J. Plant Sci. Phytopathol.</w:t>
      </w:r>
      <w:r w:rsidRPr="005D0D46">
        <w:rPr>
          <w:rFonts w:ascii="Times New Roman" w:hAnsi="Times New Roman" w:cs="Times New Roman"/>
          <w:noProof/>
          <w:sz w:val="24"/>
          <w:szCs w:val="24"/>
        </w:rPr>
        <w:t>, vol. 1, no. 2, pp. 087–094, 2017, doi: 10.29328/journal.jpsp.100101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0]</w:t>
      </w:r>
      <w:r w:rsidRPr="005D0D46">
        <w:rPr>
          <w:rFonts w:ascii="Times New Roman" w:hAnsi="Times New Roman" w:cs="Times New Roman"/>
          <w:noProof/>
          <w:sz w:val="24"/>
          <w:szCs w:val="24"/>
        </w:rPr>
        <w:tab/>
        <w:t xml:space="preserve">A. Lim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Higher performance of DSSC with dyes from cladophora sp. As mixed cosensitizer through synergistic effect,” </w:t>
      </w:r>
      <w:r w:rsidRPr="005D0D46">
        <w:rPr>
          <w:rFonts w:ascii="Times New Roman" w:hAnsi="Times New Roman" w:cs="Times New Roman"/>
          <w:i/>
          <w:iCs/>
          <w:noProof/>
          <w:sz w:val="24"/>
          <w:szCs w:val="24"/>
        </w:rPr>
        <w:t>J. Biophys.</w:t>
      </w:r>
      <w:r w:rsidRPr="005D0D46">
        <w:rPr>
          <w:rFonts w:ascii="Times New Roman" w:hAnsi="Times New Roman" w:cs="Times New Roman"/>
          <w:noProof/>
          <w:sz w:val="24"/>
          <w:szCs w:val="24"/>
        </w:rPr>
        <w:t>, vol. 2015, 2015, doi: 10.1155/2015/51046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1]</w:t>
      </w:r>
      <w:r w:rsidRPr="005D0D46">
        <w:rPr>
          <w:rFonts w:ascii="Times New Roman" w:hAnsi="Times New Roman" w:cs="Times New Roman"/>
          <w:noProof/>
          <w:sz w:val="24"/>
          <w:szCs w:val="24"/>
        </w:rPr>
        <w:tab/>
        <w:t xml:space="preserve">G. A. Alamu, O. Adedokun, I. T. Bello, and Y. K. Sanusi, “Plasmonic enhancement of visible light absorption in Ag-TiO2 based dye-sensitized solar cells,” </w:t>
      </w:r>
      <w:r w:rsidRPr="005D0D46">
        <w:rPr>
          <w:rFonts w:ascii="Times New Roman" w:hAnsi="Times New Roman" w:cs="Times New Roman"/>
          <w:i/>
          <w:iCs/>
          <w:noProof/>
          <w:sz w:val="24"/>
          <w:szCs w:val="24"/>
        </w:rPr>
        <w:t>Chem. Phys. Impact</w:t>
      </w:r>
      <w:r w:rsidRPr="005D0D46">
        <w:rPr>
          <w:rFonts w:ascii="Times New Roman" w:hAnsi="Times New Roman" w:cs="Times New Roman"/>
          <w:noProof/>
          <w:sz w:val="24"/>
          <w:szCs w:val="24"/>
        </w:rPr>
        <w:t>, vol. 3, p. 100037, 2021, doi: 10.1016/j.chphi.2021.10003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2]</w:t>
      </w:r>
      <w:r w:rsidRPr="005D0D46">
        <w:rPr>
          <w:rFonts w:ascii="Times New Roman" w:hAnsi="Times New Roman" w:cs="Times New Roman"/>
          <w:noProof/>
          <w:sz w:val="24"/>
          <w:szCs w:val="24"/>
        </w:rPr>
        <w:tab/>
        <w:t xml:space="preserve">R. Nur, M. Younas, K. Harrabi, and A. Mekki, “Dyes and Pigments Fabrication and characterization of natural dye-sensitized solar cells using an efficient natural sensitizer derived from Laurus nobilis L,” </w:t>
      </w:r>
      <w:r w:rsidRPr="005D0D46">
        <w:rPr>
          <w:rFonts w:ascii="Times New Roman" w:hAnsi="Times New Roman" w:cs="Times New Roman"/>
          <w:i/>
          <w:iCs/>
          <w:noProof/>
          <w:sz w:val="24"/>
          <w:szCs w:val="24"/>
        </w:rPr>
        <w:t>Dye. Pigment.</w:t>
      </w:r>
      <w:r w:rsidRPr="005D0D46">
        <w:rPr>
          <w:rFonts w:ascii="Times New Roman" w:hAnsi="Times New Roman" w:cs="Times New Roman"/>
          <w:noProof/>
          <w:sz w:val="24"/>
          <w:szCs w:val="24"/>
        </w:rPr>
        <w:t>, vol. 225, no. September 2023, p. 112057, 2024, doi: 10.1016/j.dyepig.2024.11205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lastRenderedPageBreak/>
        <w:t>[183]</w:t>
      </w:r>
      <w:r w:rsidRPr="005D0D46">
        <w:rPr>
          <w:rFonts w:ascii="Times New Roman" w:hAnsi="Times New Roman" w:cs="Times New Roman"/>
          <w:noProof/>
          <w:sz w:val="24"/>
          <w:szCs w:val="24"/>
        </w:rPr>
        <w:tab/>
        <w:t xml:space="preserve">G. A. Alamu, P. S. Ayanlola, K. K. Babalola, O. Adedokun, Y. K. Sanusi, and G. R. Fajinmi, “Green synthesis and characterizations of magnetic iron oxide nanoparticles using Moringa oleifera extract for improved performance in dye-sensitized solar cell,” </w:t>
      </w:r>
      <w:r w:rsidRPr="005D0D46">
        <w:rPr>
          <w:rFonts w:ascii="Times New Roman" w:hAnsi="Times New Roman" w:cs="Times New Roman"/>
          <w:i/>
          <w:iCs/>
          <w:noProof/>
          <w:sz w:val="24"/>
          <w:szCs w:val="24"/>
        </w:rPr>
        <w:t>Chem. Phys. Impact</w:t>
      </w:r>
      <w:r w:rsidRPr="005D0D46">
        <w:rPr>
          <w:rFonts w:ascii="Times New Roman" w:hAnsi="Times New Roman" w:cs="Times New Roman"/>
          <w:noProof/>
          <w:sz w:val="24"/>
          <w:szCs w:val="24"/>
        </w:rPr>
        <w:t>, vol. 8, no. February, pp. 0–10, 2024, doi: 10.1016/j.chphi.2024.10054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4]</w:t>
      </w:r>
      <w:r w:rsidRPr="005D0D46">
        <w:rPr>
          <w:rFonts w:ascii="Times New Roman" w:hAnsi="Times New Roman" w:cs="Times New Roman"/>
          <w:noProof/>
          <w:sz w:val="24"/>
          <w:szCs w:val="24"/>
        </w:rPr>
        <w:tab/>
        <w:t>A. H. Nur Najiha, S. Suhaimi, and M. Y. Nadhrah, “Effect of Natural Dye Sensitizers towards the Improvement,” vol. 030009, no. May, 201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5]</w:t>
      </w:r>
      <w:r w:rsidRPr="005D0D46">
        <w:rPr>
          <w:rFonts w:ascii="Times New Roman" w:hAnsi="Times New Roman" w:cs="Times New Roman"/>
          <w:noProof/>
          <w:sz w:val="24"/>
          <w:szCs w:val="24"/>
        </w:rPr>
        <w:tab/>
        <w:t xml:space="preserve">A. Błaszczyk, K. Joachimiak-Lechman, S. Sady, T. Tański, M. Szindler, and A. Drygała, “Environmental performance of dye-sensitized solar cells based on natural dyes,” </w:t>
      </w:r>
      <w:r w:rsidRPr="005D0D46">
        <w:rPr>
          <w:rFonts w:ascii="Times New Roman" w:hAnsi="Times New Roman" w:cs="Times New Roman"/>
          <w:i/>
          <w:iCs/>
          <w:noProof/>
          <w:sz w:val="24"/>
          <w:szCs w:val="24"/>
        </w:rPr>
        <w:t>Sol. Energy</w:t>
      </w:r>
      <w:r w:rsidRPr="005D0D46">
        <w:rPr>
          <w:rFonts w:ascii="Times New Roman" w:hAnsi="Times New Roman" w:cs="Times New Roman"/>
          <w:noProof/>
          <w:sz w:val="24"/>
          <w:szCs w:val="24"/>
        </w:rPr>
        <w:t>, vol. 215, no. September 2020, pp. 346–355, 2021, doi: 10.1016/j.solener.2020.12.04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6]</w:t>
      </w:r>
      <w:r w:rsidRPr="005D0D46">
        <w:rPr>
          <w:rFonts w:ascii="Times New Roman" w:hAnsi="Times New Roman" w:cs="Times New Roman"/>
          <w:noProof/>
          <w:sz w:val="24"/>
          <w:szCs w:val="24"/>
        </w:rPr>
        <w:tab/>
        <w:t xml:space="preserve">J. H. Kim, D. H. Kim, J. H. So, and H. J. Koo, “Toward eco-friendly dye-sensitized solar cells (DSSCs): Natural dyes and aqueous electrolytes,” </w:t>
      </w:r>
      <w:r w:rsidRPr="005D0D46">
        <w:rPr>
          <w:rFonts w:ascii="Times New Roman" w:hAnsi="Times New Roman" w:cs="Times New Roman"/>
          <w:i/>
          <w:iCs/>
          <w:noProof/>
          <w:sz w:val="24"/>
          <w:szCs w:val="24"/>
        </w:rPr>
        <w:t>Energies</w:t>
      </w:r>
      <w:r w:rsidRPr="005D0D46">
        <w:rPr>
          <w:rFonts w:ascii="Times New Roman" w:hAnsi="Times New Roman" w:cs="Times New Roman"/>
          <w:noProof/>
          <w:sz w:val="24"/>
          <w:szCs w:val="24"/>
        </w:rPr>
        <w:t>, vol. 15, no. 1, pp. 1–18, 2022, doi: 10.3390/en15010219.</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7]</w:t>
      </w:r>
      <w:r w:rsidRPr="005D0D46">
        <w:rPr>
          <w:rFonts w:ascii="Times New Roman" w:hAnsi="Times New Roman" w:cs="Times New Roman"/>
          <w:noProof/>
          <w:sz w:val="24"/>
          <w:szCs w:val="24"/>
        </w:rPr>
        <w:tab/>
        <w:t>D. Parasuraman and M. Ramakrishnan, “A Review on Dye-Sensitized Solar Cells ( DSSCs ), Materials and Applications,” vol. 20, no. 1, pp. 1–23, 2023, doi: 10.22068/ijmse.299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8]</w:t>
      </w:r>
      <w:r w:rsidRPr="005D0D46">
        <w:rPr>
          <w:rFonts w:ascii="Times New Roman" w:hAnsi="Times New Roman" w:cs="Times New Roman"/>
          <w:noProof/>
          <w:sz w:val="24"/>
          <w:szCs w:val="24"/>
        </w:rPr>
        <w:tab/>
        <w:t xml:space="preserve">T. Jalali, P. Arkian, M. Golshan, M. Jalali, and S. Osfouri, “Performance evaluation of natural native dyes as photosensitizer in dye-sensitized solar cells,” </w:t>
      </w:r>
      <w:r w:rsidRPr="005D0D46">
        <w:rPr>
          <w:rFonts w:ascii="Times New Roman" w:hAnsi="Times New Roman" w:cs="Times New Roman"/>
          <w:i/>
          <w:iCs/>
          <w:noProof/>
          <w:sz w:val="24"/>
          <w:szCs w:val="24"/>
        </w:rPr>
        <w:t>Opt. Mater. (Amst).</w:t>
      </w:r>
      <w:r w:rsidRPr="005D0D46">
        <w:rPr>
          <w:rFonts w:ascii="Times New Roman" w:hAnsi="Times New Roman" w:cs="Times New Roman"/>
          <w:noProof/>
          <w:sz w:val="24"/>
          <w:szCs w:val="24"/>
        </w:rPr>
        <w:t>, vol. 110, no. July, p. 110441, 2020, doi: 10.1016/j.optmat.2020.110441.</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89]</w:t>
      </w:r>
      <w:r w:rsidRPr="005D0D46">
        <w:rPr>
          <w:rFonts w:ascii="Times New Roman" w:hAnsi="Times New Roman" w:cs="Times New Roman"/>
          <w:noProof/>
          <w:sz w:val="24"/>
          <w:szCs w:val="24"/>
        </w:rPr>
        <w:tab/>
        <w:t xml:space="preserve">D. Devadiga, M. Selvakumar, P. Shetty, and M. S. Santosh, “Recent progress in dye sensitized solar cell materials and photo-supercapacitors: A review,” </w:t>
      </w:r>
      <w:r w:rsidRPr="005D0D46">
        <w:rPr>
          <w:rFonts w:ascii="Times New Roman" w:hAnsi="Times New Roman" w:cs="Times New Roman"/>
          <w:i/>
          <w:iCs/>
          <w:noProof/>
          <w:sz w:val="24"/>
          <w:szCs w:val="24"/>
        </w:rPr>
        <w:t>J. Power Sources</w:t>
      </w:r>
      <w:r w:rsidRPr="005D0D46">
        <w:rPr>
          <w:rFonts w:ascii="Times New Roman" w:hAnsi="Times New Roman" w:cs="Times New Roman"/>
          <w:noProof/>
          <w:sz w:val="24"/>
          <w:szCs w:val="24"/>
        </w:rPr>
        <w:t>, vol. 493, no. February, p. 229698, 2021, doi: 10.1016/j.jpowsour.2021.229698.</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0]</w:t>
      </w:r>
      <w:r w:rsidRPr="005D0D46">
        <w:rPr>
          <w:rFonts w:ascii="Times New Roman" w:hAnsi="Times New Roman" w:cs="Times New Roman"/>
          <w:noProof/>
          <w:sz w:val="24"/>
          <w:szCs w:val="24"/>
        </w:rPr>
        <w:tab/>
        <w:t xml:space="preserve">Z. Arifin, S. Soeparman, D. Widhiyanuriyawan, and S. Suyitno, “Performance Enhancement of Dye-Sensitized Solar Cells Using a Natural Sensitizer,” </w:t>
      </w:r>
      <w:r w:rsidRPr="005D0D46">
        <w:rPr>
          <w:rFonts w:ascii="Times New Roman" w:hAnsi="Times New Roman" w:cs="Times New Roman"/>
          <w:i/>
          <w:iCs/>
          <w:noProof/>
          <w:sz w:val="24"/>
          <w:szCs w:val="24"/>
        </w:rPr>
        <w:t>Int. J. Photoenergy</w:t>
      </w:r>
      <w:r w:rsidRPr="005D0D46">
        <w:rPr>
          <w:rFonts w:ascii="Times New Roman" w:hAnsi="Times New Roman" w:cs="Times New Roman"/>
          <w:noProof/>
          <w:sz w:val="24"/>
          <w:szCs w:val="24"/>
        </w:rPr>
        <w:t>, vol. 2017, 2017, doi: 10.1155/2017/2704864.</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1]</w:t>
      </w:r>
      <w:r w:rsidRPr="005D0D46">
        <w:rPr>
          <w:rFonts w:ascii="Times New Roman" w:hAnsi="Times New Roman" w:cs="Times New Roman"/>
          <w:noProof/>
          <w:sz w:val="24"/>
          <w:szCs w:val="24"/>
        </w:rPr>
        <w:tab/>
        <w:t xml:space="preserve">M. Mosharraf Hossain Bhuiyan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Effect of Combination of Natural Dyes and the Blocking Layer on the Performance of DSSC,” </w:t>
      </w:r>
      <w:r w:rsidRPr="005D0D46">
        <w:rPr>
          <w:rFonts w:ascii="Times New Roman" w:hAnsi="Times New Roman" w:cs="Times New Roman"/>
          <w:i/>
          <w:iCs/>
          <w:noProof/>
          <w:sz w:val="24"/>
          <w:szCs w:val="24"/>
        </w:rPr>
        <w:t>Sol. Cells - Theory, Mater. Recent Adv.</w:t>
      </w:r>
      <w:r w:rsidRPr="005D0D46">
        <w:rPr>
          <w:rFonts w:ascii="Times New Roman" w:hAnsi="Times New Roman" w:cs="Times New Roman"/>
          <w:noProof/>
          <w:sz w:val="24"/>
          <w:szCs w:val="24"/>
        </w:rPr>
        <w:t>, no. April, 2021, doi: 10.5772/intechopen.94760.</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2]</w:t>
      </w:r>
      <w:r w:rsidRPr="005D0D46">
        <w:rPr>
          <w:rFonts w:ascii="Times New Roman" w:hAnsi="Times New Roman" w:cs="Times New Roman"/>
          <w:noProof/>
          <w:sz w:val="24"/>
          <w:szCs w:val="24"/>
        </w:rPr>
        <w:tab/>
        <w:t xml:space="preserve">A. Slimi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Effects of electron acceptor groups on triphenylamine-based dyes for dye-sensitized solar cells: Theoretical investigation,” </w:t>
      </w:r>
      <w:r w:rsidRPr="005D0D46">
        <w:rPr>
          <w:rFonts w:ascii="Times New Roman" w:hAnsi="Times New Roman" w:cs="Times New Roman"/>
          <w:i/>
          <w:iCs/>
          <w:noProof/>
          <w:sz w:val="24"/>
          <w:szCs w:val="24"/>
        </w:rPr>
        <w:t>J. Photochem. Photobiol. A Chem.</w:t>
      </w:r>
      <w:r w:rsidRPr="005D0D46">
        <w:rPr>
          <w:rFonts w:ascii="Times New Roman" w:hAnsi="Times New Roman" w:cs="Times New Roman"/>
          <w:noProof/>
          <w:sz w:val="24"/>
          <w:szCs w:val="24"/>
        </w:rPr>
        <w:t>, vol. 398, p. 112572, 2020, doi: 10.1016/j.jphotochem.2020.112572.</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3]</w:t>
      </w:r>
      <w:r w:rsidRPr="005D0D46">
        <w:rPr>
          <w:rFonts w:ascii="Times New Roman" w:hAnsi="Times New Roman" w:cs="Times New Roman"/>
          <w:noProof/>
          <w:sz w:val="24"/>
          <w:szCs w:val="24"/>
        </w:rPr>
        <w:tab/>
        <w:t xml:space="preserve">A. Mohamed and Y. Selim, “Factors Affect Dye Sensitized Solar Cells performance,” </w:t>
      </w:r>
      <w:r w:rsidRPr="005D0D46">
        <w:rPr>
          <w:rFonts w:ascii="Times New Roman" w:hAnsi="Times New Roman" w:cs="Times New Roman"/>
          <w:i/>
          <w:iCs/>
          <w:noProof/>
          <w:sz w:val="24"/>
          <w:szCs w:val="24"/>
        </w:rPr>
        <w:t>Renew. Energy Sustain. Dev.</w:t>
      </w:r>
      <w:r w:rsidRPr="005D0D46">
        <w:rPr>
          <w:rFonts w:ascii="Times New Roman" w:hAnsi="Times New Roman" w:cs="Times New Roman"/>
          <w:noProof/>
          <w:sz w:val="24"/>
          <w:szCs w:val="24"/>
        </w:rPr>
        <w:t>, vol. 3, no. 1, pp. 83–86, 2017, doi: 10.21622/resd.2017.03.1.083.</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4]</w:t>
      </w:r>
      <w:r w:rsidRPr="005D0D46">
        <w:rPr>
          <w:rFonts w:ascii="Times New Roman" w:hAnsi="Times New Roman" w:cs="Times New Roman"/>
          <w:noProof/>
          <w:sz w:val="24"/>
          <w:szCs w:val="24"/>
        </w:rPr>
        <w:tab/>
        <w:t xml:space="preserve">F. Kabir </w:t>
      </w:r>
      <w:r w:rsidRPr="005D0D46">
        <w:rPr>
          <w:rFonts w:ascii="Times New Roman" w:hAnsi="Times New Roman" w:cs="Times New Roman"/>
          <w:i/>
          <w:iCs/>
          <w:noProof/>
          <w:sz w:val="24"/>
          <w:szCs w:val="24"/>
        </w:rPr>
        <w:t>et al.</w:t>
      </w:r>
      <w:r w:rsidRPr="005D0D46">
        <w:rPr>
          <w:rFonts w:ascii="Times New Roman" w:hAnsi="Times New Roman" w:cs="Times New Roman"/>
          <w:noProof/>
          <w:sz w:val="24"/>
          <w:szCs w:val="24"/>
        </w:rPr>
        <w:t xml:space="preserve">, “Instability of dye-sensitized solar cells using natural dyes and approaches to improving stability – An overview,” </w:t>
      </w:r>
      <w:r w:rsidRPr="005D0D46">
        <w:rPr>
          <w:rFonts w:ascii="Times New Roman" w:hAnsi="Times New Roman" w:cs="Times New Roman"/>
          <w:i/>
          <w:iCs/>
          <w:noProof/>
          <w:sz w:val="24"/>
          <w:szCs w:val="24"/>
        </w:rPr>
        <w:t>Sustain. Energy Technol. Assessments</w:t>
      </w:r>
      <w:r w:rsidRPr="005D0D46">
        <w:rPr>
          <w:rFonts w:ascii="Times New Roman" w:hAnsi="Times New Roman" w:cs="Times New Roman"/>
          <w:noProof/>
          <w:sz w:val="24"/>
          <w:szCs w:val="24"/>
        </w:rPr>
        <w:t>, vol. 52, p. 102196, 2022, doi: https://doi.org/10.1016/j.seta.2022.102196.</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5]</w:t>
      </w:r>
      <w:r w:rsidRPr="005D0D46">
        <w:rPr>
          <w:rFonts w:ascii="Times New Roman" w:hAnsi="Times New Roman" w:cs="Times New Roman"/>
          <w:noProof/>
          <w:sz w:val="24"/>
          <w:szCs w:val="24"/>
        </w:rPr>
        <w:tab/>
        <w:t xml:space="preserve">F. Kabir, S. N. Sakib, and N. Matin, “Stability study of natural green dye based DSSC,” </w:t>
      </w:r>
      <w:r w:rsidRPr="005D0D46">
        <w:rPr>
          <w:rFonts w:ascii="Times New Roman" w:hAnsi="Times New Roman" w:cs="Times New Roman"/>
          <w:i/>
          <w:iCs/>
          <w:noProof/>
          <w:sz w:val="24"/>
          <w:szCs w:val="24"/>
        </w:rPr>
        <w:t>Optik (Stuttg).</w:t>
      </w:r>
      <w:r w:rsidRPr="005D0D46">
        <w:rPr>
          <w:rFonts w:ascii="Times New Roman" w:hAnsi="Times New Roman" w:cs="Times New Roman"/>
          <w:noProof/>
          <w:sz w:val="24"/>
          <w:szCs w:val="24"/>
        </w:rPr>
        <w:t>, vol. 181, pp. 458–464, 2019, doi: 10.1016/j.ijleo.2018.12.07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6]</w:t>
      </w:r>
      <w:r w:rsidRPr="005D0D46">
        <w:rPr>
          <w:rFonts w:ascii="Times New Roman" w:hAnsi="Times New Roman" w:cs="Times New Roman"/>
          <w:noProof/>
          <w:sz w:val="24"/>
          <w:szCs w:val="24"/>
        </w:rPr>
        <w:tab/>
        <w:t xml:space="preserve">M. A. Hassaan, M. A. El-Nemr, M. R. Elkatory, S. Ragab, V. C. Niculescu, and A. El Nemr, </w:t>
      </w:r>
      <w:r w:rsidRPr="005D0D46">
        <w:rPr>
          <w:rFonts w:ascii="Times New Roman" w:hAnsi="Times New Roman" w:cs="Times New Roman"/>
          <w:i/>
          <w:iCs/>
          <w:noProof/>
          <w:sz w:val="24"/>
          <w:szCs w:val="24"/>
        </w:rPr>
        <w:t>Principles of Photocatalysts and Their Different Applications: A Review</w:t>
      </w:r>
      <w:r w:rsidRPr="005D0D46">
        <w:rPr>
          <w:rFonts w:ascii="Times New Roman" w:hAnsi="Times New Roman" w:cs="Times New Roman"/>
          <w:noProof/>
          <w:sz w:val="24"/>
          <w:szCs w:val="24"/>
        </w:rPr>
        <w:t>, vol. 381, no. 6. Springer International Publishing, 2023. doi: 10.1007/s41061-023-00444-7.</w:t>
      </w:r>
    </w:p>
    <w:p w:rsidR="005D0D46" w:rsidRPr="005D0D46" w:rsidRDefault="005D0D46" w:rsidP="005D0D46">
      <w:pPr>
        <w:widowControl w:val="0"/>
        <w:autoSpaceDE w:val="0"/>
        <w:autoSpaceDN w:val="0"/>
        <w:adjustRightInd w:val="0"/>
        <w:spacing w:line="240" w:lineRule="auto"/>
        <w:ind w:left="640" w:hanging="640"/>
        <w:rPr>
          <w:rFonts w:ascii="Times New Roman" w:hAnsi="Times New Roman" w:cs="Times New Roman"/>
          <w:noProof/>
          <w:sz w:val="24"/>
          <w:szCs w:val="24"/>
        </w:rPr>
      </w:pPr>
      <w:r w:rsidRPr="005D0D46">
        <w:rPr>
          <w:rFonts w:ascii="Times New Roman" w:hAnsi="Times New Roman" w:cs="Times New Roman"/>
          <w:noProof/>
          <w:sz w:val="24"/>
          <w:szCs w:val="24"/>
        </w:rPr>
        <w:t>[197]</w:t>
      </w:r>
      <w:r w:rsidRPr="005D0D46">
        <w:rPr>
          <w:rFonts w:ascii="Times New Roman" w:hAnsi="Times New Roman" w:cs="Times New Roman"/>
          <w:noProof/>
          <w:sz w:val="24"/>
          <w:szCs w:val="24"/>
        </w:rPr>
        <w:tab/>
        <w:t xml:space="preserve">A. Haleem, A. Shafiq, S. Q. Chen, and M. Nazar, “A Comprehensive Review on Adsorption, Photocatalytic and Chemical Degradation of Dyes and Nitro-Compounds over Different Kinds of Porous and Composite Materials,” </w:t>
      </w:r>
      <w:r w:rsidRPr="005D0D46">
        <w:rPr>
          <w:rFonts w:ascii="Times New Roman" w:hAnsi="Times New Roman" w:cs="Times New Roman"/>
          <w:i/>
          <w:iCs/>
          <w:noProof/>
          <w:sz w:val="24"/>
          <w:szCs w:val="24"/>
        </w:rPr>
        <w:t>Molecules</w:t>
      </w:r>
      <w:r w:rsidRPr="005D0D46">
        <w:rPr>
          <w:rFonts w:ascii="Times New Roman" w:hAnsi="Times New Roman" w:cs="Times New Roman"/>
          <w:noProof/>
          <w:sz w:val="24"/>
          <w:szCs w:val="24"/>
        </w:rPr>
        <w:t>, vol. 28, no. 3, 2023, doi: 10.3390/molecules28031081.</w:t>
      </w:r>
    </w:p>
    <w:p w:rsidR="00290546" w:rsidRPr="005D0D46" w:rsidRDefault="005D0D46">
      <w:pPr>
        <w:rPr>
          <w:rFonts w:ascii="Times New Roman" w:hAnsi="Times New Roman" w:cs="Times New Roman"/>
          <w:sz w:val="24"/>
          <w:szCs w:val="24"/>
        </w:rPr>
      </w:pPr>
      <w:r w:rsidRPr="005D0D46">
        <w:rPr>
          <w:rFonts w:ascii="Times New Roman" w:hAnsi="Times New Roman" w:cs="Times New Roman"/>
          <w:sz w:val="24"/>
          <w:szCs w:val="24"/>
        </w:rPr>
        <w:lastRenderedPageBreak/>
        <w:fldChar w:fldCharType="end"/>
      </w:r>
    </w:p>
    <w:sectPr w:rsidR="00290546" w:rsidRPr="005D0D46" w:rsidSect="003F6A7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1DA2929"/>
    <w:multiLevelType w:val="hybridMultilevel"/>
    <w:tmpl w:val="77E62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B04874"/>
    <w:rsid w:val="00290546"/>
    <w:rsid w:val="005D0D46"/>
    <w:rsid w:val="00B048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874"/>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0487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04874"/>
    <w:rPr>
      <w:b/>
      <w:bCs/>
    </w:rPr>
  </w:style>
  <w:style w:type="paragraph" w:styleId="ListParagraph">
    <w:name w:val="List Paragraph"/>
    <w:basedOn w:val="Normal"/>
    <w:uiPriority w:val="34"/>
    <w:qFormat/>
    <w:rsid w:val="00B04874"/>
    <w:pPr>
      <w:ind w:left="720"/>
      <w:contextualSpacing/>
    </w:pPr>
  </w:style>
  <w:style w:type="character" w:styleId="Hyperlink">
    <w:name w:val="Hyperlink"/>
    <w:basedOn w:val="DefaultParagraphFont"/>
    <w:uiPriority w:val="99"/>
    <w:semiHidden/>
    <w:unhideWhenUsed/>
    <w:rsid w:val="00B04874"/>
    <w:rPr>
      <w:color w:val="0000FF"/>
      <w:u w:val="single"/>
    </w:rPr>
  </w:style>
  <w:style w:type="character" w:styleId="Emphasis">
    <w:name w:val="Emphasis"/>
    <w:basedOn w:val="DefaultParagraphFont"/>
    <w:uiPriority w:val="20"/>
    <w:qFormat/>
    <w:rsid w:val="00B04874"/>
    <w:rPr>
      <w:i/>
      <w:iCs/>
    </w:rPr>
  </w:style>
  <w:style w:type="character" w:customStyle="1" w:styleId="katex-mathml">
    <w:name w:val="katex-mathml"/>
    <w:basedOn w:val="DefaultParagraphFont"/>
    <w:rsid w:val="00B04874"/>
  </w:style>
  <w:style w:type="character" w:customStyle="1" w:styleId="mord">
    <w:name w:val="mord"/>
    <w:basedOn w:val="DefaultParagraphFont"/>
    <w:rsid w:val="00B04874"/>
  </w:style>
  <w:style w:type="character" w:customStyle="1" w:styleId="vlist-s">
    <w:name w:val="vlist-s"/>
    <w:basedOn w:val="DefaultParagraphFont"/>
    <w:rsid w:val="00B04874"/>
  </w:style>
  <w:style w:type="character" w:customStyle="1" w:styleId="mbin">
    <w:name w:val="mbin"/>
    <w:basedOn w:val="DefaultParagraphFont"/>
    <w:rsid w:val="00B04874"/>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sciencedirect.com/topics/physics-and-astronomy/solar-irradianc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engineering/power-conversion-efficiency"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8F7EE-6B4D-4879-83B7-11EAD11FF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8</Pages>
  <Words>103420</Words>
  <Characters>589497</Characters>
  <Application>Microsoft Office Word</Application>
  <DocSecurity>0</DocSecurity>
  <Lines>4912</Lines>
  <Paragraphs>1383</Paragraphs>
  <ScaleCrop>false</ScaleCrop>
  <Company/>
  <LinksUpToDate>false</LinksUpToDate>
  <CharactersWithSpaces>6915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4-11-06T21:50:00Z</dcterms:created>
  <dcterms:modified xsi:type="dcterms:W3CDTF">2024-11-0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6c88cc9-5833-3bf5-8b6a-ab74184d4d9d</vt:lpwstr>
  </property>
</Properties>
</file>